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03A17" w14:textId="77777777" w:rsidR="00932A49" w:rsidRPr="00B90508" w:rsidRDefault="007552E1" w:rsidP="00621381">
      <w:pPr>
        <w:pStyle w:val="Heading1"/>
      </w:pPr>
      <w:r>
        <w:t>‘Spatio-market practices</w:t>
      </w:r>
      <w:r w:rsidR="005F72A0">
        <w:t>’: c</w:t>
      </w:r>
      <w:r w:rsidR="00F612B3">
        <w:t>onceptualising the</w:t>
      </w:r>
      <w:r w:rsidR="00645919">
        <w:t xml:space="preserve"> </w:t>
      </w:r>
      <w:r w:rsidR="001E7D86" w:rsidRPr="001E7D86">
        <w:rPr>
          <w:i/>
        </w:rPr>
        <w:t>always</w:t>
      </w:r>
      <w:r w:rsidR="001E7D86">
        <w:t xml:space="preserve"> </w:t>
      </w:r>
      <w:r w:rsidR="00645919">
        <w:t>spatial dimensions</w:t>
      </w:r>
      <w:r w:rsidR="001E7D86">
        <w:t xml:space="preserve"> </w:t>
      </w:r>
      <w:r w:rsidR="00645919">
        <w:t>o</w:t>
      </w:r>
      <w:r w:rsidR="003179C9">
        <w:t>f</w:t>
      </w:r>
      <w:r w:rsidR="001E7D86">
        <w:t xml:space="preserve"> </w:t>
      </w:r>
      <w:r w:rsidR="00932A49">
        <w:t>market</w:t>
      </w:r>
      <w:r w:rsidR="00657E72">
        <w:t xml:space="preserve"> </w:t>
      </w:r>
      <w:r w:rsidR="003179C9">
        <w:t>making practices</w:t>
      </w:r>
    </w:p>
    <w:p w14:paraId="11115A3A" w14:textId="77777777" w:rsidR="00B90508" w:rsidRDefault="00B90508" w:rsidP="003D3447">
      <w:pPr>
        <w:pStyle w:val="Heading2"/>
        <w:numPr>
          <w:ilvl w:val="0"/>
          <w:numId w:val="0"/>
        </w:numPr>
        <w:ind w:left="284"/>
      </w:pPr>
    </w:p>
    <w:p w14:paraId="61BF1CB0" w14:textId="77777777" w:rsidR="00932A49" w:rsidRPr="00522322" w:rsidRDefault="00932A49" w:rsidP="004630AC">
      <w:pPr>
        <w:pStyle w:val="Heading2"/>
        <w:numPr>
          <w:ilvl w:val="0"/>
          <w:numId w:val="0"/>
        </w:numPr>
      </w:pPr>
      <w:r w:rsidRPr="00AA4EAA">
        <w:t>Abstract</w:t>
      </w:r>
      <w:r>
        <w:t> </w:t>
      </w:r>
    </w:p>
    <w:p w14:paraId="7BBC7FEC" w14:textId="14D6895D" w:rsidR="001E05F9" w:rsidRDefault="001E05F9" w:rsidP="001E05F9">
      <w:r>
        <w:t xml:space="preserve">Socio-material conceptualisations of markets suggest that they are spatial formations. Yet, the everyday practical and spatial dimensions of market making have received little explicit attention. We thus introduce the concept of spatio-market practices, drawing on key ideas in market studies and spatial </w:t>
      </w:r>
      <w:r w:rsidR="00453C82">
        <w:t xml:space="preserve">theory. We argue that examining </w:t>
      </w:r>
      <w:r>
        <w:t xml:space="preserve">spatio-market practices </w:t>
      </w:r>
      <w:r w:rsidR="004570F4">
        <w:t>(</w:t>
      </w:r>
      <w:r>
        <w:t>and thus the spatial dimensions of market</w:t>
      </w:r>
      <w:r w:rsidR="00C36BE9">
        <w:t>s</w:t>
      </w:r>
      <w:r w:rsidR="004570F4">
        <w:t>)</w:t>
      </w:r>
      <w:r>
        <w:t xml:space="preserve"> promises to provide fresh insight regarding what it takes to realise markets, </w:t>
      </w:r>
      <w:r w:rsidR="004570F4">
        <w:t xml:space="preserve">their uneven distribution, </w:t>
      </w:r>
      <w:r>
        <w:t xml:space="preserve">and what and whom markets are (and are not) designed to serve. To demonstrate what the concept calls for, supports and promises, we take Humphreys’ (2010) influential paper as a starting point and draw on other secondary sources in order to articulate an alternative and </w:t>
      </w:r>
      <w:r w:rsidR="003D3447">
        <w:t>spatially</w:t>
      </w:r>
      <w:r w:rsidR="00AB2C0A">
        <w:t xml:space="preserve"> </w:t>
      </w:r>
      <w:r w:rsidR="003D3447">
        <w:t>oriented</w:t>
      </w:r>
      <w:r>
        <w:t xml:space="preserve"> account of the growth and legitimacy of the American casino gambling market. This paper, in turn, contributes a subtle and yet incisive shift in thinking, which supports a more explicit means of exploring markets as spatial formations. </w:t>
      </w:r>
    </w:p>
    <w:p w14:paraId="098487D5" w14:textId="77777777" w:rsidR="001E05F9" w:rsidRDefault="001E05F9" w:rsidP="00923420">
      <w:pPr>
        <w:ind w:firstLine="0"/>
        <w:rPr>
          <w:b/>
          <w:bCs/>
        </w:rPr>
      </w:pPr>
    </w:p>
    <w:p w14:paraId="3C5BBD09" w14:textId="4EF26F9D" w:rsidR="00B90508" w:rsidRDefault="00480D2F" w:rsidP="0065368C">
      <w:pPr>
        <w:ind w:firstLine="0"/>
      </w:pPr>
      <w:r w:rsidRPr="00B0015E">
        <w:rPr>
          <w:b/>
          <w:bCs/>
          <w:color w:val="2F5496" w:themeColor="accent1" w:themeShade="BF"/>
        </w:rPr>
        <w:t>Key words:</w:t>
      </w:r>
      <w:r>
        <w:t xml:space="preserve"> </w:t>
      </w:r>
      <w:r w:rsidR="00864089">
        <w:t>market</w:t>
      </w:r>
      <w:r w:rsidR="0015388A">
        <w:t xml:space="preserve"> making</w:t>
      </w:r>
      <w:r w:rsidR="00864089">
        <w:t>; spatial theory; spatio-market</w:t>
      </w:r>
      <w:r>
        <w:t xml:space="preserve"> practices; casino gambling market. </w:t>
      </w:r>
    </w:p>
    <w:p w14:paraId="266FE720" w14:textId="77777777" w:rsidR="00281D86" w:rsidRPr="00522322" w:rsidRDefault="00281D86" w:rsidP="0065368C">
      <w:pPr>
        <w:ind w:firstLine="0"/>
      </w:pPr>
    </w:p>
    <w:p w14:paraId="2E027CD6" w14:textId="77777777" w:rsidR="00932A49" w:rsidRPr="00363E63" w:rsidRDefault="00932A49" w:rsidP="003D3447">
      <w:pPr>
        <w:pStyle w:val="Heading2"/>
      </w:pPr>
      <w:r w:rsidRPr="003D3447">
        <w:t>Introduction</w:t>
      </w:r>
      <w:r w:rsidR="55958BB2">
        <w:t xml:space="preserve"> </w:t>
      </w:r>
    </w:p>
    <w:p w14:paraId="307BD8C9" w14:textId="006F1B4F" w:rsidR="008A4E7E" w:rsidRDefault="00932A49" w:rsidP="00A90A7C">
      <w:r w:rsidRPr="7745F981">
        <w:t xml:space="preserve">The lack of attention of the marketing discipline to markets and their making has been widely discussed </w:t>
      </w:r>
      <w:r w:rsidRPr="7745F981">
        <w:fldChar w:fldCharType="begin">
          <w:fldData xml:space="preserve">PEVuZE5vdGU+PENpdGU+PEF1dGhvcj5BcmF1am88L0F1dGhvcj48WWVhcj4yMDEwPC9ZZWFyPjxJ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</w:fldData>
        </w:fldChar>
      </w:r>
      <w:r w:rsidR="0094229B">
        <w:instrText xml:space="preserve"> ADDIN EN.CITE </w:instrText>
      </w:r>
      <w:r w:rsidR="0094229B">
        <w:fldChar w:fldCharType="begin">
          <w:fldData xml:space="preserve">PEVuZE5vdGU+PENpdGU+PEF1dGhvcj5BcmF1am88L0F1dGhvcj48WWVhcj4yMDEwPC9ZZWFyPjxJ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</w:fldData>
        </w:fldChar>
      </w:r>
      <w:r w:rsidR="0094229B">
        <w:instrText xml:space="preserve"> ADDIN EN.CITE.DATA </w:instrText>
      </w:r>
      <w:r w:rsidR="0094229B">
        <w:fldChar w:fldCharType="end"/>
      </w:r>
      <w:r w:rsidRPr="7745F981">
        <w:fldChar w:fldCharType="separate"/>
      </w:r>
      <w:r w:rsidR="0094229B">
        <w:rPr>
          <w:noProof/>
        </w:rPr>
        <w:t xml:space="preserve">(Araujo, Finch, &amp; Kjellberg, 2010; Mele, Pels, &amp; Storbacka, </w:t>
      </w:r>
      <w:r w:rsidR="0094229B">
        <w:rPr>
          <w:noProof/>
        </w:rPr>
        <w:lastRenderedPageBreak/>
        <w:t>2015; Vargo &amp; Lusch, 2016; Venkatesh, Penaloza, &amp; Firat, 2014)</w:t>
      </w:r>
      <w:r w:rsidRPr="7745F981">
        <w:fldChar w:fldCharType="end"/>
      </w:r>
      <w:r w:rsidRPr="7745F981">
        <w:t xml:space="preserve">. While views on product markets as abstract conceptions have dominated much of the marketing literature </w:t>
      </w:r>
      <w:r w:rsidRPr="7745F981">
        <w:fldChar w:fldCharType="begin"/>
      </w:r>
      <w:r w:rsidR="0094229B">
        <w:instrText xml:space="preserve"> ADDIN EN.CITE &lt;EndNote&gt;&lt;Cite&gt;&lt;Author&gt;Day&lt;/Author&gt;&lt;Year&gt;1981&lt;/Year&gt;&lt;IDText&gt;The product life cycle: analysis and applications issues&lt;/IDText&gt;&lt;DisplayText&gt;(Day, 1981; Rosa, Porac, Runser-Spanjol, &amp;amp; Saxon, 1999)&lt;/DisplayText&gt;&lt;record&gt;&lt;isbn&gt;0022-2429&lt;/isbn&gt;&lt;titles&gt;&lt;title&gt;The product life cycle: analysis and applications issues&lt;/title&gt;&lt;secondary-title&gt;Journal of marketing&lt;/secondary-title&gt;&lt;/titles&gt;&lt;pages&gt;60-67&lt;/pages&gt;&lt;number&gt;4&lt;/number&gt;&lt;contributors&gt;&lt;authors&gt;&lt;author&gt;Day, George S&lt;/author&gt;&lt;/authors&gt;&lt;/contributors&gt;&lt;added-date format="utc"&gt;1592746988&lt;/added-date&gt;&lt;ref-type name="Journal Article"&gt;17&lt;/ref-type&gt;&lt;dates&gt;&lt;year&gt;1981&lt;/year&gt;&lt;/dates&gt;&lt;rec-number&gt;274&lt;/rec-number&gt;&lt;last-updated-date format="utc"&gt;1592746988&lt;/last-updated-date&gt;&lt;volume&gt;45&lt;/volume&gt;&lt;/record&gt;&lt;/Cite&gt;&lt;Cite&gt;&lt;Author&gt;Rosa&lt;/Author&gt;&lt;Year&gt;1999&lt;/Year&gt;&lt;IDText&gt;Sociocognitive dynamics in a product market&lt;/IDText&gt;&lt;record&gt;&lt;isbn&gt;0022-2429&lt;/isbn&gt;&lt;titles&gt;&lt;title&gt;Sociocognitive dynamics in a product market&lt;/title&gt;&lt;secondary-title&gt;Journal of marketing&lt;/secondary-title&gt;&lt;/titles&gt;&lt;pages&gt;64-77&lt;/pages&gt;&lt;number&gt;4_suppl1&lt;/number&gt;&lt;contributors&gt;&lt;authors&gt;&lt;author&gt;Rosa, Jose Antonio&lt;/author&gt;&lt;author&gt;Porac, Joseph F&lt;/author&gt;&lt;author&gt;Runser-Spanjol, Jelena&lt;/author&gt;&lt;author&gt;Saxon, Michael S&lt;/author&gt;&lt;/authors&gt;&lt;/contributors&gt;&lt;added-date format="utc"&gt;1592746277&lt;/added-date&gt;&lt;ref-type name="Journal Article"&gt;17&lt;/ref-type&gt;&lt;dates&gt;&lt;year&gt;1999&lt;/year&gt;&lt;/dates&gt;&lt;rec-number&gt;236&lt;/rec-number&gt;&lt;last-updated-date format="utc"&gt;1592746277&lt;/last-updated-date&gt;&lt;volume&gt;63&lt;/volume&gt;&lt;/record&gt;&lt;/Cite&gt;&lt;/EndNote&gt;</w:instrText>
      </w:r>
      <w:r w:rsidRPr="7745F981">
        <w:fldChar w:fldCharType="separate"/>
      </w:r>
      <w:r w:rsidR="0094229B">
        <w:rPr>
          <w:noProof/>
        </w:rPr>
        <w:t>(Day, 1981; Rosa, Porac, Runser-Spanjol, &amp; Saxon, 1999)</w:t>
      </w:r>
      <w:r w:rsidRPr="7745F981">
        <w:fldChar w:fldCharType="end"/>
      </w:r>
      <w:r w:rsidRPr="7745F981">
        <w:t xml:space="preserve">, markets have increasingly been conceptualised and approached as socio-material formations </w:t>
      </w:r>
      <w:r w:rsidRPr="7745F981">
        <w:fldChar w:fldCharType="begin"/>
      </w:r>
      <w:r w:rsidR="0094229B">
        <w:instrText xml:space="preserve"> ADDIN EN.CITE &lt;EndNote&gt;&lt;Cite&gt;&lt;Author&gt;Araujo&lt;/Author&gt;&lt;Year&gt;2007&lt;/Year&gt;&lt;IDText&gt;Markets, market-making and marketing&lt;/IDText&gt;&lt;DisplayText&gt;(Araujo, 2007; Kjellberg &amp;amp; Helgesson, 2007; D. MacKenzie, 2009)&lt;/DisplayText&gt;&lt;record&gt;&lt;isbn&gt;1470-5931&lt;/isbn&gt;&lt;titles&gt;&lt;title&gt;Markets, market-making and marketing&lt;/title&gt;&lt;secondary-title&gt;Marketing theory&lt;/secondary-title&gt;&lt;/titles&gt;&lt;pages&gt;211-226&lt;/pages&gt;&lt;number&gt;3&lt;/number&gt;&lt;contributors&gt;&lt;authors&gt;&lt;author&gt;Araujo, Luis&lt;/author&gt;&lt;/authors&gt;&lt;/contributors&gt;&lt;added-date format="utc"&gt;1592746363&lt;/added-date&gt;&lt;ref-type name="Journal Article"&gt;17&lt;/ref-type&gt;&lt;dates&gt;&lt;year&gt;2007&lt;/year&gt;&lt;/dates&gt;&lt;rec-number&gt;268&lt;/rec-number&gt;&lt;last-updated-date format="utc"&gt;1592746363&lt;/last-updated-date&gt;&lt;volume&gt;7&lt;/volume&gt;&lt;/record&gt;&lt;/Cite&gt;&lt;Cite&gt;&lt;Author&gt;Kjellberg&lt;/Author&gt;&lt;Year&gt;2007&lt;/Year&gt;&lt;IDText&gt;On the nature of markets and their practices&lt;/IDText&gt;&lt;record&gt;&lt;isbn&gt;1470-5931&lt;/isbn&gt;&lt;titles&gt;&lt;title&gt;On the nature of markets and their practices&lt;/title&gt;&lt;secondary-title&gt;Marketing theory&lt;/secondary-title&gt;&lt;/titles&gt;&lt;pages&gt;137-162&lt;/pages&gt;&lt;number&gt;2&lt;/number&gt;&lt;contributors&gt;&lt;authors&gt;&lt;author&gt;Kjellberg, Hans&lt;/author&gt;&lt;author&gt;Helgesson, Claes-Fredrik&lt;/author&gt;&lt;/authors&gt;&lt;/contributors&gt;&lt;added-date format="utc"&gt;1592746335&lt;/added-date&gt;&lt;ref-type name="Journal Article"&gt;17&lt;/ref-type&gt;&lt;dates&gt;&lt;year&gt;2007&lt;/year&gt;&lt;/dates&gt;&lt;rec-number&gt;257&lt;/rec-number&gt;&lt;last-updated-date format="utc"&gt;1592746335&lt;/last-updated-date&gt;&lt;volume&gt;7&lt;/volume&gt;&lt;/record&gt;&lt;/Cite&gt;&lt;Cite&gt;&lt;Author&gt;MacKenzie&lt;/Author&gt;&lt;Year&gt;2009&lt;/Year&gt;&lt;IDText&gt;Material markets: How economic agents are constructed&lt;/IDText&gt;&lt;record&gt;&lt;isbn&gt;0199278156&lt;/isbn&gt;&lt;titles&gt;&lt;title&gt;Material markets: How economic agents are constructed&lt;/title&gt;&lt;/titles&gt;&lt;contributors&gt;&lt;authors&gt;&lt;author&gt;MacKenzie, Donald&lt;/author&gt;&lt;/authors&gt;&lt;/contributors&gt;&lt;added-date format="utc"&gt;1592746276&lt;/added-date&gt;&lt;ref-type name="Book"&gt;6&lt;/ref-type&gt;&lt;dates&gt;&lt;year&gt;2009&lt;/year&gt;&lt;/dates&gt;&lt;rec-number&gt;228&lt;/rec-number&gt;&lt;publisher&gt;Oxford University Press on Demand&lt;/publisher&gt;&lt;last-updated-date format="utc"&gt;1592746276&lt;/last-updated-date&gt;&lt;/record&gt;&lt;/Cite&gt;&lt;/EndNote&gt;</w:instrText>
      </w:r>
      <w:r w:rsidRPr="7745F981">
        <w:fldChar w:fldCharType="separate"/>
      </w:r>
      <w:r w:rsidR="0094229B">
        <w:rPr>
          <w:noProof/>
        </w:rPr>
        <w:t>(Araujo, 2007; Kjellberg &amp; Helgesson, 2007; D. MacKenzie, 2009)</w:t>
      </w:r>
      <w:r w:rsidRPr="7745F981">
        <w:fldChar w:fldCharType="end"/>
      </w:r>
      <w:r w:rsidR="007C553E">
        <w:t xml:space="preserve">. </w:t>
      </w:r>
      <w:r w:rsidRPr="7745F981">
        <w:t>From this standpoint, markets are made through the material relationships between multiple human and non-human actors and the practices they enact, configure and perform</w:t>
      </w:r>
      <w:r w:rsidR="00C652F5" w:rsidRPr="7745F981">
        <w:t xml:space="preserve"> </w:t>
      </w:r>
      <w:r w:rsidR="00C652F5" w:rsidRPr="7745F981">
        <w:fldChar w:fldCharType="begin">
          <w:fldData xml:space="preserve">PEVuZE5vdGU+PENpdGU+PEF1dGhvcj5BcmF1am88L0F1dGhvcj48WWVhcj4yMDA3PC9ZZWFyPjxJ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</w:fldData>
        </w:fldChar>
      </w:r>
      <w:r w:rsidR="0094229B">
        <w:instrText xml:space="preserve"> ADDIN EN.CITE </w:instrText>
      </w:r>
      <w:r w:rsidR="0094229B">
        <w:fldChar w:fldCharType="begin">
          <w:fldData xml:space="preserve">PEVuZE5vdGU+PENpdGU+PEF1dGhvcj5BcmF1am88L0F1dGhvcj48WWVhcj4yMDA3PC9ZZWFyPjxJ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</w:fldData>
        </w:fldChar>
      </w:r>
      <w:r w:rsidR="0094229B">
        <w:instrText xml:space="preserve"> ADDIN EN.CITE.DATA </w:instrText>
      </w:r>
      <w:r w:rsidR="0094229B">
        <w:fldChar w:fldCharType="end"/>
      </w:r>
      <w:r w:rsidR="00C652F5" w:rsidRPr="7745F981">
        <w:fldChar w:fldCharType="separate"/>
      </w:r>
      <w:r w:rsidR="0094229B">
        <w:rPr>
          <w:noProof/>
        </w:rPr>
        <w:t>(Araujo, 2007; Araujo, Kjellberg, &amp; Spencer, 2008; Callon &amp; Law, 2005; Callon &amp; Muniesa, 2005; Kjellberg &amp; Helgesson, 2007)</w:t>
      </w:r>
      <w:r w:rsidR="00C652F5" w:rsidRPr="7745F981">
        <w:fldChar w:fldCharType="end"/>
      </w:r>
      <w:r w:rsidR="008A4E7E">
        <w:t xml:space="preserve">. </w:t>
      </w:r>
    </w:p>
    <w:p w14:paraId="1A3875F5" w14:textId="43822B8E" w:rsidR="003B653F" w:rsidRDefault="00A90A7C" w:rsidP="00B0015E">
      <w:r>
        <w:t xml:space="preserve">The emphasis </w:t>
      </w:r>
      <w:r w:rsidR="00EB5F98">
        <w:t xml:space="preserve">placed </w:t>
      </w:r>
      <w:r>
        <w:t xml:space="preserve">on </w:t>
      </w:r>
      <w:r w:rsidR="00EB5F98">
        <w:t>the necessary performance of</w:t>
      </w:r>
      <w:r>
        <w:t xml:space="preserve"> markets</w:t>
      </w:r>
      <w:r w:rsidR="00EB5F98">
        <w:t xml:space="preserve"> and practice</w:t>
      </w:r>
      <w:r w:rsidR="004B3A59">
        <w:t xml:space="preserve"> comes with an</w:t>
      </w:r>
      <w:r>
        <w:t xml:space="preserve"> </w:t>
      </w:r>
      <w:r w:rsidR="004B3A59">
        <w:t>implicit suggestion</w:t>
      </w:r>
      <w:r>
        <w:t xml:space="preserve"> that markets are spatial formations</w:t>
      </w:r>
      <w:r w:rsidR="004B3A59">
        <w:t>. This is because markets and practices are understood to</w:t>
      </w:r>
      <w:r>
        <w:t xml:space="preserve"> </w:t>
      </w:r>
      <w:r w:rsidR="00281D86">
        <w:t xml:space="preserve">take place </w:t>
      </w:r>
      <w:r w:rsidR="00281D86" w:rsidRPr="00281D86">
        <w:rPr>
          <w:i/>
        </w:rPr>
        <w:t>in</w:t>
      </w:r>
      <w:r w:rsidR="004B3A59">
        <w:rPr>
          <w:i/>
        </w:rPr>
        <w:t xml:space="preserve">, </w:t>
      </w:r>
      <w:r w:rsidR="004B3A59">
        <w:t>while also being</w:t>
      </w:r>
      <w:r w:rsidR="00281D86">
        <w:t xml:space="preserve"> </w:t>
      </w:r>
      <w:r>
        <w:t xml:space="preserve">distributed </w:t>
      </w:r>
      <w:r w:rsidRPr="0065368C">
        <w:rPr>
          <w:i/>
          <w:iCs/>
        </w:rPr>
        <w:t>across</w:t>
      </w:r>
      <w:r w:rsidR="004B3A59">
        <w:rPr>
          <w:i/>
          <w:iCs/>
        </w:rPr>
        <w:t>,</w:t>
      </w:r>
      <w:r>
        <w:t xml:space="preserve"> </w:t>
      </w:r>
      <w:r w:rsidR="004B3A59">
        <w:t xml:space="preserve">physical and representational </w:t>
      </w:r>
      <w:r>
        <w:t>space</w:t>
      </w:r>
      <w:r w:rsidR="004B3A59">
        <w:t>s</w:t>
      </w:r>
      <w:r>
        <w:t xml:space="preserve"> </w:t>
      </w:r>
      <w:r w:rsidR="003D3447">
        <w:fldChar w:fldCharType="begin">
          <w:fldData xml:space="preserve">PEVuZE5vdGU+PENpdGU+PEF1dGhvcj5GaW5jaDwvQXV0aG9yPjxZZWFyPjIwMTA8L1llYXI+PElE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</w:fldData>
        </w:fldChar>
      </w:r>
      <w:r w:rsidR="0094229B">
        <w:instrText xml:space="preserve"> ADDIN EN.CITE </w:instrText>
      </w:r>
      <w:r w:rsidR="0094229B">
        <w:fldChar w:fldCharType="begin">
          <w:fldData xml:space="preserve">PEVuZE5vdGU+PENpdGU+PEF1dGhvcj5GaW5jaDwvQXV0aG9yPjxZZWFyPjIwMTA8L1llYXI+PElE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</w:fldData>
        </w:fldChar>
      </w:r>
      <w:r w:rsidR="0094229B">
        <w:instrText xml:space="preserve"> ADDIN EN.CITE.DATA </w:instrText>
      </w:r>
      <w:r w:rsidR="0094229B">
        <w:fldChar w:fldCharType="end"/>
      </w:r>
      <w:r w:rsidR="003D3447">
        <w:fldChar w:fldCharType="separate"/>
      </w:r>
      <w:r w:rsidR="0094229B">
        <w:rPr>
          <w:noProof/>
        </w:rPr>
        <w:t>(Cochoy, 2008, 2009; Finch &amp; Geiger, 2010)</w:t>
      </w:r>
      <w:r w:rsidR="003D3447">
        <w:fldChar w:fldCharType="end"/>
      </w:r>
      <w:r>
        <w:t xml:space="preserve">. </w:t>
      </w:r>
      <w:r w:rsidR="00625E6C" w:rsidRPr="4709E0DF">
        <w:t>Finch and Geiger (2010)</w:t>
      </w:r>
      <w:r w:rsidR="00FC2422">
        <w:t>, for instance,</w:t>
      </w:r>
      <w:r w:rsidR="00625E6C" w:rsidRPr="4709E0DF">
        <w:t xml:space="preserve"> </w:t>
      </w:r>
      <w:r w:rsidR="00915877" w:rsidRPr="4709E0DF">
        <w:t>write</w:t>
      </w:r>
      <w:r w:rsidR="003D3447">
        <w:t xml:space="preserve"> that</w:t>
      </w:r>
      <w:r w:rsidR="00915877" w:rsidRPr="4709E0DF">
        <w:t xml:space="preserve"> “relationships between producers and consumers, buyers and sellers, are enacted or performed in market spaces”</w:t>
      </w:r>
      <w:r w:rsidR="00744851" w:rsidRPr="4709E0DF">
        <w:t xml:space="preserve"> (p. 238)</w:t>
      </w:r>
      <w:r w:rsidR="00915877" w:rsidRPr="4709E0DF">
        <w:t xml:space="preserve">. </w:t>
      </w:r>
      <w:r w:rsidR="005B75C8" w:rsidRPr="4709E0DF">
        <w:t xml:space="preserve">Similarly, </w:t>
      </w:r>
      <w:r w:rsidR="000D5922" w:rsidRPr="4709E0DF">
        <w:t xml:space="preserve">Kjellberg and Helgesson </w:t>
      </w:r>
      <w:r w:rsidR="000D5922" w:rsidRPr="4709E0DF">
        <w:fldChar w:fldCharType="begin"/>
      </w:r>
      <w:r w:rsidR="00C152D0" w:rsidRPr="4709E0DF">
        <w:instrText xml:space="preserve"> ADDIN EN.CITE &lt;EndNote&gt;&lt;Cite ExcludeAuth="1"&gt;&lt;Author&gt;Kjellberg&lt;/Author&gt;&lt;Year&gt;2006&lt;/Year&gt;&lt;IDText&gt;Multiple versions of markets: Multiplicity and performativity in market practice&lt;/IDText&gt;&lt;DisplayText&gt;(2006)&lt;/DisplayText&gt;&lt;record&gt;&lt;isbn&gt;0019-8501&lt;/isbn&gt;&lt;titles&gt;&lt;title&gt;Multiple versions of markets: Multiplicity and performativity in market practice&lt;/title&gt;&lt;secondary-title&gt;Industrial Marketing Management&lt;/secondary-title&gt;&lt;short-title&gt;Multiple versions of markets: Multiplicity and performativity in market practice&lt;/short-title&gt;&lt;/titles&gt;&lt;pages&gt;839-855&lt;/pages&gt;&lt;urls&gt;&lt;pdf-urls&gt;&lt;url&gt;internal-pdf://3564824974/2006 Multiple versions of markets Multiplicity.pdf&lt;/url&gt;&lt;/pdf-urls&gt;&lt;/urls&gt;&lt;number&gt;7&lt;/number&gt;&lt;contributors&gt;&lt;authors&gt;&lt;author&gt;Kjellberg, Hans&lt;/author&gt;&lt;author&gt;Helgesson, Claes-Fredrik&lt;/author&gt;&lt;/authors&gt;&lt;/contributors&gt;&lt;added-date format="utc"&gt;1486240273&lt;/added-date&gt;&lt;ref-type name="Journal Article"&gt;17&lt;/ref-type&gt;&lt;dates&gt;&lt;year&gt;2006&lt;/year&gt;&lt;/dates&gt;&lt;rec-number&gt;27&lt;/rec-number&gt;&lt;last-updated-date format="utc"&gt;1593094219&lt;/last-updated-date&gt;&lt;volume&gt;35&lt;/volume&gt;&lt;/record&gt;&lt;/Cite&gt;&lt;/EndNote&gt;</w:instrText>
      </w:r>
      <w:r w:rsidR="000D5922" w:rsidRPr="4709E0DF">
        <w:fldChar w:fldCharType="separate"/>
      </w:r>
      <w:r w:rsidR="00C152D0" w:rsidRPr="4709E0DF">
        <w:t>(2006)</w:t>
      </w:r>
      <w:r w:rsidR="000D5922" w:rsidRPr="4709E0DF">
        <w:fldChar w:fldCharType="end"/>
      </w:r>
      <w:r w:rsidR="00C152D0" w:rsidRPr="4709E0DF">
        <w:t xml:space="preserve"> </w:t>
      </w:r>
      <w:r w:rsidR="0015388A">
        <w:t xml:space="preserve">posit </w:t>
      </w:r>
      <w:r w:rsidR="00FC2422">
        <w:t>that</w:t>
      </w:r>
      <w:r w:rsidR="00C152D0" w:rsidRPr="4709E0DF">
        <w:t xml:space="preserve"> conflicting</w:t>
      </w:r>
      <w:r w:rsidR="00450BC1" w:rsidRPr="4709E0DF">
        <w:t xml:space="preserve"> practices</w:t>
      </w:r>
      <w:r w:rsidR="00C152D0" w:rsidRPr="4709E0DF">
        <w:t xml:space="preserve"> can endure</w:t>
      </w:r>
      <w:r w:rsidR="00450BC1" w:rsidRPr="4709E0DF">
        <w:t xml:space="preserve"> </w:t>
      </w:r>
      <w:r w:rsidR="003A5A91">
        <w:t xml:space="preserve">only </w:t>
      </w:r>
      <w:r w:rsidR="00450BC1" w:rsidRPr="4709E0DF">
        <w:t xml:space="preserve">if they are </w:t>
      </w:r>
      <w:r w:rsidR="0005563B" w:rsidRPr="4709E0DF">
        <w:t>“[separated] in</w:t>
      </w:r>
      <w:r w:rsidR="00450BC1" w:rsidRPr="4709E0DF">
        <w:t xml:space="preserve"> time and space”</w:t>
      </w:r>
      <w:r w:rsidR="00C6712E" w:rsidRPr="4709E0DF">
        <w:t xml:space="preserve"> (p. 850).</w:t>
      </w:r>
      <w:r w:rsidR="003A5A91">
        <w:t xml:space="preserve"> </w:t>
      </w:r>
      <w:r w:rsidR="0055611B">
        <w:t>And,</w:t>
      </w:r>
      <w:r w:rsidR="0051491B">
        <w:t xml:space="preserve"> </w:t>
      </w:r>
      <w:proofErr w:type="spellStart"/>
      <w:r w:rsidR="003D3447" w:rsidRPr="0051491B">
        <w:t>Peñaloza</w:t>
      </w:r>
      <w:proofErr w:type="spellEnd"/>
      <w:r w:rsidR="003D3447">
        <w:t xml:space="preserve"> and </w:t>
      </w:r>
      <w:r w:rsidR="003D3447" w:rsidRPr="0051491B">
        <w:t xml:space="preserve">Venkatesh </w:t>
      </w:r>
      <w:r w:rsidR="003D3447">
        <w:fldChar w:fldCharType="begin"/>
      </w:r>
      <w:r w:rsidR="003D3447">
        <w:instrText xml:space="preserve"> ADDIN EN.CITE &lt;EndNote&gt;&lt;Cite ExcludeAuth="1"&gt;&lt;Author&gt;Peñaloza&lt;/Author&gt;&lt;Year&gt;2006&lt;/Year&gt;&lt;IDText&gt;Further evolving the new dominant logic of marketing: from services to the social construction of markets&lt;/IDText&gt;&lt;Suffix&gt;`, p. 147&lt;/Suffix&gt;&lt;DisplayText&gt;(2006, p. 147)&lt;/DisplayText&gt;&lt;record&gt;&lt;isbn&gt;1470-5931&lt;/isbn&gt;&lt;titles&gt;&lt;title&gt;Further evolving the new dominant logic of marketing: from services to the social construction of markets&lt;/title&gt;&lt;secondary-title&gt;Marketing theory&lt;/secondary-title&gt;&lt;/titles&gt;&lt;pages&gt;299-316&lt;/pages&gt;&lt;number&gt;3&lt;/number&gt;&lt;contributors&gt;&lt;authors&gt;&lt;author&gt;Peñaloza, Lisa&lt;/author&gt;&lt;author&gt;Venkatesh, Alladi&lt;/author&gt;&lt;/authors&gt;&lt;/contributors&gt;&lt;added-date format="utc"&gt;1611331444&lt;/added-date&gt;&lt;ref-type name="Journal Article"&gt;17&lt;/ref-type&gt;&lt;dates&gt;&lt;year&gt;2006&lt;/year&gt;&lt;/dates&gt;&lt;rec-number&gt;435&lt;/rec-number&gt;&lt;last-updated-date format="utc"&gt;1611331444&lt;/last-updated-date&gt;&lt;volume&gt;6&lt;/volume&gt;&lt;/record&gt;&lt;/Cite&gt;&lt;/EndNote&gt;</w:instrText>
      </w:r>
      <w:r w:rsidR="003D3447">
        <w:fldChar w:fldCharType="separate"/>
      </w:r>
      <w:r w:rsidR="003D3447">
        <w:rPr>
          <w:noProof/>
        </w:rPr>
        <w:t>(2006, p. 147)</w:t>
      </w:r>
      <w:r w:rsidR="003D3447">
        <w:fldChar w:fldCharType="end"/>
      </w:r>
      <w:r w:rsidR="0051491B" w:rsidRPr="0051491B">
        <w:t xml:space="preserve"> </w:t>
      </w:r>
      <w:r w:rsidR="0051491B">
        <w:t>write that</w:t>
      </w:r>
      <w:r w:rsidR="0055611B">
        <w:t xml:space="preserve"> </w:t>
      </w:r>
      <w:r w:rsidR="003D3447">
        <w:t>“</w:t>
      </w:r>
      <w:r w:rsidR="00FC2422">
        <w:t xml:space="preserve">markets… </w:t>
      </w:r>
      <w:r w:rsidR="0051491B" w:rsidRPr="0051491B">
        <w:t>take on distinct discursive forms and material practices across various social contexts and over time</w:t>
      </w:r>
      <w:r w:rsidR="003D3447">
        <w:t>”</w:t>
      </w:r>
      <w:r w:rsidR="0051491B">
        <w:t xml:space="preserve">. </w:t>
      </w:r>
      <w:r w:rsidR="00FC2422">
        <w:t xml:space="preserve">These quite ambiguous treatments of space as a neutral container and backdrop leave more to be said about the spatial dimensions of market practices. </w:t>
      </w:r>
      <w:r w:rsidR="00D01264">
        <w:t>Indeed, left unaddressed are questions concerning the production of market spaces through practice, what this takes, and related consequences.</w:t>
      </w:r>
      <w:r w:rsidR="00B0015E">
        <w:t xml:space="preserve"> </w:t>
      </w:r>
      <w:r w:rsidR="00D01264">
        <w:t>These questions are particularly pertinent, as work focused more explicitly on the</w:t>
      </w:r>
      <w:r w:rsidR="00571946">
        <w:t xml:space="preserve"> </w:t>
      </w:r>
      <w:r w:rsidR="00D01264">
        <w:t xml:space="preserve">spatial dimensions of marketing and </w:t>
      </w:r>
      <w:r w:rsidR="00D01264">
        <w:lastRenderedPageBreak/>
        <w:t>economic geography have tended</w:t>
      </w:r>
      <w:r w:rsidR="00B0015E">
        <w:t xml:space="preserve"> (as we will show below)</w:t>
      </w:r>
      <w:r w:rsidR="00D01264">
        <w:t xml:space="preserve"> to draw on established spatial concepts, as opposed to explicitly theorising the everyday spatiality of market making and thus market practices.</w:t>
      </w:r>
    </w:p>
    <w:p w14:paraId="0311F0CE" w14:textId="2D17C138" w:rsidR="00853078" w:rsidRDefault="002F567A" w:rsidP="00A2616C">
      <w:r>
        <w:t>W</w:t>
      </w:r>
      <w:r w:rsidR="003B653F">
        <w:t>e</w:t>
      </w:r>
      <w:r>
        <w:t xml:space="preserve"> therefore</w:t>
      </w:r>
      <w:r w:rsidR="003B653F">
        <w:t xml:space="preserve"> take a different approach to that taken in </w:t>
      </w:r>
      <w:r w:rsidR="00AB2C0A">
        <w:t>market-oriented</w:t>
      </w:r>
      <w:r w:rsidR="003B653F">
        <w:t xml:space="preserve"> work</w:t>
      </w:r>
      <w:r w:rsidR="00B0015E">
        <w:t xml:space="preserve"> to date</w:t>
      </w:r>
      <w:r w:rsidR="003B653F">
        <w:t xml:space="preserve">. </w:t>
      </w:r>
      <w:r w:rsidR="000C52A0">
        <w:t>Specifically, we</w:t>
      </w:r>
      <w:r w:rsidR="006358A5">
        <w:t xml:space="preserve"> introduce the concept</w:t>
      </w:r>
      <w:r w:rsidR="006358A5" w:rsidRPr="23D2D535">
        <w:t xml:space="preserve"> ‘spatio-market practices</w:t>
      </w:r>
      <w:r w:rsidR="006358A5">
        <w:t xml:space="preserve">’, drawing on ideas generated in market studies and </w:t>
      </w:r>
      <w:r w:rsidR="002D4EE5">
        <w:t xml:space="preserve">the spatial theories of </w:t>
      </w:r>
      <w:r w:rsidR="006358A5">
        <w:t>Lefebvre (1991) and Harvey</w:t>
      </w:r>
      <w:r w:rsidR="003D3447">
        <w:t xml:space="preserve"> </w:t>
      </w:r>
      <w:r w:rsidR="003D3447">
        <w:fldChar w:fldCharType="begin"/>
      </w:r>
      <w:r w:rsidR="000B1007">
        <w:instrText xml:space="preserve"> ADDIN EN.CITE &lt;EndNote&gt;&lt;Cite ExcludeAuth="1"&gt;&lt;Author&gt;Harvey&lt;/Author&gt;&lt;Year&gt;1973&lt;/Year&gt;&lt;IDText&gt;Social justice and the city&lt;/IDText&gt;&lt;DisplayText&gt;(1973, 2006)&lt;/DisplayText&gt;&lt;record&gt;&lt;isbn&gt;0820336041&lt;/isbn&gt;&lt;titles&gt;&lt;title&gt;Social justice and the city&lt;/title&gt;&lt;/titles&gt;&lt;contributors&gt;&lt;authors&gt;&lt;author&gt;Harvey, David&lt;/author&gt;&lt;/authors&gt;&lt;/contributors&gt;&lt;added-date format="utc"&gt;1592746335&lt;/added-date&gt;&lt;ref-type name="Book"&gt;6&lt;/ref-type&gt;&lt;dates&gt;&lt;year&gt;1973&lt;/year&gt;&lt;/dates&gt;&lt;rec-number&gt;254&lt;/rec-number&gt;&lt;publisher&gt;Johns Hopkins University Press&lt;/publisher&gt;&lt;last-updated-date format="utc"&gt;1611334974&lt;/last-updated-date&gt;&lt;/record&gt;&lt;/Cite&gt;&lt;Cite ExcludeAuth="1"&gt;&lt;Author&gt;Harvey&lt;/Author&gt;&lt;Year&gt;2006&lt;/Year&gt;&lt;IDText&gt;Space as a keyword&lt;/IDText&gt;&lt;record&gt;&lt;titles&gt;&lt;title&gt;Space as a keyword&lt;/title&gt;&lt;secondary-title&gt;David Harvey: a critical reader&lt;/secondary-title&gt;&lt;/titles&gt;&lt;contributors&gt;&lt;authors&gt;&lt;author&gt;Harvey, David&lt;/author&gt;&lt;/authors&gt;&lt;/contributors&gt;&lt;section&gt;270-293&lt;/section&gt;&lt;added-date format="utc"&gt;1592821736&lt;/added-date&gt;&lt;pub-location&gt;Malden, MA&lt;/pub-location&gt;&lt;ref-type name="Book"&gt;6&lt;/ref-type&gt;&lt;dates&gt;&lt;year&gt;2006&lt;/year&gt;&lt;/dates&gt;&lt;rec-number&gt;295&lt;/rec-number&gt;&lt;publisher&gt;Oxford&lt;/publisher&gt;&lt;last-updated-date format="utc"&gt;1612088719&lt;/last-updated-date&gt;&lt;contributors&gt;&lt;secondary-authors&gt;&lt;author&gt;Noel Castree&lt;/author&gt;&lt;author&gt;Derek Gregory&lt;/author&gt;&lt;/secondary-authors&gt;&lt;/contributors&gt;&lt;/record&gt;&lt;/Cite&gt;&lt;/EndNote&gt;</w:instrText>
      </w:r>
      <w:r w:rsidR="003D3447">
        <w:fldChar w:fldCharType="separate"/>
      </w:r>
      <w:r w:rsidR="000B1007">
        <w:rPr>
          <w:noProof/>
        </w:rPr>
        <w:t>(1973, 2006)</w:t>
      </w:r>
      <w:r w:rsidR="003D3447">
        <w:fldChar w:fldCharType="end"/>
      </w:r>
      <w:r w:rsidR="006358A5">
        <w:t xml:space="preserve">. </w:t>
      </w:r>
      <w:r w:rsidR="000C52A0">
        <w:t xml:space="preserve">This </w:t>
      </w:r>
      <w:r w:rsidR="00A2616C">
        <w:t xml:space="preserve">concept </w:t>
      </w:r>
      <w:r w:rsidR="00B0015E">
        <w:t>is premised on</w:t>
      </w:r>
      <w:r w:rsidR="000C52A0">
        <w:t xml:space="preserve"> three propositions:</w:t>
      </w:r>
      <w:r w:rsidR="00A2616C">
        <w:t xml:space="preserve"> </w:t>
      </w:r>
      <w:r w:rsidR="00A2616C">
        <w:rPr>
          <w:rFonts w:cs="Times New Roman"/>
          <w:color w:val="000000"/>
          <w:lang w:eastAsia="sv-SE"/>
        </w:rPr>
        <w:t>1)</w:t>
      </w:r>
      <w:r w:rsidR="00A2616C" w:rsidRPr="00136FF4">
        <w:rPr>
          <w:rFonts w:cs="Times New Roman"/>
          <w:color w:val="000000"/>
          <w:lang w:eastAsia="sv-SE"/>
        </w:rPr>
        <w:t xml:space="preserve"> market actors are always engaged in and responding to the production of, exchange in, and consumption of </w:t>
      </w:r>
      <w:r w:rsidR="00A2616C">
        <w:rPr>
          <w:rFonts w:cs="Times New Roman"/>
          <w:color w:val="000000"/>
          <w:lang w:eastAsia="sv-SE"/>
        </w:rPr>
        <w:t xml:space="preserve">tangible and imagined </w:t>
      </w:r>
      <w:r w:rsidR="00A2616C" w:rsidRPr="00136FF4">
        <w:rPr>
          <w:rFonts w:cs="Times New Roman"/>
          <w:color w:val="000000"/>
          <w:lang w:eastAsia="sv-SE"/>
        </w:rPr>
        <w:t>market contexts</w:t>
      </w:r>
      <w:r w:rsidR="00A2616C">
        <w:rPr>
          <w:rFonts w:cs="Times New Roman"/>
          <w:color w:val="000000"/>
          <w:lang w:eastAsia="sv-SE"/>
        </w:rPr>
        <w:t xml:space="preserve">; 2) </w:t>
      </w:r>
      <w:r w:rsidR="00A2616C">
        <w:t>the</w:t>
      </w:r>
      <w:r w:rsidR="000C52A0">
        <w:t xml:space="preserve"> production, exchange and consumption</w:t>
      </w:r>
      <w:r w:rsidR="00A2616C">
        <w:t xml:space="preserve"> of such contexts</w:t>
      </w:r>
      <w:r w:rsidR="000C52A0">
        <w:t xml:space="preserve"> are emanations of the</w:t>
      </w:r>
      <w:r w:rsidR="000C52A0" w:rsidRPr="00482DB0">
        <w:t xml:space="preserve"> performance</w:t>
      </w:r>
      <w:r w:rsidR="000C52A0">
        <w:t xml:space="preserve"> and wider ordering of</w:t>
      </w:r>
      <w:r w:rsidR="000C52A0" w:rsidRPr="00482DB0">
        <w:t xml:space="preserve"> </w:t>
      </w:r>
      <w:r w:rsidR="000C52A0">
        <w:t>market</w:t>
      </w:r>
      <w:r w:rsidR="000C52A0" w:rsidRPr="00482DB0">
        <w:t xml:space="preserve"> practices; 3) and, such performances</w:t>
      </w:r>
      <w:r w:rsidR="000C52A0">
        <w:t xml:space="preserve"> and the wider ordering of markets and thus patterns of production, exchange and consumption, hinge on the mobilisation of various </w:t>
      </w:r>
      <w:r w:rsidR="000C52A0" w:rsidRPr="00482DB0">
        <w:t>conceptualisations of space</w:t>
      </w:r>
      <w:r w:rsidR="000C52A0">
        <w:t>.</w:t>
      </w:r>
      <w:r w:rsidR="006960C2" w:rsidRPr="23D2D535">
        <w:t xml:space="preserve"> </w:t>
      </w:r>
      <w:r w:rsidR="000C52A0">
        <w:t>By introducing this concept</w:t>
      </w:r>
      <w:r w:rsidR="002D4EE5">
        <w:t>,</w:t>
      </w:r>
      <w:r w:rsidR="000C52A0">
        <w:t xml:space="preserve"> </w:t>
      </w:r>
      <w:r w:rsidR="006358A5">
        <w:t xml:space="preserve">we make the case that </w:t>
      </w:r>
      <w:r w:rsidR="006960C2" w:rsidRPr="23D2D535">
        <w:t>questions</w:t>
      </w:r>
      <w:r w:rsidR="002D4EE5">
        <w:t xml:space="preserve"> concerning the spatiality of markets </w:t>
      </w:r>
      <w:r w:rsidR="0030436E">
        <w:rPr>
          <w:i/>
          <w:iCs/>
        </w:rPr>
        <w:t>–</w:t>
      </w:r>
      <w:r w:rsidR="002D4EE5">
        <w:t xml:space="preserve"> </w:t>
      </w:r>
      <w:r w:rsidR="006358A5">
        <w:t xml:space="preserve">such as </w:t>
      </w:r>
      <w:r w:rsidR="006960C2" w:rsidRPr="23D2D535">
        <w:t>“is “the market” a space? A place? A region? All of the</w:t>
      </w:r>
      <w:r w:rsidR="006358A5">
        <w:t>se things? Or something else?”</w:t>
      </w:r>
      <w:r w:rsidR="006358A5" w:rsidRPr="23D2D535">
        <w:t xml:space="preserve"> </w:t>
      </w:r>
      <w:r w:rsidR="003D3447">
        <w:fldChar w:fldCharType="begin"/>
      </w:r>
      <w:r w:rsidR="0094229B">
        <w:instrText xml:space="preserve"> ADDIN EN.CITE &lt;EndNote&gt;&lt;Cite&gt;&lt;Author&gt;Alvarez León&lt;/Author&gt;&lt;Year&gt;2018&lt;/Year&gt;&lt;IDText&gt;Introduction: The spatial constitution of markets&lt;/IDText&gt;&lt;Suffix&gt;`, p. 214&lt;/Suffix&gt;&lt;DisplayText&gt;(Alvarez León, Yu, &amp;amp; Christophers, 2018, p. 214)&lt;/DisplayText&gt;&lt;record&gt;&lt;isbn&gt;0013-0095&lt;/isbn&gt;&lt;titles&gt;&lt;title&gt;Introduction: The spatial constitution of markets&lt;/title&gt;&lt;secondary-title&gt;Economic Geography&lt;/secondary-title&gt;&lt;/titles&gt;&lt;pages&gt;211-216&lt;/pages&gt;&lt;number&gt;3&lt;/number&gt;&lt;contributors&gt;&lt;authors&gt;&lt;author&gt;Alvarez León, Luis F&lt;/author&gt;&lt;author&gt;Yu, Leqian&lt;/author&gt;&lt;author&gt;Christophers, Brett&lt;/author&gt;&lt;/authors&gt;&lt;/contributors&gt;&lt;added-date format="utc"&gt;1609947593&lt;/added-date&gt;&lt;ref-type name="Journal Article"&gt;17&lt;/ref-type&gt;&lt;dates&gt;&lt;year&gt;2018&lt;/year&gt;&lt;/dates&gt;&lt;rec-number&gt;415&lt;/rec-number&gt;&lt;last-updated-date format="utc"&gt;1609947593&lt;/last-updated-date&gt;&lt;volume&gt;94&lt;/volume&gt;&lt;/record&gt;&lt;/Cite&gt;&lt;/EndNote&gt;</w:instrText>
      </w:r>
      <w:r w:rsidR="003D3447">
        <w:fldChar w:fldCharType="separate"/>
      </w:r>
      <w:r w:rsidR="0094229B">
        <w:rPr>
          <w:noProof/>
        </w:rPr>
        <w:t>(Alvarez León, Yu, &amp; Christophers, 2018, p. 214)</w:t>
      </w:r>
      <w:r w:rsidR="003D3447">
        <w:fldChar w:fldCharType="end"/>
      </w:r>
      <w:r w:rsidR="002D4EE5">
        <w:t xml:space="preserve"> </w:t>
      </w:r>
      <w:r w:rsidR="0030436E">
        <w:rPr>
          <w:i/>
          <w:iCs/>
        </w:rPr>
        <w:t>–</w:t>
      </w:r>
      <w:r w:rsidR="006B29E2" w:rsidRPr="23D2D535">
        <w:t xml:space="preserve"> should be approached in reference to the performance and dynamics of specific spatio-market practices. </w:t>
      </w:r>
      <w:r w:rsidR="006358A5">
        <w:t xml:space="preserve">In this respect, our conceptualisation of </w:t>
      </w:r>
      <w:r w:rsidR="004D2144" w:rsidRPr="23D2D535">
        <w:t xml:space="preserve">spatio-market practices is </w:t>
      </w:r>
      <w:r w:rsidR="00932A49" w:rsidRPr="23D2D535">
        <w:t>not diametrically oppose</w:t>
      </w:r>
      <w:r w:rsidR="00853078" w:rsidRPr="23D2D535">
        <w:t xml:space="preserve">d to </w:t>
      </w:r>
      <w:r w:rsidR="00EA4E1C">
        <w:t>established work.</w:t>
      </w:r>
      <w:r w:rsidR="002D4EE5">
        <w:t xml:space="preserve"> </w:t>
      </w:r>
      <w:r w:rsidR="003D3447">
        <w:t>I</w:t>
      </w:r>
      <w:r w:rsidR="00EA4E1C">
        <w:t>nstead</w:t>
      </w:r>
      <w:r w:rsidR="003D3447">
        <w:t>, it</w:t>
      </w:r>
      <w:r w:rsidR="006358A5">
        <w:t xml:space="preserve"> complement</w:t>
      </w:r>
      <w:r w:rsidR="00EA4E1C">
        <w:t>s</w:t>
      </w:r>
      <w:r w:rsidR="002D4EE5">
        <w:t xml:space="preserve"> ongoing discussions</w:t>
      </w:r>
      <w:r w:rsidR="00EA4E1C">
        <w:t xml:space="preserve">, contributing a </w:t>
      </w:r>
      <w:r w:rsidR="006B29E2" w:rsidRPr="23D2D535">
        <w:t>subtle and yet incisive shift</w:t>
      </w:r>
      <w:r w:rsidR="006358A5">
        <w:t xml:space="preserve"> in thinking</w:t>
      </w:r>
      <w:r w:rsidR="006B29E2" w:rsidRPr="23D2D535">
        <w:t xml:space="preserve"> that supports a particular means of</w:t>
      </w:r>
      <w:r w:rsidR="004D2144" w:rsidRPr="23D2D535">
        <w:t xml:space="preserve"> exploring </w:t>
      </w:r>
      <w:r w:rsidR="006358A5">
        <w:t>the spatial dimensions of market making</w:t>
      </w:r>
      <w:r w:rsidR="004D2144" w:rsidRPr="23D2D535">
        <w:t>.</w:t>
      </w:r>
    </w:p>
    <w:p w14:paraId="624FB62C" w14:textId="4C80CE10" w:rsidR="007D24B1" w:rsidRDefault="007D24B1" w:rsidP="00B0015E">
      <w:r w:rsidRPr="7745F981">
        <w:t xml:space="preserve">The article is </w:t>
      </w:r>
      <w:r w:rsidR="00A91FBA" w:rsidRPr="7745F981">
        <w:t>structured</w:t>
      </w:r>
      <w:r w:rsidRPr="7745F981">
        <w:t xml:space="preserve"> in the following w</w:t>
      </w:r>
      <w:r w:rsidR="00A91FBA" w:rsidRPr="7745F981">
        <w:t>ay</w:t>
      </w:r>
      <w:r w:rsidR="1227AA6F" w:rsidRPr="7745F981">
        <w:t>. In the coming section, we discuss</w:t>
      </w:r>
      <w:r w:rsidR="7C7CD178" w:rsidRPr="7745F981">
        <w:t xml:space="preserve"> in more detail</w:t>
      </w:r>
      <w:r w:rsidR="0ED2C7B4" w:rsidRPr="7745F981">
        <w:t xml:space="preserve"> </w:t>
      </w:r>
      <w:r w:rsidR="0031682E">
        <w:t>how space has been trea</w:t>
      </w:r>
      <w:r w:rsidR="00EA5990">
        <w:t xml:space="preserve">ted in market-oriented research, including marketing </w:t>
      </w:r>
      <w:r w:rsidR="003D3447">
        <w:t>and</w:t>
      </w:r>
      <w:r w:rsidR="00EA5990">
        <w:t xml:space="preserve"> </w:t>
      </w:r>
      <w:r w:rsidR="0031682E">
        <w:t>economic geography.</w:t>
      </w:r>
      <w:r w:rsidR="0949FE41" w:rsidRPr="7745F981">
        <w:t xml:space="preserve"> </w:t>
      </w:r>
      <w:r w:rsidR="4251EE69" w:rsidRPr="7745F981">
        <w:t>In</w:t>
      </w:r>
      <w:r w:rsidR="6BE8BE93" w:rsidRPr="7745F981">
        <w:t xml:space="preserve"> </w:t>
      </w:r>
      <w:r w:rsidR="4251EE69" w:rsidRPr="7745F981">
        <w:t>the subsequent section</w:t>
      </w:r>
      <w:r w:rsidR="4D23BC21" w:rsidRPr="7745F981">
        <w:t>s</w:t>
      </w:r>
      <w:r w:rsidR="32DCC51E" w:rsidRPr="7745F981">
        <w:t xml:space="preserve"> and drawing on key </w:t>
      </w:r>
      <w:r w:rsidR="32DCC51E" w:rsidRPr="7745F981">
        <w:lastRenderedPageBreak/>
        <w:t>contributions in</w:t>
      </w:r>
      <w:r w:rsidR="0031682E">
        <w:t xml:space="preserve"> market studies and</w:t>
      </w:r>
      <w:r w:rsidR="23679BD3" w:rsidRPr="7745F981">
        <w:t xml:space="preserve"> spatial theory</w:t>
      </w:r>
      <w:r w:rsidR="4251EE69" w:rsidRPr="7745F981">
        <w:t>, w</w:t>
      </w:r>
      <w:r w:rsidR="5B9BF392" w:rsidRPr="7745F981">
        <w:t>e</w:t>
      </w:r>
      <w:r w:rsidR="505E23E0" w:rsidRPr="7745F981">
        <w:t xml:space="preserve"> articulate the idea of spatio-market practices. </w:t>
      </w:r>
      <w:r w:rsidR="009B6C52">
        <w:t xml:space="preserve">To demonstrate what the concept calls for, supports and promises, in the penultimate section we take Humphreys’ (2010) influential paper as a starting point and draw on other secondary sources to articulate an alternative and </w:t>
      </w:r>
      <w:r w:rsidR="003D3447">
        <w:t>spatially</w:t>
      </w:r>
      <w:r w:rsidR="00AB2C0A">
        <w:t xml:space="preserve"> </w:t>
      </w:r>
      <w:r w:rsidR="003D3447">
        <w:t>sensitive</w:t>
      </w:r>
      <w:r w:rsidR="009B6C52">
        <w:t xml:space="preserve"> account of the growth and legitimacy of the American casino gambling market. </w:t>
      </w:r>
      <w:r w:rsidR="62A372E3" w:rsidRPr="7745F981">
        <w:t xml:space="preserve">In the final section, we </w:t>
      </w:r>
      <w:r w:rsidR="378E2501" w:rsidRPr="7745F981">
        <w:t>conclud</w:t>
      </w:r>
      <w:r w:rsidR="3F0832E4" w:rsidRPr="7745F981">
        <w:t>e</w:t>
      </w:r>
      <w:r w:rsidR="378E2501" w:rsidRPr="7745F981">
        <w:t xml:space="preserve"> </w:t>
      </w:r>
      <w:r w:rsidR="00237BF1">
        <w:t xml:space="preserve">with a discussion of what our conceptualisation of spatio-market practices calls for in future research and what it offers </w:t>
      </w:r>
      <w:r w:rsidR="003D3447">
        <w:t xml:space="preserve">to </w:t>
      </w:r>
      <w:r w:rsidR="00237BF1">
        <w:t>scholars</w:t>
      </w:r>
      <w:r w:rsidR="003D3447">
        <w:t xml:space="preserve"> interested in markets</w:t>
      </w:r>
      <w:r w:rsidR="00A2616C">
        <w:t>, marketing and market making</w:t>
      </w:r>
      <w:r w:rsidR="00237BF1">
        <w:t>.</w:t>
      </w:r>
    </w:p>
    <w:p w14:paraId="270C9DB0" w14:textId="77777777" w:rsidR="00B4302F" w:rsidRDefault="00B4302F" w:rsidP="00B4302F"/>
    <w:p w14:paraId="2A0A4267" w14:textId="77777777" w:rsidR="46EDFE52" w:rsidRDefault="00B31CC5" w:rsidP="003D3447">
      <w:pPr>
        <w:pStyle w:val="Heading2"/>
      </w:pPr>
      <w:r w:rsidRPr="23D2D535">
        <w:t xml:space="preserve">Marketing, </w:t>
      </w:r>
      <w:r w:rsidR="00453C82">
        <w:t>market geographies</w:t>
      </w:r>
      <w:r w:rsidR="2F80551B" w:rsidRPr="23D2D535">
        <w:t xml:space="preserve"> </w:t>
      </w:r>
      <w:r w:rsidRPr="23D2D535">
        <w:t>and space</w:t>
      </w:r>
    </w:p>
    <w:p w14:paraId="66A23E9C" w14:textId="6EF79F6B" w:rsidR="006B1B94" w:rsidRDefault="006B1B94" w:rsidP="00923420">
      <w:r>
        <w:t>M</w:t>
      </w:r>
      <w:r w:rsidRPr="00EC7107">
        <w:t xml:space="preserve">arketing </w:t>
      </w:r>
      <w:r>
        <w:t xml:space="preserve">scholarship and </w:t>
      </w:r>
      <w:r w:rsidR="00362B77">
        <w:t xml:space="preserve">in particular </w:t>
      </w:r>
      <w:r>
        <w:t xml:space="preserve">consumer research </w:t>
      </w:r>
      <w:r w:rsidR="00362B77">
        <w:t>has</w:t>
      </w:r>
      <w:r>
        <w:t xml:space="preserve"> </w:t>
      </w:r>
      <w:r w:rsidR="00362B77">
        <w:t>drawn on</w:t>
      </w:r>
      <w:r>
        <w:t xml:space="preserve"> </w:t>
      </w:r>
      <w:r w:rsidR="00362B77">
        <w:t>spatial concepts</w:t>
      </w:r>
      <w:r>
        <w:t xml:space="preserve"> in efforts to understand </w:t>
      </w:r>
      <w:r w:rsidRPr="00721E45">
        <w:t xml:space="preserve">“how consumers consume across a gamut of social spaces” </w:t>
      </w:r>
      <w:r w:rsidR="00A16067">
        <w:fldChar w:fldCharType="begin"/>
      </w:r>
      <w:r w:rsidR="0094229B">
        <w:instrText xml:space="preserve"> ADDIN EN.CITE &lt;EndNote&gt;&lt;Cite&gt;&lt;Author&gt;Arnould&lt;/Author&gt;&lt;Year&gt;2005&lt;/Year&gt;&lt;IDText&gt;Consumer culture theory (CCT): Twenty years of research&lt;/IDText&gt;&lt;Suffix&gt;`, p. 875&lt;/Suffix&gt;&lt;DisplayText&gt;(Arnould &amp;amp; Thompson, 2005, p. 875)&lt;/DisplayText&gt;&lt;record&gt;&lt;isbn&gt;0093-5301&lt;/isbn&gt;&lt;titles&gt;&lt;title&gt;Consumer culture theory (CCT): Twenty years of research&lt;/title&gt;&lt;secondary-title&gt;Journal of consumer research&lt;/secondary-title&gt;&lt;/titles&gt;&lt;pages&gt;868-882&lt;/pages&gt;&lt;number&gt;4&lt;/number&gt;&lt;contributors&gt;&lt;authors&gt;&lt;author&gt;Arnould, Eric J&lt;/author&gt;&lt;author&gt;Thompson, Craig J&lt;/author&gt;&lt;/authors&gt;&lt;/contributors&gt;&lt;added-date format="utc"&gt;1611324968&lt;/added-date&gt;&lt;ref-type name="Journal Article"&gt;17&lt;/ref-type&gt;&lt;dates&gt;&lt;year&gt;2005&lt;/year&gt;&lt;/dates&gt;&lt;rec-number&gt;428&lt;/rec-number&gt;&lt;last-updated-date format="utc"&gt;1611324968&lt;/last-updated-date&gt;&lt;volume&gt;31&lt;/volume&gt;&lt;/record&gt;&lt;/Cite&gt;&lt;/EndNote&gt;</w:instrText>
      </w:r>
      <w:r w:rsidR="00A16067">
        <w:fldChar w:fldCharType="separate"/>
      </w:r>
      <w:r w:rsidR="0094229B">
        <w:rPr>
          <w:noProof/>
        </w:rPr>
        <w:t>(Arnould &amp; Thompson, 2005, p. 875)</w:t>
      </w:r>
      <w:r w:rsidR="00A16067">
        <w:fldChar w:fldCharType="end"/>
      </w:r>
      <w:r>
        <w:t xml:space="preserve">. </w:t>
      </w:r>
      <w:r w:rsidRPr="00620CC9">
        <w:t xml:space="preserve">Studies have, for example, </w:t>
      </w:r>
      <w:r w:rsidR="00362B77">
        <w:t>scrutinised the</w:t>
      </w:r>
      <w:r w:rsidRPr="00620CC9">
        <w:t xml:space="preserve"> physical environment</w:t>
      </w:r>
      <w:r w:rsidR="00362B77">
        <w:t>s</w:t>
      </w:r>
      <w:r w:rsidRPr="00620CC9">
        <w:t xml:space="preserve"> in which market exchanges take </w:t>
      </w:r>
      <w:r w:rsidR="00362B77">
        <w:t>place</w:t>
      </w:r>
      <w:r w:rsidR="003F36B7">
        <w:t xml:space="preserve"> involving, for instance, the examination of</w:t>
      </w:r>
      <w:r w:rsidRPr="00620CC9">
        <w:t xml:space="preserve"> retail shelf space allocations and store presence </w:t>
      </w:r>
      <w:r w:rsidRPr="00620CC9">
        <w:fldChar w:fldCharType="begin">
          <w:fldData xml:space="preserve">PEVuZE5vdGU+PENpdGU+PEF1dGhvcj5Iw7xibmVyPC9BdXRob3I+PFllYXI+MjAxMjwvWWVhcj48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</w:fldData>
        </w:fldChar>
      </w:r>
      <w:r w:rsidR="0094229B">
        <w:instrText xml:space="preserve"> ADDIN EN.CITE </w:instrText>
      </w:r>
      <w:r w:rsidR="0094229B">
        <w:fldChar w:fldCharType="begin">
          <w:fldData xml:space="preserve">PEVuZE5vdGU+PENpdGU+PEF1dGhvcj5Iw7xibmVyPC9BdXRob3I+PFllYXI+MjAxMjwvWWVhcj48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</w:fldData>
        </w:fldChar>
      </w:r>
      <w:r w:rsidR="0094229B">
        <w:instrText xml:space="preserve"> ADDIN EN.CITE.DATA </w:instrText>
      </w:r>
      <w:r w:rsidR="0094229B">
        <w:fldChar w:fldCharType="end"/>
      </w:r>
      <w:r w:rsidRPr="00620CC9">
        <w:fldChar w:fldCharType="separate"/>
      </w:r>
      <w:r w:rsidR="0094229B">
        <w:rPr>
          <w:noProof/>
        </w:rPr>
        <w:t>(Hübner &amp; Kuhn, 2012; van Herpen, van Nierop, &amp; Sloot, 2012; Van Nierop, Fok, &amp; Franses, 2008)</w:t>
      </w:r>
      <w:r w:rsidRPr="00620CC9">
        <w:fldChar w:fldCharType="end"/>
      </w:r>
      <w:r w:rsidR="00362B77">
        <w:t>. In other cases,</w:t>
      </w:r>
      <w:r w:rsidRPr="00620CC9">
        <w:t xml:space="preserve"> retail atmospherics and the use of sensory marketing</w:t>
      </w:r>
      <w:r w:rsidR="00362B77">
        <w:t xml:space="preserve"> have formed key concerns</w:t>
      </w:r>
      <w:r w:rsidRPr="00620CC9">
        <w:t xml:space="preserve"> </w:t>
      </w:r>
      <w:r w:rsidRPr="00620CC9">
        <w:fldChar w:fldCharType="begin"/>
      </w:r>
      <w:r w:rsidR="0094229B">
        <w:instrText xml:space="preserve"> ADDIN EN.CITE &lt;EndNote&gt;&lt;Cite&gt;&lt;Author&gt;Shankar&lt;/Author&gt;&lt;Year&gt;2011&lt;/Year&gt;&lt;IDText&gt;Innovations in shopper marketing: current insights and future research issues&lt;/IDText&gt;&lt;DisplayText&gt;(Shankar, Inman, Mantrala, Kelley, &amp;amp; Rizley, 2011; Turley &amp;amp; Milliman, 2000)&lt;/DisplayText&gt;&lt;record&gt;&lt;isbn&gt;0022-4359&lt;/isbn&gt;&lt;titles&gt;&lt;title&gt;Innovations in shopper marketing: current insights and future research issues&lt;/title&gt;&lt;secondary-title&gt;Journal of Retailing&lt;/secondary-title&gt;&lt;/titles&gt;&lt;pages&gt;S29-S42&lt;/pages&gt;&lt;contributors&gt;&lt;authors&gt;&lt;author&gt;Shankar, Venkatesh&lt;/author&gt;&lt;author&gt;Inman, J Jeffrey&lt;/author&gt;&lt;author&gt;Mantrala, Murali&lt;/author&gt;&lt;author&gt;Kelley, Eileen&lt;/author&gt;&lt;author&gt;Rizley, Ross&lt;/author&gt;&lt;/authors&gt;&lt;/contributors&gt;&lt;added-date format="utc"&gt;1592754628&lt;/added-date&gt;&lt;ref-type name="Journal Article"&gt;17&lt;/ref-type&gt;&lt;dates&gt;&lt;year&gt;2011&lt;/year&gt;&lt;/dates&gt;&lt;rec-number&gt;281&lt;/rec-number&gt;&lt;last-updated-date format="utc"&gt;1592754628&lt;/last-updated-date&gt;&lt;volume&gt;87&lt;/volume&gt;&lt;/record&gt;&lt;/Cite&gt;&lt;Cite&gt;&lt;Author&gt;Turley&lt;/Author&gt;&lt;Year&gt;2000&lt;/Year&gt;&lt;IDText&gt;Atmospheric effects on shopping behavior: a review of the experimental evidence&lt;/IDText&gt;&lt;record&gt;&lt;isbn&gt;0148-2963&lt;/isbn&gt;&lt;titles&gt;&lt;title&gt;Atmospheric effects on shopping behavior: a review of the experimental evidence&lt;/title&gt;&lt;secondary-title&gt;Journal of business research&lt;/secondary-title&gt;&lt;/titles&gt;&lt;pages&gt;193-211&lt;/pages&gt;&lt;number&gt;2&lt;/number&gt;&lt;contributors&gt;&lt;authors&gt;&lt;author&gt;Turley, Lou W&lt;/author&gt;&lt;author&gt;Milliman, Ronald E&lt;/author&gt;&lt;/authors&gt;&lt;/contributors&gt;&lt;added-date format="utc"&gt;1592755088&lt;/added-date&gt;&lt;ref-type name="Journal Article"&gt;17&lt;/ref-type&gt;&lt;dates&gt;&lt;year&gt;2000&lt;/year&gt;&lt;/dates&gt;&lt;rec-number&gt;284&lt;/rec-number&gt;&lt;last-updated-date format="utc"&gt;1592755088&lt;/last-updated-date&gt;&lt;volume&gt;49&lt;/volume&gt;&lt;/record&gt;&lt;/Cite&gt;&lt;/EndNote&gt;</w:instrText>
      </w:r>
      <w:r w:rsidRPr="00620CC9">
        <w:fldChar w:fldCharType="separate"/>
      </w:r>
      <w:r w:rsidR="0094229B">
        <w:rPr>
          <w:noProof/>
        </w:rPr>
        <w:t>(Shankar, Inman, Mantrala, Kelley, &amp; Rizley, 2011; Turley &amp; Milliman, 2000)</w:t>
      </w:r>
      <w:r w:rsidRPr="00620CC9">
        <w:fldChar w:fldCharType="end"/>
      </w:r>
      <w:r w:rsidRPr="00620CC9">
        <w:t xml:space="preserve">. Echoing this interest in affect, within the </w:t>
      </w:r>
      <w:r w:rsidRPr="00727950">
        <w:t>services</w:t>
      </w:r>
      <w:r w:rsidRPr="00620CC9">
        <w:t xml:space="preserve"> marketing domain, the notion of </w:t>
      </w:r>
      <w:r w:rsidR="00727950">
        <w:t>‘</w:t>
      </w:r>
      <w:proofErr w:type="spellStart"/>
      <w:r w:rsidRPr="00620CC9">
        <w:t>servicescape</w:t>
      </w:r>
      <w:proofErr w:type="spellEnd"/>
      <w:r w:rsidR="00727950">
        <w:t>’</w:t>
      </w:r>
      <w:r w:rsidRPr="00620CC9">
        <w:t xml:space="preserve"> </w:t>
      </w:r>
      <w:r w:rsidR="00362B77">
        <w:t>has been</w:t>
      </w:r>
      <w:r w:rsidRPr="00620CC9">
        <w:t xml:space="preserve"> developed</w:t>
      </w:r>
      <w:r w:rsidR="003D3447">
        <w:t xml:space="preserve"> </w:t>
      </w:r>
      <w:r w:rsidR="003D3447">
        <w:fldChar w:fldCharType="begin"/>
      </w:r>
      <w:r w:rsidR="003D3447">
        <w:instrText xml:space="preserve"> ADDIN EN.CITE &lt;EndNote&gt;&lt;Cite&gt;&lt;Author&gt;Bitner&lt;/Author&gt;&lt;Year&gt;1992&lt;/Year&gt;&lt;IDText&gt;Servicescapes: The impact of physical surroundings on customers and employees&lt;/IDText&gt;&lt;DisplayText&gt;(Bitner, 1992)&lt;/DisplayText&gt;&lt;record&gt;&lt;isbn&gt;0022-2429&lt;/isbn&gt;&lt;titles&gt;&lt;title&gt;Servicescapes: The impact of physical surroundings on customers and employees&lt;/title&gt;&lt;secondary-title&gt;Journal of marketing&lt;/secondary-title&gt;&lt;/titles&gt;&lt;pages&gt;57-71&lt;/pages&gt;&lt;number&gt;2&lt;/number&gt;&lt;contributors&gt;&lt;authors&gt;&lt;author&gt;Bitner, Mary Jo&lt;/author&gt;&lt;/authors&gt;&lt;/contributors&gt;&lt;added-date format="utc"&gt;1592746350&lt;/added-date&gt;&lt;ref-type name="Journal Article"&gt;17&lt;/ref-type&gt;&lt;dates&gt;&lt;year&gt;1992&lt;/year&gt;&lt;/dates&gt;&lt;rec-number&gt;258&lt;/rec-number&gt;&lt;last-updated-date format="utc"&gt;1592746350&lt;/last-updated-date&gt;&lt;volume&gt;56&lt;/volume&gt;&lt;/record&gt;&lt;/Cite&gt;&lt;/EndNote&gt;</w:instrText>
      </w:r>
      <w:r w:rsidR="003D3447">
        <w:fldChar w:fldCharType="separate"/>
      </w:r>
      <w:r w:rsidR="003D3447">
        <w:rPr>
          <w:noProof/>
        </w:rPr>
        <w:t>(Bitner, 1992)</w:t>
      </w:r>
      <w:r w:rsidR="003D3447">
        <w:fldChar w:fldCharType="end"/>
      </w:r>
      <w:r w:rsidR="00CD7006" w:rsidRPr="00620CC9">
        <w:t>.</w:t>
      </w:r>
      <w:r w:rsidR="00362B77">
        <w:t xml:space="preserve"> This</w:t>
      </w:r>
      <w:r>
        <w:t xml:space="preserve"> </w:t>
      </w:r>
      <w:r w:rsidR="00CD7006">
        <w:t xml:space="preserve">concept </w:t>
      </w:r>
      <w:r>
        <w:t>refer</w:t>
      </w:r>
      <w:r w:rsidR="00362B77">
        <w:t>s</w:t>
      </w:r>
      <w:r w:rsidRPr="00620CC9">
        <w:t xml:space="preserve"> to the firm-controlled elements in the physical service environment that can enhance (or control</w:t>
      </w:r>
      <w:r w:rsidR="00CD7006">
        <w:t>) customer and employee actions.</w:t>
      </w:r>
      <w:r w:rsidRPr="00620CC9">
        <w:t xml:space="preserve"> </w:t>
      </w:r>
      <w:r w:rsidR="00CD7006">
        <w:t>Important elements include materials</w:t>
      </w:r>
      <w:r w:rsidR="003D3447">
        <w:t>,</w:t>
      </w:r>
      <w:r w:rsidR="00CD7006">
        <w:t xml:space="preserve"> </w:t>
      </w:r>
      <w:r w:rsidRPr="00620CC9">
        <w:t>s</w:t>
      </w:r>
      <w:r w:rsidR="00CD7006">
        <w:t>patial layout and functionality</w:t>
      </w:r>
      <w:r w:rsidR="003D3447">
        <w:t>,</w:t>
      </w:r>
      <w:r w:rsidR="00CD7006">
        <w:t xml:space="preserve"> ambient conditions</w:t>
      </w:r>
      <w:r w:rsidR="003D3447">
        <w:t>,</w:t>
      </w:r>
      <w:r w:rsidR="00CD7006" w:rsidRPr="00620CC9">
        <w:t xml:space="preserve"> </w:t>
      </w:r>
      <w:r w:rsidR="00CD7006">
        <w:t xml:space="preserve">and signs and symbols </w:t>
      </w:r>
      <w:r w:rsidRPr="00620CC9">
        <w:fldChar w:fldCharType="begin">
          <w:fldData xml:space="preserve">PEVuZE5vdGU+PENpdGU+PEF1dGhvcj5BdWJlcnQtR2FtZXQ8L0F1dGhvcj48WWVhcj4xOTk5PC9Z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</w:fldData>
        </w:fldChar>
      </w:r>
      <w:r w:rsidR="0094229B">
        <w:instrText xml:space="preserve"> ADDIN EN.CITE </w:instrText>
      </w:r>
      <w:r w:rsidR="0094229B">
        <w:fldChar w:fldCharType="begin">
          <w:fldData xml:space="preserve">PEVuZE5vdGU+PENpdGU+PEF1dGhvcj5BdWJlcnQtR2FtZXQ8L0F1dGhvcj48WWVhcj4xOTk5PC9Z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</w:fldData>
        </w:fldChar>
      </w:r>
      <w:r w:rsidR="0094229B">
        <w:instrText xml:space="preserve"> ADDIN EN.CITE.DATA </w:instrText>
      </w:r>
      <w:r w:rsidR="0094229B">
        <w:fldChar w:fldCharType="end"/>
      </w:r>
      <w:r w:rsidRPr="00620CC9">
        <w:fldChar w:fldCharType="separate"/>
      </w:r>
      <w:r w:rsidR="0094229B">
        <w:rPr>
          <w:noProof/>
        </w:rPr>
        <w:t xml:space="preserve">(Aubert-Gamet &amp; Cova, 1999; Bitner, 1992; Harris &amp; Ezeh, 2008; Houliez, 2007; Nilsson &amp; Ballantyne, </w:t>
      </w:r>
      <w:r w:rsidR="0094229B">
        <w:rPr>
          <w:noProof/>
        </w:rPr>
        <w:lastRenderedPageBreak/>
        <w:t>2014; Tombs &amp; McColl-Kennedy, 2003)</w:t>
      </w:r>
      <w:r w:rsidRPr="00620CC9">
        <w:fldChar w:fldCharType="end"/>
      </w:r>
      <w:r w:rsidRPr="00620CC9">
        <w:t xml:space="preserve">. </w:t>
      </w:r>
      <w:r w:rsidR="00CD7006">
        <w:t xml:space="preserve">In work concerned </w:t>
      </w:r>
      <w:r w:rsidR="00CD7006">
        <w:t xml:space="preserve">with </w:t>
      </w:r>
      <w:proofErr w:type="spellStart"/>
      <w:r w:rsidR="00CD7006" w:rsidRPr="00620CC9">
        <w:t>servicescape</w:t>
      </w:r>
      <w:r w:rsidR="00CD7006">
        <w:t>s</w:t>
      </w:r>
      <w:proofErr w:type="spellEnd"/>
      <w:r w:rsidR="00CD7006">
        <w:t>,</w:t>
      </w:r>
      <w:r w:rsidR="00CD7006" w:rsidRPr="00620CC9">
        <w:t xml:space="preserve"> </w:t>
      </w:r>
      <w:r w:rsidR="00CD7006">
        <w:t>spac</w:t>
      </w:r>
      <w:r w:rsidRPr="00620CC9">
        <w:t xml:space="preserve">e is </w:t>
      </w:r>
      <w:r w:rsidR="00CD7006">
        <w:t xml:space="preserve">typically </w:t>
      </w:r>
      <w:r w:rsidRPr="00620CC9">
        <w:t xml:space="preserve">treated as </w:t>
      </w:r>
      <w:r w:rsidR="00A2616C">
        <w:t xml:space="preserve">a </w:t>
      </w:r>
      <w:r w:rsidR="00CD7006">
        <w:t>canvas, populated with material</w:t>
      </w:r>
      <w:r w:rsidRPr="00620CC9">
        <w:t xml:space="preserve"> elements</w:t>
      </w:r>
      <w:r w:rsidR="00CD7006">
        <w:t xml:space="preserve"> </w:t>
      </w:r>
      <w:r w:rsidRPr="00620CC9">
        <w:t>(</w:t>
      </w:r>
      <w:r w:rsidR="003F36B7">
        <w:t>e.g.,</w:t>
      </w:r>
      <w:r w:rsidR="00CD7006">
        <w:t xml:space="preserve"> </w:t>
      </w:r>
      <w:r w:rsidRPr="00620CC9">
        <w:t>equipment and furnishings)</w:t>
      </w:r>
      <w:r w:rsidR="00CD7006">
        <w:t>.</w:t>
      </w:r>
      <w:r w:rsidR="003D3447">
        <w:t xml:space="preserve"> </w:t>
      </w:r>
      <w:r>
        <w:t xml:space="preserve">As </w:t>
      </w:r>
      <w:r w:rsidR="00EE6766">
        <w:t xml:space="preserve">O’Leary, Patterson and O’Malley </w:t>
      </w:r>
      <w:r w:rsidR="00CC63A3">
        <w:fldChar w:fldCharType="begin"/>
      </w:r>
      <w:r w:rsidR="00CC63A3">
        <w:instrText xml:space="preserve"> ADDIN EN.CITE &lt;EndNote&gt;&lt;Cite ExcludeAuth="1"&gt;&lt;Author&gt;O&amp;apos;Leary&lt;/Author&gt;&lt;Year&gt;2019&lt;/Year&gt;&lt;IDText&gt;Road bowling in Ireland: social space and the context of context&lt;/IDText&gt;&lt;DisplayText&gt;(2019)&lt;/DisplayText&gt;&lt;record&gt;&lt;isbn&gt;1025-3866&lt;/isbn&gt;&lt;titles&gt;&lt;title&gt;Road bowling in Ireland: social space and the context of context&lt;/title&gt;&lt;secondary-title&gt;Consumption Markets &amp;amp; Culture&lt;/secondary-title&gt;&lt;/titles&gt;&lt;pages&gt;598-616&lt;/pages&gt;&lt;number&gt;5-6&lt;/number&gt;&lt;contributors&gt;&lt;authors&gt;&lt;author&gt;O&amp;apos;Leary, Killian&lt;/author&gt;&lt;author&gt;Patterson, Maurice&lt;/author&gt;&lt;author&gt;O&amp;apos;Malley, Lisa&lt;/author&gt;&lt;/authors&gt;&lt;/contributors&gt;&lt;added-date format="utc"&gt;1611325258&lt;/added-date&gt;&lt;ref-type name="Journal Article"&gt;17&lt;/ref-type&gt;&lt;dates&gt;&lt;year&gt;2019&lt;/year&gt;&lt;/dates&gt;&lt;rec-number&gt;429&lt;/rec-number&gt;&lt;last-updated-date format="utc"&gt;1611325258&lt;/last-updated-date&gt;&lt;volume&gt;22&lt;/volume&gt;&lt;/record&gt;&lt;/Cite&gt;&lt;/EndNote&gt;</w:instrText>
      </w:r>
      <w:r w:rsidR="00CC63A3">
        <w:fldChar w:fldCharType="separate"/>
      </w:r>
      <w:r w:rsidR="00CC63A3">
        <w:t>(2019)</w:t>
      </w:r>
      <w:r w:rsidR="00CC63A3">
        <w:fldChar w:fldCharType="end"/>
      </w:r>
      <w:r>
        <w:t xml:space="preserve"> </w:t>
      </w:r>
      <w:r w:rsidR="00CD7006">
        <w:t>explain, space is treated in absolute terms, as something</w:t>
      </w:r>
      <w:r w:rsidR="004F5DB8">
        <w:t xml:space="preserve"> ‘out there’. By implication</w:t>
      </w:r>
      <w:r w:rsidR="003D3447">
        <w:t>,</w:t>
      </w:r>
      <w:r>
        <w:t xml:space="preserve"> t</w:t>
      </w:r>
      <w:r w:rsidRPr="00620CC9">
        <w:t>he dynamics of market making are reduced</w:t>
      </w:r>
      <w:r>
        <w:t xml:space="preserve"> </w:t>
      </w:r>
      <w:r w:rsidRPr="00620CC9">
        <w:t>to objective encounters</w:t>
      </w:r>
      <w:r>
        <w:t xml:space="preserve"> </w:t>
      </w:r>
      <w:r w:rsidRPr="004F5DB8">
        <w:rPr>
          <w:i/>
        </w:rPr>
        <w:t>in</w:t>
      </w:r>
      <w:r w:rsidR="004F5DB8">
        <w:t xml:space="preserve"> space. As a result</w:t>
      </w:r>
      <w:r w:rsidR="00CA6897">
        <w:t>,</w:t>
      </w:r>
      <w:r>
        <w:t xml:space="preserve"> market practices </w:t>
      </w:r>
      <w:r w:rsidR="004F5DB8">
        <w:t>are</w:t>
      </w:r>
      <w:r w:rsidR="001325CE">
        <w:t xml:space="preserve"> somewhat</w:t>
      </w:r>
      <w:r w:rsidR="004F5DB8">
        <w:t xml:space="preserve"> detached from the production of space</w:t>
      </w:r>
      <w:r w:rsidR="001325CE">
        <w:t>s</w:t>
      </w:r>
      <w:r w:rsidR="004F5DB8">
        <w:t xml:space="preserve"> and vice versa</w:t>
      </w:r>
      <w:r w:rsidR="00A2616C">
        <w:t xml:space="preserve"> the uneven production of space</w:t>
      </w:r>
      <w:r w:rsidR="001325CE">
        <w:t>s</w:t>
      </w:r>
      <w:r w:rsidR="00A2616C">
        <w:t xml:space="preserve"> from </w:t>
      </w:r>
      <w:r w:rsidR="001325CE">
        <w:t xml:space="preserve">the performance of </w:t>
      </w:r>
      <w:r w:rsidR="00A2616C">
        <w:t>market</w:t>
      </w:r>
      <w:r w:rsidR="001325CE">
        <w:t xml:space="preserve"> </w:t>
      </w:r>
      <w:proofErr w:type="gramStart"/>
      <w:r w:rsidR="001325CE">
        <w:t>practices</w:t>
      </w:r>
      <w:r w:rsidR="00A2616C">
        <w:t xml:space="preserve"> </w:t>
      </w:r>
      <w:r>
        <w:t>.</w:t>
      </w:r>
      <w:proofErr w:type="gramEnd"/>
    </w:p>
    <w:p w14:paraId="7948D4AA" w14:textId="703AAD6B" w:rsidR="00AA74E3" w:rsidRDefault="006B1B94" w:rsidP="00EA3D96">
      <w:r>
        <w:t xml:space="preserve">Within </w:t>
      </w:r>
      <w:r w:rsidR="004F5DB8">
        <w:t>a</w:t>
      </w:r>
      <w:r>
        <w:t xml:space="preserve"> more recent </w:t>
      </w:r>
      <w:r w:rsidR="004F5DB8">
        <w:t>corpus</w:t>
      </w:r>
      <w:r>
        <w:t xml:space="preserve"> of work on markets within marketing, </w:t>
      </w:r>
      <w:r w:rsidR="004C74FF">
        <w:t xml:space="preserve">existing </w:t>
      </w:r>
      <w:r w:rsidR="004F5DB8">
        <w:t>spatial concepts</w:t>
      </w:r>
      <w:r>
        <w:t xml:space="preserve"> </w:t>
      </w:r>
      <w:r w:rsidR="004F5DB8">
        <w:t>have been deployed to explain market dynamics</w:t>
      </w:r>
      <w:r w:rsidRPr="00620CC9">
        <w:t xml:space="preserve"> </w:t>
      </w:r>
      <w:r w:rsidRPr="00620CC9">
        <w:fldChar w:fldCharType="begin">
          <w:fldData xml:space="preserve">PEVuZE5vdGU+PENpdGU+PEF1dGhvcj5DYXN0aWxob3M8L0F1dGhvcj48WWVhcj4yMDE3PC9ZZWFy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==
</w:fldData>
        </w:fldChar>
      </w:r>
      <w:r w:rsidR="0094229B">
        <w:instrText xml:space="preserve"> ADDIN EN.CITE </w:instrText>
      </w:r>
      <w:r w:rsidR="0094229B">
        <w:fldChar w:fldCharType="begin">
          <w:fldData xml:space="preserve">PEVuZE5vdGU+PENpdGU+PEF1dGhvcj5DYXN0aWxob3M8L0F1dGhvcj48WWVhcj4yMDE3PC9ZZWFy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==
</w:fldData>
        </w:fldChar>
      </w:r>
      <w:r w:rsidR="0094229B">
        <w:instrText xml:space="preserve"> ADDIN EN.CITE.DATA </w:instrText>
      </w:r>
      <w:r w:rsidR="0094229B">
        <w:fldChar w:fldCharType="end"/>
      </w:r>
      <w:r w:rsidRPr="00620CC9">
        <w:fldChar w:fldCharType="separate"/>
      </w:r>
      <w:r w:rsidR="0094229B">
        <w:rPr>
          <w:noProof/>
        </w:rPr>
        <w:t>(Castilhos &amp; Dolbec, 2018; Castilhos, Dolbec, &amp; Veresiu, 2017; Chatzidakis, McEachern, &amp; Warnaby, 2018; Vicdan &amp; Hong, 2018)</w:t>
      </w:r>
      <w:r w:rsidRPr="00620CC9">
        <w:fldChar w:fldCharType="end"/>
      </w:r>
      <w:r w:rsidRPr="00620CC9">
        <w:t xml:space="preserve">. </w:t>
      </w:r>
      <w:r w:rsidR="004F5DB8">
        <w:t>Utilising</w:t>
      </w:r>
      <w:r>
        <w:t xml:space="preserve"> </w:t>
      </w:r>
      <w:r w:rsidRPr="00620CC9">
        <w:t xml:space="preserve">Jessop, Brenner </w:t>
      </w:r>
      <w:r w:rsidR="008D3972">
        <w:t>and</w:t>
      </w:r>
      <w:r w:rsidRPr="00620CC9">
        <w:t xml:space="preserve"> Jones</w:t>
      </w:r>
      <w:r w:rsidR="004F5DB8">
        <w:t>’</w:t>
      </w:r>
      <w:r w:rsidRPr="00620CC9">
        <w:t xml:space="preserve"> </w:t>
      </w:r>
      <w:r w:rsidRPr="00620CC9">
        <w:fldChar w:fldCharType="begin"/>
      </w:r>
      <w:r w:rsidRPr="00620CC9">
        <w:instrText xml:space="preserve"> ADDIN EN.CITE &lt;EndNote&gt;&lt;Cite ExcludeAuth="1"&gt;&lt;Author&gt;Jessop&lt;/Author&gt;&lt;Year&gt;2008&lt;/Year&gt;&lt;IDText&gt;Theorizing sociospatial relations&lt;/IDText&gt;&lt;DisplayText&gt;(2008)&lt;/DisplayText&gt;&lt;record&gt;&lt;isbn&gt;0263-7758&lt;/isbn&gt;&lt;titles&gt;&lt;title&gt;Theorizing sociospatial relations&lt;/title&gt;&lt;secondary-title&gt;Environment and planning D: society and space&lt;/secondary-title&gt;&lt;/titles&gt;&lt;pages&gt;389-401&lt;/pages&gt;&lt;number&gt;3&lt;/number&gt;&lt;contributors&gt;&lt;authors&gt;&lt;author&gt;Jessop, Bob&lt;/author&gt;&lt;author&gt;Brenner, Neil&lt;/author&gt;&lt;author&gt;Jones, Martin&lt;/author&gt;&lt;/authors&gt;&lt;/contributors&gt;&lt;added-date format="utc"&gt;1592756221&lt;/added-date&gt;&lt;ref-type name="Journal Article"&gt;17&lt;/ref-type&gt;&lt;dates&gt;&lt;year&gt;2008&lt;/year&gt;&lt;/dates&gt;&lt;rec-number&gt;286&lt;/rec-number&gt;&lt;last-updated-date format="utc"&gt;1592756221&lt;/last-updated-date&gt;&lt;volume&gt;26&lt;/volume&gt;&lt;/record&gt;&lt;/Cite&gt;&lt;/EndNote&gt;</w:instrText>
      </w:r>
      <w:r w:rsidRPr="00620CC9">
        <w:fldChar w:fldCharType="separate"/>
      </w:r>
      <w:r w:rsidRPr="00620CC9">
        <w:t>(2008)</w:t>
      </w:r>
      <w:r w:rsidRPr="00620CC9">
        <w:fldChar w:fldCharType="end"/>
      </w:r>
      <w:r w:rsidR="004F5DB8">
        <w:t xml:space="preserve"> </w:t>
      </w:r>
      <w:r w:rsidR="001325CE">
        <w:t xml:space="preserve">‘TPSN’ </w:t>
      </w:r>
      <w:r w:rsidR="004F5DB8">
        <w:t>analytical framework</w:t>
      </w:r>
      <w:r>
        <w:t xml:space="preserve">, </w:t>
      </w:r>
      <w:proofErr w:type="spellStart"/>
      <w:r w:rsidRPr="00620CC9">
        <w:t>Castilhos</w:t>
      </w:r>
      <w:proofErr w:type="spellEnd"/>
      <w:r w:rsidRPr="00620CC9">
        <w:t xml:space="preserve"> et al. (2017) </w:t>
      </w:r>
      <w:r w:rsidR="004C74FF">
        <w:t xml:space="preserve">review market-based studies to draw out the key insights articulated in works that use spatial concepts such as </w:t>
      </w:r>
      <w:r w:rsidRPr="00620CC9">
        <w:t>territory</w:t>
      </w:r>
      <w:r w:rsidR="001325CE">
        <w:t xml:space="preserve"> (T)</w:t>
      </w:r>
      <w:r w:rsidRPr="00620CC9">
        <w:t>,</w:t>
      </w:r>
      <w:r w:rsidR="001325CE">
        <w:t xml:space="preserve"> place (P),</w:t>
      </w:r>
      <w:r w:rsidRPr="00620CC9">
        <w:t xml:space="preserve"> scale</w:t>
      </w:r>
      <w:r w:rsidR="001325CE">
        <w:t xml:space="preserve"> (S)</w:t>
      </w:r>
      <w:r w:rsidRPr="00620CC9">
        <w:t>, and network</w:t>
      </w:r>
      <w:r w:rsidR="001325CE">
        <w:t xml:space="preserve"> (N)</w:t>
      </w:r>
      <w:r w:rsidRPr="00620CC9">
        <w:t xml:space="preserve">. </w:t>
      </w:r>
      <w:r w:rsidRPr="00620CC9">
        <w:t xml:space="preserve">Going a step further, </w:t>
      </w:r>
      <w:proofErr w:type="spellStart"/>
      <w:r w:rsidRPr="00620CC9">
        <w:t>Castilhos</w:t>
      </w:r>
      <w:proofErr w:type="spellEnd"/>
      <w:r w:rsidRPr="00620CC9">
        <w:t xml:space="preserve"> and </w:t>
      </w:r>
      <w:proofErr w:type="spellStart"/>
      <w:r w:rsidRPr="00620CC9">
        <w:t>Dolbec</w:t>
      </w:r>
      <w:proofErr w:type="spellEnd"/>
      <w:r w:rsidRPr="00620CC9">
        <w:t xml:space="preserve"> (2018) conceptualise and distinguish </w:t>
      </w:r>
      <w:r w:rsidR="004C74FF">
        <w:t xml:space="preserve">public and </w:t>
      </w:r>
      <w:r w:rsidRPr="00620CC9">
        <w:t>market spaces</w:t>
      </w:r>
      <w:r w:rsidR="004C74FF">
        <w:t xml:space="preserve">, defining the latter as </w:t>
      </w:r>
      <w:r w:rsidRPr="00620CC9">
        <w:t>“owned and governed by one or multiple market actors” (p. 158). Examples of such market spaces include shops, shopping centres, and entertainment venues, all of which are conceptualised as bounded spatial arrangements</w:t>
      </w:r>
      <w:r w:rsidR="004C74FF">
        <w:t>,</w:t>
      </w:r>
      <w:r>
        <w:t xml:space="preserve"> imagined and designed to make specific</w:t>
      </w:r>
      <w:r w:rsidRPr="00620CC9">
        <w:t xml:space="preserve"> consumer</w:t>
      </w:r>
      <w:r>
        <w:t xml:space="preserve"> practices more likely to happen</w:t>
      </w:r>
      <w:r w:rsidRPr="00620CC9">
        <w:t xml:space="preserve">. </w:t>
      </w:r>
      <w:proofErr w:type="spellStart"/>
      <w:r w:rsidRPr="00620CC9">
        <w:t>Warnaby</w:t>
      </w:r>
      <w:proofErr w:type="spellEnd"/>
      <w:r w:rsidRPr="00620CC9">
        <w:t xml:space="preserve"> and Medway </w:t>
      </w:r>
      <w:r w:rsidR="003D3447">
        <w:fldChar w:fldCharType="begin"/>
      </w:r>
      <w:r w:rsidR="003D3447">
        <w:instrText xml:space="preserve"> ADDIN EN.CITE &lt;EndNote&gt;&lt;Cite ExcludeAuth="1"&gt;&lt;Author&gt;Warnaby&lt;/Author&gt;&lt;Year&gt;2013&lt;/Year&gt;&lt;IDText&gt;What about the ‘place’in place marketing?&lt;/IDText&gt;&lt;DisplayText&gt;(2013)&lt;/DisplayText&gt;&lt;record&gt;&lt;isbn&gt;1470-5931&lt;/isbn&gt;&lt;titles&gt;&lt;title&gt;What about the ‘place’in place marketing?&lt;/title&gt;&lt;secondary-title&gt;Marketing theory&lt;/secondary-title&gt;&lt;/titles&gt;&lt;pages&gt;345-363&lt;/pages&gt;&lt;number&gt;3&lt;/number&gt;&lt;contributors&gt;&lt;authors&gt;&lt;author&gt;Warnaby, Gary&lt;/author&gt;&lt;author&gt;Medway, Dominic&lt;/author&gt;&lt;/authors&gt;&lt;/contributors&gt;&lt;added-date format="utc"&gt;1592746254&lt;/added-date&gt;&lt;ref-type name="Journal Article"&gt;17&lt;/ref-type&gt;&lt;dates&gt;&lt;year&gt;2013&lt;/year&gt;&lt;/dates&gt;&lt;rec-number&gt;226&lt;/rec-number&gt;&lt;last-updated-date format="utc"&gt;1593094484&lt;/last-updated-date&gt;&lt;volume&gt;13&lt;/volume&gt;&lt;/record&gt;&lt;/Cite&gt;&lt;/EndNote&gt;</w:instrText>
      </w:r>
      <w:r w:rsidR="003D3447">
        <w:fldChar w:fldCharType="separate"/>
      </w:r>
      <w:r w:rsidR="003D3447">
        <w:rPr>
          <w:noProof/>
        </w:rPr>
        <w:t>(2013)</w:t>
      </w:r>
      <w:r w:rsidR="003D3447">
        <w:fldChar w:fldCharType="end"/>
      </w:r>
      <w:r w:rsidRPr="00620CC9">
        <w:t xml:space="preserve"> likewise emphasise how market making involves the orchestration of narratives</w:t>
      </w:r>
      <w:r>
        <w:t xml:space="preserve"> or representations</w:t>
      </w:r>
      <w:r w:rsidRPr="00620CC9">
        <w:t xml:space="preserve"> that are inscribed in spaces, focusing specifically on the role of </w:t>
      </w:r>
      <w:r w:rsidR="009060CD">
        <w:t>‘</w:t>
      </w:r>
      <w:r w:rsidRPr="00620CC9">
        <w:t>place</w:t>
      </w:r>
      <w:r w:rsidR="009060CD">
        <w:t>’</w:t>
      </w:r>
      <w:r w:rsidRPr="00620CC9">
        <w:t xml:space="preserve"> in place marketing. </w:t>
      </w:r>
      <w:r>
        <w:t xml:space="preserve">Similarly, </w:t>
      </w:r>
      <w:proofErr w:type="spellStart"/>
      <w:r w:rsidRPr="00620CC9">
        <w:t>Chatzidakis</w:t>
      </w:r>
      <w:proofErr w:type="spellEnd"/>
      <w:r w:rsidRPr="00620CC9">
        <w:t xml:space="preserve">, </w:t>
      </w:r>
      <w:proofErr w:type="spellStart"/>
      <w:r w:rsidRPr="00620CC9">
        <w:t>Maclaran</w:t>
      </w:r>
      <w:proofErr w:type="spellEnd"/>
      <w:r w:rsidR="009060CD">
        <w:t xml:space="preserve"> and</w:t>
      </w:r>
      <w:r w:rsidRPr="00620CC9">
        <w:t xml:space="preserve"> Bradshaw </w:t>
      </w:r>
      <w:r w:rsidRPr="00620CC9">
        <w:fldChar w:fldCharType="begin"/>
      </w:r>
      <w:r w:rsidRPr="00620CC9">
        <w:instrText xml:space="preserve"> ADDIN EN.CITE &lt;EndNote&gt;&lt;Cite ExcludeAuth="1"&gt;&lt;Author&gt;Chatzidakis&lt;/Author&gt;&lt;Year&gt;2012&lt;/Year&gt;&lt;IDText&gt;Heterotopian space and the utopics of ethical and green consumption&lt;/IDText&gt;&lt;DisplayText&gt;(2012)&lt;/DisplayText&gt;&lt;record&gt;&lt;isbn&gt;0267-257X&lt;/isbn&gt;&lt;titles&gt;&lt;title&gt;Heterotopian space and the utopics of ethical and green consumption&lt;/title&gt;&lt;secondary-title&gt;Journal of Marketing Management&lt;/secondary-title&gt;&lt;/titles&gt;&lt;pages&gt;494-515&lt;/pages&gt;&lt;number&gt;3-4&lt;/number&gt;&lt;contributors&gt;&lt;authors&gt;&lt;author&gt;Chatzidakis, Andreas&lt;/author&gt;&lt;author&gt;Maclaran, Pauline&lt;/author&gt;&lt;author&gt;Bradshaw, Alan&lt;/author&gt;&lt;/authors&gt;&lt;/contributors&gt;&lt;added-date format="utc"&gt;1592756597&lt;/added-date&gt;&lt;ref-type name="Journal Article"&gt;17&lt;/ref-type&gt;&lt;dates&gt;&lt;year&gt;2012&lt;/year&gt;&lt;/dates&gt;&lt;rec-number&gt;287&lt;/rec-number&gt;&lt;last-updated-date format="utc"&gt;1592756597&lt;/last-updated-date&gt;&lt;volume&gt;28&lt;/volume&gt;&lt;/record&gt;&lt;/Cite&gt;&lt;/EndNote&gt;</w:instrText>
      </w:r>
      <w:r w:rsidRPr="00620CC9">
        <w:fldChar w:fldCharType="separate"/>
      </w:r>
      <w:r w:rsidRPr="00620CC9">
        <w:t>(2012)</w:t>
      </w:r>
      <w:r w:rsidRPr="00620CC9">
        <w:fldChar w:fldCharType="end"/>
      </w:r>
      <w:r w:rsidRPr="00620CC9">
        <w:t xml:space="preserve">, </w:t>
      </w:r>
      <w:proofErr w:type="spellStart"/>
      <w:r w:rsidRPr="00620CC9">
        <w:t>Lloveras</w:t>
      </w:r>
      <w:proofErr w:type="spellEnd"/>
      <w:r w:rsidRPr="00620CC9">
        <w:t xml:space="preserve"> et al. </w:t>
      </w:r>
      <w:r w:rsidRPr="00620CC9">
        <w:fldChar w:fldCharType="begin"/>
      </w:r>
      <w:r w:rsidRPr="00620CC9">
        <w:instrText xml:space="preserve"> ADDIN EN.CITE &lt;EndNote&gt;&lt;Cite ExcludeAuth="1"&gt;&lt;Author&gt;Lloveras&lt;/Author&gt;&lt;Year&gt;2018&lt;/Year&gt;&lt;IDText&gt;Reclaiming sustainable space: A study of degrowth activists&lt;/IDText&gt;&lt;DisplayText&gt;(2018)&lt;/DisplayText&gt;&lt;record&gt;&lt;isbn&gt;1470-5931&lt;/isbn&gt;&lt;titles&gt;&lt;title&gt;Reclaiming sustainable space: A study of degrowth activists&lt;/title&gt;&lt;secondary-title&gt;Marketing Theory&lt;/secondary-title&gt;&lt;/titles&gt;&lt;pages&gt;188-202&lt;/pages&gt;&lt;number&gt;2&lt;/number&gt;&lt;contributors&gt;&lt;authors&gt;&lt;author&gt;Lloveras, Javier&lt;/author&gt;&lt;author&gt;Quinn, Lee&lt;/author&gt;&lt;author&gt;Parker, Cathy&lt;/author&gt;&lt;/authors&gt;&lt;/contributors&gt;&lt;added-date format="utc"&gt;1592746291&lt;/added-date&gt;&lt;ref-type name="Journal Article"&gt;17&lt;/ref-type&gt;&lt;dates&gt;&lt;year&gt;2018&lt;/year&gt;&lt;/dates&gt;&lt;rec-number&gt;247&lt;/rec-number&gt;&lt;last-updated-date format="utc"&gt;1592746291&lt;/last-updated-date&gt;&lt;volume&gt;18&lt;/volume&gt;&lt;/record&gt;&lt;/Cite&gt;&lt;/EndNote&gt;</w:instrText>
      </w:r>
      <w:r w:rsidRPr="00620CC9">
        <w:fldChar w:fldCharType="separate"/>
      </w:r>
      <w:r w:rsidRPr="00620CC9">
        <w:t>(2018)</w:t>
      </w:r>
      <w:r w:rsidRPr="00620CC9">
        <w:fldChar w:fldCharType="end"/>
      </w:r>
      <w:r w:rsidRPr="00620CC9">
        <w:t xml:space="preserve"> and </w:t>
      </w:r>
      <w:r w:rsidR="00AF61A6" w:rsidRPr="00620CC9">
        <w:t>Roux et al</w:t>
      </w:r>
      <w:r w:rsidR="00AF61A6">
        <w:t>.</w:t>
      </w:r>
      <w:r w:rsidR="00AF61A6" w:rsidRPr="00620CC9">
        <w:t xml:space="preserve"> </w:t>
      </w:r>
      <w:r w:rsidRPr="00620CC9">
        <w:fldChar w:fldCharType="begin"/>
      </w:r>
      <w:r w:rsidRPr="00620CC9">
        <w:instrText xml:space="preserve"> ADDIN EN.CITE &lt;EndNote&gt;&lt;Cite ExcludeAuth="1"&gt;&lt;Author&gt;Roux&lt;/Author&gt;&lt;Year&gt;2018&lt;/Year&gt;&lt;IDText&gt;Of counter spaces of provisioning: Reframing the sidewalk as a parasite heterotopia&lt;/IDText&gt;&lt;DisplayText&gt;(2018)&lt;/DisplayText&gt;&lt;record&gt;&lt;isbn&gt;1470-5931&lt;/isbn&gt;&lt;titles&gt;&lt;title&gt;Of counter spaces of provisioning: Reframing the sidewalk as a parasite heterotopia&lt;/title&gt;&lt;secondary-title&gt;Marketing Theory&lt;/secondary-title&gt;&lt;/titles&gt;&lt;pages&gt;218-233&lt;/pages&gt;&lt;number&gt;2&lt;/number&gt;&lt;contributors&gt;&lt;authors&gt;&lt;author&gt;Roux, Dominique&lt;/author&gt;&lt;author&gt;Guillard, Valérie&lt;/author&gt;&lt;author&gt;Blanchet, Vivien&lt;/author&gt;&lt;/authors&gt;&lt;/contributors&gt;&lt;added-date format="utc"&gt;1592746277&lt;/added-date&gt;&lt;ref-type name="Journal Article"&gt;17&lt;/ref-type&gt;&lt;dates&gt;&lt;year&gt;2018&lt;/year&gt;&lt;/dates&gt;&lt;rec-number&gt;237&lt;/rec-number&gt;&lt;last-updated-date format="utc"&gt;1592746277&lt;/last-updated-date&gt;&lt;volume&gt;18&lt;/volume&gt;&lt;/record&gt;&lt;/Cite&gt;&lt;/EndNote&gt;</w:instrText>
      </w:r>
      <w:r w:rsidRPr="00620CC9">
        <w:fldChar w:fldCharType="separate"/>
      </w:r>
      <w:r w:rsidRPr="00620CC9">
        <w:t>(2018)</w:t>
      </w:r>
      <w:r w:rsidRPr="00620CC9">
        <w:fldChar w:fldCharType="end"/>
      </w:r>
      <w:r w:rsidRPr="00620CC9">
        <w:t xml:space="preserve"> </w:t>
      </w:r>
      <w:r w:rsidRPr="003D3447">
        <w:t>extend Fou</w:t>
      </w:r>
      <w:r w:rsidR="003D3447" w:rsidRPr="003D3447">
        <w:t xml:space="preserve">cault’s </w:t>
      </w:r>
      <w:r w:rsidR="003D3447" w:rsidRPr="003D3447">
        <w:fldChar w:fldCharType="begin"/>
      </w:r>
      <w:r w:rsidR="003D3447" w:rsidRPr="003D3447">
        <w:instrText xml:space="preserve"> ADDIN EN.CITE &lt;EndNote&gt;&lt;Cite ExcludeAuth="1"&gt;&lt;Author&gt;Foucault&lt;/Author&gt;&lt;Year&gt;1986&lt;/Year&gt;&lt;IDText&gt;Of other spaces&lt;/IDText&gt;&lt;DisplayText&gt;(1986)&lt;/DisplayText&gt;&lt;record&gt;&lt;isbn&gt;0300-7162&lt;/isbn&gt;&lt;titles&gt;&lt;title&gt;Of other spaces&lt;/title&gt;&lt;secondary-title&gt;Diacritics&lt;/secondary-title&gt;&lt;/titles&gt;&lt;pages&gt;22-27&lt;/pages&gt;&lt;number&gt;1&lt;/number&gt;&lt;contributors&gt;&lt;authors&gt;&lt;author&gt;Foucault, Michel&lt;/author&gt;&lt;/authors&gt;&lt;/contributors&gt;&lt;added-date format="utc"&gt;1592746335&lt;/added-date&gt;&lt;ref-type name="Journal Article"&gt;17&lt;/ref-type&gt;&lt;dates&gt;&lt;year&gt;1986&lt;/year&gt;&lt;/dates&gt;&lt;rec-number&gt;251&lt;/rec-number&gt;&lt;last-updated-date format="utc"&gt;1612089913&lt;/last-updated-date&gt;&lt;volume&gt;16&lt;/volume&gt;&lt;/record&gt;&lt;/Cite&gt;&lt;/EndNote&gt;</w:instrText>
      </w:r>
      <w:r w:rsidR="003D3447" w:rsidRPr="003D3447">
        <w:fldChar w:fldCharType="separate"/>
      </w:r>
      <w:r w:rsidR="003D3447" w:rsidRPr="003D3447">
        <w:rPr>
          <w:noProof/>
        </w:rPr>
        <w:t>(1986)</w:t>
      </w:r>
      <w:r w:rsidR="003D3447" w:rsidRPr="003D3447">
        <w:fldChar w:fldCharType="end"/>
      </w:r>
      <w:r w:rsidR="00667EC2" w:rsidRPr="003D3447">
        <w:t xml:space="preserve"> </w:t>
      </w:r>
      <w:r w:rsidRPr="003D3447">
        <w:t xml:space="preserve">concept of heterotopia as part of considering the social construction and functioning of sited markets. As Roux </w:t>
      </w:r>
      <w:r w:rsidRPr="003D3447">
        <w:lastRenderedPageBreak/>
        <w:t xml:space="preserve">et al. (2018, p. 219) write, citing Foucault </w:t>
      </w:r>
      <w:r w:rsidRPr="003D3447">
        <w:fldChar w:fldCharType="begin"/>
      </w:r>
      <w:r w:rsidRPr="003D3447">
        <w:instrText xml:space="preserve"> ADDIN EN.CITE &lt;EndNote&gt;&lt;Cite ExcludeAuth="1"&gt;&lt;Author&gt;Foucault&lt;/Author&gt;&lt;Year&gt;1986&lt;/Year&gt;&lt;IDText&gt;Of other spaces&lt;/IDText&gt;&lt;Suffix&gt;`, p. 24&lt;/Suffix&gt;&lt;DisplayText&gt;(1986, p. 24)&lt;/DisplayText&gt;&lt;record&gt;&lt;isbn&gt;0300-7162&lt;/isbn&gt;&lt;titles&gt;&lt;title&gt;Of other spaces&lt;/title&gt;&lt;secondary-title&gt;diacritics&lt;/secondary-title&gt;&lt;/titles&gt;&lt;pages&gt;22-27&lt;/pages&gt;&lt;number&gt;1&lt;/number&gt;&lt;contributors&gt;&lt;authors&gt;&lt;author&gt;Foucault, Michel&lt;/author&gt;&lt;author&gt;Miskowiec, Jay&lt;/author&gt;&lt;/authors&gt;&lt;/contributors&gt;&lt;added-date format="utc"&gt;1592746335&lt;/added-date&gt;&lt;ref-type name="Journal Article"&gt;17&lt;/ref-type&gt;&lt;dates&gt;&lt;year&gt;1986&lt;/year&gt;&lt;/dates&gt;&lt;rec-number&gt;251&lt;/rec-number&gt;&lt;last-updated-date format="utc"&gt;1592746335&lt;/last-updated-date&gt;&lt;volume&gt;16&lt;/volume&gt;&lt;/record&gt;&lt;/Cite&gt;&lt;/EndNote&gt;</w:instrText>
      </w:r>
      <w:r w:rsidRPr="003D3447">
        <w:fldChar w:fldCharType="separate"/>
      </w:r>
      <w:r w:rsidRPr="003D3447">
        <w:t>(1986, p. 24)</w:t>
      </w:r>
      <w:r w:rsidRPr="003D3447">
        <w:fldChar w:fldCharType="end"/>
      </w:r>
      <w:r w:rsidR="00EB5F98" w:rsidRPr="003D3447">
        <w:t>,</w:t>
      </w:r>
      <w:r w:rsidRPr="003D3447">
        <w:t xml:space="preserve"> heterotopias are ‘‘places that do exist and that are </w:t>
      </w:r>
      <w:r w:rsidRPr="003D3447">
        <w:t>formed in the very founding</w:t>
      </w:r>
      <w:r w:rsidRPr="00620CC9">
        <w:t xml:space="preserve"> of society”</w:t>
      </w:r>
      <w:r>
        <w:t xml:space="preserve">. While </w:t>
      </w:r>
      <w:r w:rsidR="005937D0">
        <w:t>this body of work</w:t>
      </w:r>
      <w:r w:rsidRPr="00620CC9">
        <w:t xml:space="preserve"> demonstrate</w:t>
      </w:r>
      <w:r w:rsidR="005937D0">
        <w:t>s</w:t>
      </w:r>
      <w:r w:rsidRPr="00620CC9">
        <w:t xml:space="preserve"> how the crafting of market space</w:t>
      </w:r>
      <w:r w:rsidR="00162CE3">
        <w:t>s</w:t>
      </w:r>
      <w:r w:rsidRPr="00620CC9">
        <w:t xml:space="preserve"> </w:t>
      </w:r>
      <w:r w:rsidR="001325CE">
        <w:t>forms</w:t>
      </w:r>
      <w:r w:rsidR="001325CE" w:rsidRPr="00620CC9">
        <w:t xml:space="preserve"> </w:t>
      </w:r>
      <w:r w:rsidRPr="00620CC9">
        <w:t>an integral part of production and consumption processes in</w:t>
      </w:r>
      <w:r w:rsidR="00A94713">
        <w:t xml:space="preserve"> and across</w:t>
      </w:r>
      <w:r w:rsidRPr="00620CC9">
        <w:t xml:space="preserve"> different sites</w:t>
      </w:r>
      <w:r>
        <w:t xml:space="preserve">, </w:t>
      </w:r>
      <w:r w:rsidR="00EB5F98">
        <w:t>the inextirpable spatial dimensions</w:t>
      </w:r>
      <w:r w:rsidR="001325CE">
        <w:t xml:space="preserve"> and dynamics</w:t>
      </w:r>
      <w:r w:rsidR="00EB5F98">
        <w:t xml:space="preserve"> of </w:t>
      </w:r>
      <w:r w:rsidR="001325CE">
        <w:t xml:space="preserve">everyday </w:t>
      </w:r>
      <w:r w:rsidR="00EB5F98">
        <w:t>market making and marketing</w:t>
      </w:r>
      <w:r w:rsidR="001325CE">
        <w:t xml:space="preserve"> practices</w:t>
      </w:r>
      <w:r w:rsidR="00EB5F98">
        <w:t xml:space="preserve"> </w:t>
      </w:r>
      <w:r w:rsidR="00814FCC">
        <w:t>remain</w:t>
      </w:r>
      <w:r w:rsidR="001325CE">
        <w:t xml:space="preserve"> somewhat</w:t>
      </w:r>
      <w:r w:rsidR="00EB5F98">
        <w:t xml:space="preserve"> </w:t>
      </w:r>
      <w:r w:rsidR="00814FCC">
        <w:t>implicit</w:t>
      </w:r>
      <w:r w:rsidR="00AA5101">
        <w:t>,</w:t>
      </w:r>
      <w:r w:rsidR="00814FCC">
        <w:t xml:space="preserve"> as opposed to explicit</w:t>
      </w:r>
      <w:r>
        <w:t>.</w:t>
      </w:r>
    </w:p>
    <w:p w14:paraId="7A137078" w14:textId="6664298C" w:rsidR="001657E2" w:rsidRPr="006E05FA" w:rsidRDefault="001657E2" w:rsidP="006E05FA">
      <w:r w:rsidRPr="008B40CF">
        <w:t>The case is similar</w:t>
      </w:r>
      <w:r>
        <w:t xml:space="preserve"> in</w:t>
      </w:r>
      <w:r w:rsidR="00BE51A7">
        <w:t xml:space="preserve"> many contributions to</w:t>
      </w:r>
      <w:r>
        <w:t xml:space="preserve"> economic geography</w:t>
      </w:r>
      <w:r w:rsidRPr="008B40CF">
        <w:t xml:space="preserve">. Contributions in this field have focused on ‘the geographies of marketization’ to explain how representations and ideal models of markets are enacted across space </w:t>
      </w:r>
      <w:r w:rsidR="003D3447">
        <w:fldChar w:fldCharType="begin">
          <w:fldData xml:space="preserve">PEVuZE5vdGU+PENpdGU+PEF1dGhvcj5CZXJuZHQ8L0F1dGhvcj48WWVhcj4yMDExPC9ZZWFyPjxJ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</w:fldData>
        </w:fldChar>
      </w:r>
      <w:r w:rsidR="0094229B">
        <w:instrText xml:space="preserve"> ADDIN EN.CITE </w:instrText>
      </w:r>
      <w:r w:rsidR="0094229B">
        <w:fldChar w:fldCharType="begin">
          <w:fldData xml:space="preserve">PEVuZE5vdGU+PENpdGU+PEF1dGhvcj5CZXJuZHQ8L0F1dGhvcj48WWVhcj4yMDExPC9ZZWFyPjxJ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</w:fldData>
        </w:fldChar>
      </w:r>
      <w:r w:rsidR="0094229B">
        <w:instrText xml:space="preserve"> ADDIN EN.CITE.DATA </w:instrText>
      </w:r>
      <w:r w:rsidR="0094229B">
        <w:fldChar w:fldCharType="end"/>
      </w:r>
      <w:r w:rsidR="003D3447">
        <w:fldChar w:fldCharType="separate"/>
      </w:r>
      <w:r w:rsidR="0094229B">
        <w:rPr>
          <w:noProof/>
        </w:rPr>
        <w:t>(Alvarez León et al., 2018; Berndt &amp; Boeckler, 2009, 2011, 2012; Boeckler &amp; Berndt, 2013)</w:t>
      </w:r>
      <w:r w:rsidR="003D3447">
        <w:fldChar w:fldCharType="end"/>
      </w:r>
      <w:r w:rsidRPr="008B40CF">
        <w:t>.</w:t>
      </w:r>
      <w:r w:rsidR="003D3447">
        <w:t xml:space="preserve"> </w:t>
      </w:r>
      <w:r w:rsidRPr="008B40CF">
        <w:t>In this tradition, Alvarez León</w:t>
      </w:r>
      <w:r w:rsidR="003D3447">
        <w:t xml:space="preserve"> et al.</w:t>
      </w:r>
      <w:r w:rsidRPr="008B40CF">
        <w:t xml:space="preserve"> (2018) specifically ask</w:t>
      </w:r>
      <w:r>
        <w:t>,</w:t>
      </w:r>
      <w:r w:rsidRPr="008B40CF">
        <w:t xml:space="preserve"> in the introduction to a recent special issue: “What is gained by a conceptualization of markets that foregrounds their spatial constitution?” and “how can this approach to markets contribute to the development of a more robust geographic political economy</w:t>
      </w:r>
      <w:r w:rsidRPr="00D23019">
        <w:t xml:space="preserve">?” </w:t>
      </w:r>
      <w:r w:rsidR="00907EFC" w:rsidRPr="00D23019">
        <w:t>(p. 211</w:t>
      </w:r>
      <w:r w:rsidRPr="00D23019">
        <w:t>).</w:t>
      </w:r>
      <w:r w:rsidRPr="008B40CF">
        <w:t xml:space="preserve"> Though pertinent questions, contributions to the issue mainly extend </w:t>
      </w:r>
      <w:r>
        <w:t>existing spatial concepts</w:t>
      </w:r>
      <w:r w:rsidRPr="008B40CF">
        <w:t xml:space="preserve"> to discuss the uneven production of neo-liberal and capitalist geographies </w:t>
      </w:r>
      <w:r w:rsidR="003D3447">
        <w:fldChar w:fldCharType="begin"/>
      </w:r>
      <w:r w:rsidR="0094229B">
        <w:instrText xml:space="preserve"> ADDIN EN.CITE &lt;EndNote&gt;&lt;Cite&gt;&lt;Author&gt;Ashton&lt;/Author&gt;&lt;Year&gt;2018&lt;/Year&gt;&lt;IDText&gt;Remaking mortgage markets by remaking mortgages: US housing finance after the crisis&lt;/IDText&gt;&lt;DisplayText&gt;(Ashton &amp;amp; Christophers, 2018; Hall, 2018)&lt;/DisplayText&gt;&lt;record&gt;&lt;isbn&gt;0013-0095&lt;/isbn&gt;&lt;titles&gt;&lt;title&gt;Remaking mortgage markets by remaking mortgages: US housing finance after the crisis&lt;/title&gt;&lt;secondary-title&gt;Economic Geography&lt;/secondary-title&gt;&lt;/titles&gt;&lt;pages&gt;238-258&lt;/pages&gt;&lt;number&gt;3&lt;/number&gt;&lt;contributors&gt;&lt;authors&gt;&lt;author&gt;Ashton, Philip&lt;/author&gt;&lt;author&gt;Christophers, Brett&lt;/author&gt;&lt;/authors&gt;&lt;/contributors&gt;&lt;added-date format="utc"&gt;1609948908&lt;/added-date&gt;&lt;ref-type name="Journal Article"&gt;17&lt;/ref-type&gt;&lt;dates&gt;&lt;year&gt;2018&lt;/year&gt;&lt;/dates&gt;&lt;rec-number&gt;416&lt;/rec-number&gt;&lt;last-updated-date format="utc"&gt;1609948908&lt;/last-updated-date&gt;&lt;volume&gt;94&lt;/volume&gt;&lt;/record&gt;&lt;/Cite&gt;&lt;Cite&gt;&lt;Author&gt;Hall&lt;/Author&gt;&lt;Year&gt;2018&lt;/Year&gt;&lt;IDText&gt;Regulating the geographies of market making: offshore renminbi markets in London’s international financial district&lt;/IDText&gt;&lt;record&gt;&lt;isbn&gt;0013-0095&lt;/isbn&gt;&lt;titles&gt;&lt;title&gt;Regulating the geographies of market making: offshore renminbi markets in London’s international financial district&lt;/title&gt;&lt;secondary-title&gt;Economic geography&lt;/secondary-title&gt;&lt;/titles&gt;&lt;pages&gt;259-278&lt;/pages&gt;&lt;number&gt;3&lt;/number&gt;&lt;contributors&gt;&lt;authors&gt;&lt;author&gt;Hall, Sarah&lt;/author&gt;&lt;/authors&gt;&lt;/contributors&gt;&lt;added-date format="utc"&gt;1609948929&lt;/added-date&gt;&lt;ref-type name="Journal Article"&gt;17&lt;/ref-type&gt;&lt;dates&gt;&lt;year&gt;2018&lt;/year&gt;&lt;/dates&gt;&lt;rec-number&gt;418&lt;/rec-number&gt;&lt;last-updated-date format="utc"&gt;1609948929&lt;/last-updated-date&gt;&lt;volume&gt;94&lt;/volume&gt;&lt;/record&gt;&lt;/Cite&gt;&lt;/EndNote&gt;</w:instrText>
      </w:r>
      <w:r w:rsidR="003D3447">
        <w:fldChar w:fldCharType="separate"/>
      </w:r>
      <w:r w:rsidR="0094229B">
        <w:rPr>
          <w:noProof/>
        </w:rPr>
        <w:t>(Ashton &amp; Christophers, 2018; Hall, 2018)</w:t>
      </w:r>
      <w:r w:rsidR="003D3447">
        <w:fldChar w:fldCharType="end"/>
      </w:r>
      <w:r w:rsidRPr="008B40CF">
        <w:t xml:space="preserve">. </w:t>
      </w:r>
      <w:r>
        <w:t>The</w:t>
      </w:r>
      <w:r w:rsidR="006E05FA">
        <w:t xml:space="preserve"> concern with ‘large-scale’ socio-political and economic relations and structures, mean that the spatial dimensions of everyday market activities </w:t>
      </w:r>
      <w:r w:rsidR="006E05FA">
        <w:t xml:space="preserve">remain </w:t>
      </w:r>
      <w:r w:rsidR="00A94713">
        <w:t xml:space="preserve">largely </w:t>
      </w:r>
      <w:r w:rsidR="006E05FA">
        <w:t>mute</w:t>
      </w:r>
      <w:r w:rsidR="00151B47">
        <w:t xml:space="preserve"> </w:t>
      </w:r>
      <w:r w:rsidR="00151B47">
        <w:fldChar w:fldCharType="begin"/>
      </w:r>
      <w:r w:rsidR="0094229B">
        <w:instrText xml:space="preserve"> ADDIN EN.CITE &lt;EndNote&gt;&lt;Cite&gt;&lt;Author&gt;Christophers&lt;/Author&gt;&lt;Year&gt;2014&lt;/Year&gt;&lt;IDText&gt;From Marx to market and back again: Performing the economy&lt;/IDText&gt;&lt;DisplayText&gt;(Christophers, 2014a, 2014b)&lt;/DisplayText&gt;&lt;record&gt;&lt;isbn&gt;0016-7185&lt;/isbn&gt;&lt;titles&gt;&lt;title&gt;From Marx to market and back again: Performing the economy&lt;/title&gt;&lt;secondary-title&gt;Geoforum&lt;/secondary-title&gt;&lt;/titles&gt;&lt;pages&gt;12-20&lt;/pages&gt;&lt;contributors&gt;&lt;authors&gt;&lt;author&gt;Christophers, Brett&lt;/author&gt;&lt;/authors&gt;&lt;/contributors&gt;&lt;added-date format="utc"&gt;1612113807&lt;/added-date&gt;&lt;ref-type name="Journal Article"&gt;17&lt;/ref-type&gt;&lt;dates&gt;&lt;year&gt;2014&lt;/year&gt;&lt;/dates&gt;&lt;rec-number&gt;447&lt;/rec-number&gt;&lt;last-updated-date format="utc"&gt;1612113807&lt;/last-updated-date&gt;&lt;volume&gt;57&lt;/volume&gt;&lt;/record&gt;&lt;/Cite&gt;&lt;Cite&gt;&lt;Author&gt;Christophers&lt;/Author&gt;&lt;Year&gt;2014&lt;/Year&gt;&lt;IDText&gt;The territorial fix: Price, power and profit in the geographies of markets&lt;/IDText&gt;&lt;record&gt;&lt;isbn&gt;0309-1325&lt;/isbn&gt;&lt;titles&gt;&lt;title&gt;The territorial fix: Price, power and profit in the geographies of markets&lt;/title&gt;&lt;secondary-title&gt;Progress in Human Geography&lt;/secondary-title&gt;&lt;/titles&gt;&lt;pages&gt;754-770&lt;/pages&gt;&lt;number&gt;6&lt;/number&gt;&lt;contributors&gt;&lt;authors&gt;&lt;author&gt;Christophers, Brett&lt;/author&gt;&lt;/authors&gt;&lt;/contributors&gt;&lt;added-date format="utc"&gt;1612113819&lt;/added-date&gt;&lt;ref-type name="Journal Article"&gt;17&lt;/ref-type&gt;&lt;dates&gt;&lt;year&gt;2014&lt;/year&gt;&lt;/dates&gt;&lt;rec-number&gt;448&lt;/rec-number&gt;&lt;last-updated-date format="utc"&gt;1612113819&lt;/last-updated-date&gt;&lt;volume&gt;38&lt;/volume&gt;&lt;/record&gt;&lt;/Cite&gt;&lt;/EndNote&gt;</w:instrText>
      </w:r>
      <w:r w:rsidR="00151B47">
        <w:fldChar w:fldCharType="separate"/>
      </w:r>
      <w:r w:rsidR="0094229B">
        <w:rPr>
          <w:noProof/>
        </w:rPr>
        <w:t>(Christophers, 2014a, 2014b)</w:t>
      </w:r>
      <w:r w:rsidR="00151B47">
        <w:fldChar w:fldCharType="end"/>
      </w:r>
      <w:r w:rsidR="006E05FA">
        <w:t xml:space="preserve">. </w:t>
      </w:r>
    </w:p>
    <w:p w14:paraId="56CEAF64" w14:textId="29DC9BA3" w:rsidR="00370E05" w:rsidRDefault="006E05FA" w:rsidP="00F823D8">
      <w:r>
        <w:t>By contrast, within</w:t>
      </w:r>
      <w:r w:rsidR="006B1B94">
        <w:t xml:space="preserve"> </w:t>
      </w:r>
      <w:r w:rsidR="00A94713">
        <w:t>‘</w:t>
      </w:r>
      <w:r w:rsidR="006B1B94">
        <w:t>market studies</w:t>
      </w:r>
      <w:r w:rsidR="00A94713">
        <w:t>’,</w:t>
      </w:r>
      <w:r w:rsidR="006B1B94">
        <w:t xml:space="preserve"> </w:t>
      </w:r>
      <w:r w:rsidR="004F1E55">
        <w:t>the everyday performance of markets is a central concern</w:t>
      </w:r>
      <w:r w:rsidR="002369A9">
        <w:t xml:space="preserve"> </w:t>
      </w:r>
      <w:r w:rsidR="002369A9">
        <w:fldChar w:fldCharType="begin">
          <w:fldData xml:space="preserve">PEVuZE5vdGU+PENpdGU+PEF1dGhvcj5LamVsbGJlcmc8L0F1dGhvcj48WWVhcj4yMDA3PC9ZZWFy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</w:fldData>
        </w:fldChar>
      </w:r>
      <w:r w:rsidR="0094229B">
        <w:instrText xml:space="preserve"> ADDIN EN.CITE </w:instrText>
      </w:r>
      <w:r w:rsidR="0094229B">
        <w:fldChar w:fldCharType="begin">
          <w:fldData xml:space="preserve">PEVuZE5vdGU+PENpdGU+PEF1dGhvcj5LamVsbGJlcmc8L0F1dGhvcj48WWVhcj4yMDA3PC9ZZWFy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</w:fldData>
        </w:fldChar>
      </w:r>
      <w:r w:rsidR="0094229B">
        <w:instrText xml:space="preserve"> ADDIN EN.CITE.DATA </w:instrText>
      </w:r>
      <w:r w:rsidR="0094229B">
        <w:fldChar w:fldCharType="end"/>
      </w:r>
      <w:r w:rsidR="002369A9">
        <w:fldChar w:fldCharType="separate"/>
      </w:r>
      <w:r w:rsidR="0094229B">
        <w:rPr>
          <w:noProof/>
        </w:rPr>
        <w:t>(Araujo, 2007; Araujo et al., 2008; Kjellberg &amp; Helgesson, 2007)</w:t>
      </w:r>
      <w:r w:rsidR="002369A9">
        <w:fldChar w:fldCharType="end"/>
      </w:r>
      <w:r w:rsidR="002369A9" w:rsidRPr="00F05F90">
        <w:t>.</w:t>
      </w:r>
      <w:r w:rsidR="004F1E55">
        <w:t xml:space="preserve">. This </w:t>
      </w:r>
      <w:r w:rsidR="00F823D8">
        <w:t>follows a broader</w:t>
      </w:r>
      <w:r w:rsidR="006B1B94" w:rsidRPr="00620CC9">
        <w:t xml:space="preserve"> turn across social theory toward conceptualizing and studying socio-materiality </w:t>
      </w:r>
      <w:r w:rsidR="006B1B94" w:rsidRPr="00620CC9">
        <w:fldChar w:fldCharType="begin"/>
      </w:r>
      <w:r w:rsidR="0094229B">
        <w:instrText xml:space="preserve"> ADDIN EN.CITE &lt;EndNote&gt;&lt;Cite&gt;&lt;Author&gt;Bennett&lt;/Author&gt;&lt;Year&gt;2013&lt;/Year&gt;&lt;IDText&gt;Material powers: Cultural studies, history and the material turn&lt;/IDText&gt;&lt;DisplayText&gt;(Bennett &amp;amp; Joyce, 2013; Mukerji, 2015)&lt;/DisplayText&gt;&lt;record&gt;&lt;isbn&gt;113401516X&lt;/isbn&gt;&lt;titles&gt;&lt;title&gt;Material powers: Cultural studies, history and the material turn&lt;/title&gt;&lt;/titles&gt;&lt;contributors&gt;&lt;authors&gt;&lt;author&gt;Bennett, Tony&lt;/author&gt;&lt;author&gt;Joyce, Patrick&lt;/author&gt;&lt;/authors&gt;&lt;/contributors&gt;&lt;added-date format="utc"&gt;1592840803&lt;/added-date&gt;&lt;ref-type name="Book"&gt;6&lt;/ref-type&gt;&lt;dates&gt;&lt;year&gt;2013&lt;/year&gt;&lt;/dates&gt;&lt;rec-number&gt;310&lt;/rec-number&gt;&lt;publisher&gt;Routledge&lt;/publisher&gt;&lt;last-updated-date format="utc"&gt;1592840803&lt;/last-updated-date&gt;&lt;/record&gt;&lt;/Cite&gt;&lt;Cite&gt;&lt;Author&gt;Mukerji&lt;/Author&gt;&lt;Year&gt;2015&lt;/Year&gt;&lt;IDText&gt;The material turn&lt;/IDText&gt;&lt;record&gt;&lt;titles&gt;&lt;title&gt;The material turn&lt;/title&gt;&lt;secondary-title&gt;Emerging Trends in the Social and Behavioral Sciences: An Interdisciplinary, Searchable, and Linkable Resource&lt;/secondary-title&gt;&lt;/titles&gt;&lt;pages&gt;1-13&lt;/pages&gt;&lt;contributors&gt;&lt;authors&gt;&lt;author&gt;Mukerji, Chandra&lt;/author&gt;&lt;/authors&gt;&lt;/contributors&gt;&lt;added-date format="utc"&gt;1592840891&lt;/added-date&gt;&lt;ref-type name="Journal Article"&gt;17&lt;/ref-type&gt;&lt;dates&gt;&lt;year&gt;2015&lt;/year&gt;&lt;/dates&gt;&lt;rec-number&gt;311&lt;/rec-number&gt;&lt;last-updated-date format="utc"&gt;1592840891&lt;/last-updated-date&gt;&lt;/record&gt;&lt;/Cite&gt;&lt;/EndNote&gt;</w:instrText>
      </w:r>
      <w:r w:rsidR="006B1B94" w:rsidRPr="00620CC9">
        <w:fldChar w:fldCharType="separate"/>
      </w:r>
      <w:r w:rsidR="0094229B">
        <w:rPr>
          <w:noProof/>
        </w:rPr>
        <w:t>(Bennett &amp; Joyce, 2013; Mukerji, 2015)</w:t>
      </w:r>
      <w:r w:rsidR="006B1B94" w:rsidRPr="00620CC9">
        <w:fldChar w:fldCharType="end"/>
      </w:r>
      <w:r w:rsidR="006B1B94">
        <w:t xml:space="preserve">. </w:t>
      </w:r>
      <w:r w:rsidR="00F823D8">
        <w:t xml:space="preserve">The roots of this turn and </w:t>
      </w:r>
      <w:r w:rsidR="00B36EBC">
        <w:t xml:space="preserve">of </w:t>
      </w:r>
      <w:r w:rsidR="00F823D8">
        <w:t>market studies</w:t>
      </w:r>
      <w:r w:rsidR="006B1B94">
        <w:t xml:space="preserve"> </w:t>
      </w:r>
      <w:r w:rsidR="00F823D8">
        <w:t xml:space="preserve">lie in </w:t>
      </w:r>
      <w:r w:rsidR="00EA3D96">
        <w:t xml:space="preserve">A-N-T </w:t>
      </w:r>
      <w:r w:rsidR="003436FC">
        <w:fldChar w:fldCharType="begin"/>
      </w:r>
      <w:r w:rsidR="003436FC">
        <w:instrText xml:space="preserve"> ADDIN EN.CITE &lt;EndNote&gt;&lt;Cite&gt;&lt;Author&gt;Latour&lt;/Author&gt;&lt;Year&gt;2005&lt;/Year&gt;&lt;IDText&gt;Reassembling the social: An introduction to actor-network-theory&lt;/IDText&gt;&lt;DisplayText&gt;(Latour, 2005)&lt;/DisplayText&gt;&lt;record&gt;&lt;titles&gt;&lt;title&gt;Reassembling the social: An introduction to actor-network-theory&lt;/title&gt;&lt;short-title&gt;Reassembling the social: An introduction to actor-network-theory&lt;/short-title&gt;&lt;/titles&gt;&lt;urls&gt;&lt;pdf-urls&gt;&lt;url&gt;internal-pdf://3397118428/LATOUR_Bruno._2012.pdf&lt;/url&gt;&lt;/pdf-urls&gt;&lt;/urls&gt;&lt;contributors&gt;&lt;authors&gt;&lt;author&gt;Latour, Bruno&lt;/author&gt;&lt;/authors&gt;&lt;/contributors&gt;&lt;added-date format="utc"&gt;1486240273&lt;/added-date&gt;&lt;ref-type name="Book"&gt;6&lt;/ref-type&gt;&lt;dates&gt;&lt;year&gt;2005&lt;/year&gt;&lt;/dates&gt;&lt;rec-number&gt;32&lt;/rec-number&gt;&lt;publisher&gt;Oxford University Press&lt;/publisher&gt;&lt;last-updated-date format="utc"&gt;1579789912&lt;/last-updated-date&gt;&lt;/record&gt;&lt;/Cite&gt;&lt;/EndNote&gt;</w:instrText>
      </w:r>
      <w:r w:rsidR="003436FC">
        <w:fldChar w:fldCharType="separate"/>
      </w:r>
      <w:r w:rsidR="003436FC">
        <w:rPr>
          <w:noProof/>
        </w:rPr>
        <w:t>(Latour, 2005)</w:t>
      </w:r>
      <w:r w:rsidR="003436FC">
        <w:fldChar w:fldCharType="end"/>
      </w:r>
      <w:r w:rsidR="003436FC">
        <w:t xml:space="preserve"> </w:t>
      </w:r>
      <w:r w:rsidR="00AA5101">
        <w:t>inspired</w:t>
      </w:r>
      <w:r w:rsidR="006B1B94" w:rsidRPr="00620CC9">
        <w:t xml:space="preserve"> approaches to theorise markets, first in </w:t>
      </w:r>
      <w:r w:rsidR="006B1B94" w:rsidRPr="00620CC9">
        <w:lastRenderedPageBreak/>
        <w:t>Economic Sociology and Science and Technology Studies (STS), and then in Management, Marketing</w:t>
      </w:r>
      <w:r w:rsidR="00F823D8">
        <w:t>,</w:t>
      </w:r>
      <w:r w:rsidR="006B1B94" w:rsidRPr="00620CC9">
        <w:t xml:space="preserve"> and more recently in Organisation Studies </w:t>
      </w:r>
      <w:r w:rsidR="006B1B94" w:rsidRPr="00620CC9">
        <w:fldChar w:fldCharType="begin">
          <w:fldData xml:space="preserve">PEVuZE5vdGU+PENpdGU+PEF1dGhvcj5DYWxsb248L0F1dGhvcj48WWVhcj4yMDA5PC9ZZWFyPjxJ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</w:fldData>
        </w:fldChar>
      </w:r>
      <w:r w:rsidR="0094229B">
        <w:instrText xml:space="preserve"> ADDIN EN.CITE </w:instrText>
      </w:r>
      <w:r w:rsidR="0094229B">
        <w:fldChar w:fldCharType="begin">
          <w:fldData xml:space="preserve">PEVuZE5vdGU+PENpdGU+PEF1dGhvcj5DYWxsb248L0F1dGhvcj48WWVhcj4yMDA5PC9ZZWFyPjxJ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</w:fldData>
        </w:fldChar>
      </w:r>
      <w:r w:rsidR="0094229B">
        <w:instrText xml:space="preserve"> ADDIN EN.CITE.DATA </w:instrText>
      </w:r>
      <w:r w:rsidR="0094229B">
        <w:fldChar w:fldCharType="end"/>
      </w:r>
      <w:r w:rsidR="006B1B94" w:rsidRPr="00620CC9">
        <w:fldChar w:fldCharType="separate"/>
      </w:r>
      <w:r w:rsidR="0094229B">
        <w:rPr>
          <w:noProof/>
        </w:rPr>
        <w:t>(Callon, 2009; Cochoy, Trompette, &amp; Araujo, 2016; Palo, Mason, &amp; Roscoe, 2018; Çalışkan &amp; Callon, 2010)</w:t>
      </w:r>
      <w:r w:rsidR="006B1B94" w:rsidRPr="00620CC9">
        <w:fldChar w:fldCharType="end"/>
      </w:r>
      <w:r w:rsidR="006B1B94" w:rsidRPr="00620CC9">
        <w:t xml:space="preserve">. </w:t>
      </w:r>
    </w:p>
    <w:p w14:paraId="522B7CA6" w14:textId="5E65C457" w:rsidR="00634E05" w:rsidRDefault="004B3A59" w:rsidP="00F823D8">
      <w:r>
        <w:t>The s</w:t>
      </w:r>
      <w:r w:rsidR="006B1B94" w:rsidRPr="001D5E26">
        <w:t>patiality of markets is a recurrent</w:t>
      </w:r>
      <w:r w:rsidR="00370E05">
        <w:t xml:space="preserve"> and yet </w:t>
      </w:r>
      <w:r w:rsidR="007D195D">
        <w:t xml:space="preserve">also relatively </w:t>
      </w:r>
      <w:r w:rsidR="00370E05">
        <w:t xml:space="preserve">ambiguous </w:t>
      </w:r>
      <w:r w:rsidR="006B1B94" w:rsidRPr="001D5E26">
        <w:t>feature</w:t>
      </w:r>
      <w:r w:rsidR="00F823D8">
        <w:t xml:space="preserve"> of</w:t>
      </w:r>
      <w:r w:rsidR="007D195D">
        <w:t xml:space="preserve"> contributions within</w:t>
      </w:r>
      <w:r w:rsidR="00F823D8">
        <w:t xml:space="preserve"> </w:t>
      </w:r>
      <w:r w:rsidR="007D195D">
        <w:t>market studies which</w:t>
      </w:r>
      <w:r w:rsidR="00C30C45">
        <w:t xml:space="preserve"> follow the socio-material tradition</w:t>
      </w:r>
      <w:r w:rsidR="006B1B94" w:rsidRPr="00620CC9">
        <w:t>. Araujo (2007, p. 215) writes</w:t>
      </w:r>
      <w:r w:rsidR="00C30C45">
        <w:t>, for example, that markets are “</w:t>
      </w:r>
      <w:r w:rsidR="00C30C45">
        <w:t>dynamic…</w:t>
      </w:r>
      <w:r w:rsidR="00B36EBC">
        <w:t xml:space="preserve"> </w:t>
      </w:r>
      <w:r w:rsidR="006B1B94" w:rsidRPr="00620CC9">
        <w:t>learning spaces whereby supply and demand are continuously being reshaped”. Similarly, Kjellberg and Helgesson (2006) expand ideas around the simultaneous existence of a multiplicity of markets</w:t>
      </w:r>
      <w:r w:rsidR="00C30C45">
        <w:t>, arguing that</w:t>
      </w:r>
      <w:r w:rsidR="006B1B94" w:rsidRPr="00620CC9">
        <w:t xml:space="preserve"> in order to settle conflicts, market practices must be separated </w:t>
      </w:r>
      <w:r w:rsidR="006B1B94">
        <w:t>“</w:t>
      </w:r>
      <w:r w:rsidR="006B1B94" w:rsidRPr="00620CC9">
        <w:t>in time</w:t>
      </w:r>
      <w:r w:rsidR="006B1B94">
        <w:t xml:space="preserve"> and space” (p. 850)</w:t>
      </w:r>
      <w:r w:rsidR="006B1B94" w:rsidRPr="00620CC9">
        <w:t xml:space="preserve">. Likewise, Finch and Geiger (2010) argue that it is through the performance of practices that actors “help disentangle goods and services in a market space” (p. 237). Looking </w:t>
      </w:r>
      <w:r w:rsidR="006B1B94" w:rsidRPr="00620CC9">
        <w:t xml:space="preserve">at the bounding of socio-material arrangements, </w:t>
      </w:r>
      <w:proofErr w:type="spellStart"/>
      <w:r w:rsidR="00887D80" w:rsidRPr="00620CC9">
        <w:t>Stigzelius</w:t>
      </w:r>
      <w:proofErr w:type="spellEnd"/>
      <w:r w:rsidR="00887D80" w:rsidRPr="00620CC9">
        <w:t xml:space="preserve"> et al. </w:t>
      </w:r>
      <w:r w:rsidR="00C73D78">
        <w:fldChar w:fldCharType="begin"/>
      </w:r>
      <w:r w:rsidR="00887D80">
        <w:instrText xml:space="preserve"> ADDIN EN.CITE &lt;EndNote&gt;&lt;Cite ExcludeAuth="1"&gt;&lt;Author&gt;Stigzelius&lt;/Author&gt;&lt;Year&gt;2018&lt;/Year&gt;&lt;IDText&gt;Kitchen concerns at the boundary between markets and consumption: agencing practice change in times of scarcity (Husmodern, Sweden 1938–1958)&lt;/IDText&gt;&lt;Suffix&gt;`, p. 347&lt;/Suffix&gt;&lt;DisplayText&gt;(2018, p. 347)&lt;/DisplayText&gt;&lt;record&gt;&lt;isbn&gt;1025-3866&lt;/isbn&gt;&lt;titles&gt;&lt;title&gt;Kitchen concerns at the boundary between markets and consumption: agencing practice change in times of scarcity (Husmodern, Sweden 1938–1958)&lt;/title&gt;&lt;secondary-title&gt;Consumption Markets &amp;amp; Culture&lt;/secondary-title&gt;&lt;/titles&gt;&lt;pages&gt;347-372&lt;/pages&gt;&lt;number&gt;4&lt;/number&gt;&lt;contributors&gt;&lt;authors&gt;&lt;author&gt;Stigzelius, Ingrid&lt;/author&gt;&lt;author&gt;Araujo, Luis&lt;/author&gt;&lt;author&gt;Mason, Katy&lt;/author&gt;&lt;author&gt;Murto, Riikka&lt;/author&gt;&lt;author&gt;Palo, Teea&lt;/author&gt;&lt;/authors&gt;&lt;/contributors&gt;&lt;added-date format="utc"&gt;1585127963&lt;/added-date&gt;&lt;ref-type name="Journal Article"&gt;17&lt;/ref-type&gt;&lt;dates&gt;&lt;year&gt;2018&lt;/year&gt;&lt;/dates&gt;&lt;rec-number&gt;177&lt;/rec-number&gt;&lt;last-updated-date format="utc"&gt;1585127963&lt;/last-updated-date&gt;&lt;volume&gt;21&lt;/volume&gt;&lt;/record&gt;&lt;/Cite&gt;&lt;/EndNote&gt;</w:instrText>
      </w:r>
      <w:r w:rsidR="00C73D78">
        <w:fldChar w:fldCharType="separate"/>
      </w:r>
      <w:r w:rsidR="00887D80">
        <w:t>(2018, p. 347)</w:t>
      </w:r>
      <w:r w:rsidR="00C73D78">
        <w:fldChar w:fldCharType="end"/>
      </w:r>
      <w:r w:rsidR="006B1B94" w:rsidRPr="00620CC9">
        <w:t xml:space="preserve"> </w:t>
      </w:r>
      <w:r w:rsidR="007D195D">
        <w:t xml:space="preserve">further </w:t>
      </w:r>
      <w:r w:rsidR="006B1B94" w:rsidRPr="00620CC9">
        <w:t>conceptualise the kitchen as a market-consumption junction</w:t>
      </w:r>
      <w:r w:rsidR="007D195D">
        <w:t>,</w:t>
      </w:r>
      <w:r w:rsidR="006B1B94" w:rsidRPr="00620CC9">
        <w:t xml:space="preserve"> “where multiple concerned actors in markets and consumption come to shape, and get shaped by</w:t>
      </w:r>
      <w:r w:rsidR="007D195D">
        <w:t xml:space="preserve"> […] </w:t>
      </w:r>
      <w:r w:rsidR="006B1B94" w:rsidRPr="00620CC9">
        <w:t xml:space="preserve">practices </w:t>
      </w:r>
      <w:r w:rsidR="006B1B94" w:rsidRPr="00620CC9">
        <w:t xml:space="preserve">in the kitchen”. Here, the kitchen is conceptualised as “an abstract space of political negotiations” and “a concrete </w:t>
      </w:r>
      <w:r w:rsidR="006B1B94" w:rsidRPr="00620CC9">
        <w:t xml:space="preserve">place where different actors and </w:t>
      </w:r>
      <w:r w:rsidR="00C30C45">
        <w:t xml:space="preserve">artefacts come together” </w:t>
      </w:r>
      <w:r w:rsidR="00C30C45" w:rsidRPr="00F05F90">
        <w:t>(</w:t>
      </w:r>
      <w:proofErr w:type="spellStart"/>
      <w:r w:rsidR="00B36EBC">
        <w:t>Stigzelius</w:t>
      </w:r>
      <w:proofErr w:type="spellEnd"/>
      <w:r w:rsidR="00B36EBC">
        <w:t xml:space="preserve"> et al., 2018, </w:t>
      </w:r>
      <w:r w:rsidR="006B1B94" w:rsidRPr="00F05F90">
        <w:t>p. 348).</w:t>
      </w:r>
      <w:r w:rsidR="006B1B94" w:rsidRPr="00620CC9">
        <w:t xml:space="preserve"> </w:t>
      </w:r>
      <w:r w:rsidR="007D195D">
        <w:t>Together, t</w:t>
      </w:r>
      <w:r w:rsidR="006B1B94" w:rsidRPr="00620CC9">
        <w:t>hese studies</w:t>
      </w:r>
      <w:r w:rsidR="007D195D">
        <w:t xml:space="preserve"> suggest that market making is very much a spatial affair, linked with the </w:t>
      </w:r>
      <w:r w:rsidR="006B1B94" w:rsidRPr="00620CC9">
        <w:t>performance and ordering of multiple connected</w:t>
      </w:r>
      <w:r w:rsidR="006B1B94">
        <w:t xml:space="preserve"> and situated</w:t>
      </w:r>
      <w:r w:rsidR="006B1B94" w:rsidRPr="00620CC9">
        <w:t xml:space="preserve"> socio-material market practices</w:t>
      </w:r>
      <w:r w:rsidR="007D195D">
        <w:t xml:space="preserve">. Yet, they leave more to be said about </w:t>
      </w:r>
      <w:r w:rsidR="00634E05">
        <w:t xml:space="preserve">the spatial dimensions of market practices </w:t>
      </w:r>
      <w:r w:rsidR="00B36EBC">
        <w:t>and</w:t>
      </w:r>
      <w:r w:rsidR="00634E05">
        <w:t xml:space="preserve"> in particular how conceptions of space are crucial to the performance of markets and spaces of production, exchange and consumption. </w:t>
      </w:r>
    </w:p>
    <w:p w14:paraId="6959C6AA" w14:textId="0AC24D1E" w:rsidR="001500B5" w:rsidRDefault="00634E05" w:rsidP="0034036C">
      <w:r>
        <w:lastRenderedPageBreak/>
        <w:t>Though socio-material contributions</w:t>
      </w:r>
      <w:r w:rsidR="007D195D">
        <w:t>,</w:t>
      </w:r>
      <w:r>
        <w:t xml:space="preserve"> and in particular those linked with market studies</w:t>
      </w:r>
      <w:r w:rsidR="007D195D">
        <w:t>,</w:t>
      </w:r>
      <w:r>
        <w:t xml:space="preserve"> leave more to be said about the </w:t>
      </w:r>
      <w:r w:rsidR="002369A9">
        <w:t xml:space="preserve">everyday </w:t>
      </w:r>
      <w:r>
        <w:t xml:space="preserve">spatial dimensions of market making, </w:t>
      </w:r>
      <w:r w:rsidR="002369A9">
        <w:t xml:space="preserve">the </w:t>
      </w:r>
      <w:r w:rsidR="00B36EBC">
        <w:t xml:space="preserve">concern with </w:t>
      </w:r>
      <w:r w:rsidR="002369A9">
        <w:t xml:space="preserve">the performativity of markets through </w:t>
      </w:r>
      <w:r w:rsidR="008D58F0">
        <w:t>‘</w:t>
      </w:r>
      <w:r w:rsidR="00AE6987">
        <w:t>market practices</w:t>
      </w:r>
      <w:r w:rsidR="008D58F0">
        <w:t xml:space="preserve">’ represents a </w:t>
      </w:r>
      <w:r w:rsidR="002369A9">
        <w:t xml:space="preserve">useful </w:t>
      </w:r>
      <w:r w:rsidR="008D58F0">
        <w:t>conceptual</w:t>
      </w:r>
      <w:r w:rsidR="00AE6987">
        <w:t xml:space="preserve"> starting point to begin thinking about </w:t>
      </w:r>
      <w:r w:rsidR="002369A9">
        <w:t xml:space="preserve">such </w:t>
      </w:r>
      <w:r w:rsidR="00AE6987">
        <w:t xml:space="preserve">dynamics. Indeed, </w:t>
      </w:r>
      <w:r w:rsidR="002369A9">
        <w:t>it</w:t>
      </w:r>
      <w:r w:rsidR="00AE6987">
        <w:t xml:space="preserve"> sets a foundation </w:t>
      </w:r>
      <w:r w:rsidR="002369A9">
        <w:t>for</w:t>
      </w:r>
      <w:r w:rsidR="00AE6987">
        <w:t xml:space="preserve"> thinking about and exploring the spaces market actors make and the spaces their actions are shaped by. Taking this step offers an opportunity to go beyond</w:t>
      </w:r>
      <w:r w:rsidR="00ED66A6">
        <w:t xml:space="preserve"> treating space as a neutral backdrop or </w:t>
      </w:r>
      <w:r w:rsidR="00AE6987">
        <w:t xml:space="preserve">deploying established analytical concepts, such as site, place, territory and scale, </w:t>
      </w:r>
      <w:r w:rsidR="00ED66A6">
        <w:t xml:space="preserve">in a way that suggests they are a </w:t>
      </w:r>
      <w:r w:rsidR="002369A9">
        <w:t xml:space="preserve">precursor </w:t>
      </w:r>
      <w:r w:rsidR="00ED66A6">
        <w:t>to practice</w:t>
      </w:r>
      <w:r w:rsidR="002369A9">
        <w:t>s</w:t>
      </w:r>
      <w:r w:rsidR="00ED66A6">
        <w:t xml:space="preserve"> rather than their product.</w:t>
      </w:r>
      <w:r w:rsidR="00B36EBC">
        <w:t xml:space="preserve"> </w:t>
      </w:r>
      <w:r w:rsidR="00ED66A6">
        <w:t xml:space="preserve">To move in this direction, we turn to </w:t>
      </w:r>
      <w:r w:rsidR="002369A9">
        <w:t xml:space="preserve">pre-existing </w:t>
      </w:r>
      <w:r w:rsidR="00ED66A6">
        <w:t xml:space="preserve">contributions that explicitly </w:t>
      </w:r>
      <w:r w:rsidR="0034036C">
        <w:t>concern the ordering and performance of</w:t>
      </w:r>
      <w:r w:rsidR="00ED66A6">
        <w:t xml:space="preserve"> market practices.</w:t>
      </w:r>
    </w:p>
    <w:p w14:paraId="34276A36" w14:textId="77777777" w:rsidR="0034036C" w:rsidRDefault="0034036C" w:rsidP="0034036C"/>
    <w:p w14:paraId="67225628" w14:textId="77777777" w:rsidR="007C7AF0" w:rsidRPr="00923420" w:rsidRDefault="00F05AD8" w:rsidP="003D3447">
      <w:pPr>
        <w:pStyle w:val="Heading2"/>
      </w:pPr>
      <w:r>
        <w:t>Market practices</w:t>
      </w:r>
    </w:p>
    <w:p w14:paraId="218F316D" w14:textId="10E96231" w:rsidR="002E7592" w:rsidRDefault="11583BA1" w:rsidP="00446112">
      <w:r w:rsidRPr="00CF788B">
        <w:t>A turn toward</w:t>
      </w:r>
      <w:r w:rsidR="0005653C">
        <w:t>s</w:t>
      </w:r>
      <w:r w:rsidRPr="00CF788B">
        <w:t xml:space="preserve"> the </w:t>
      </w:r>
      <w:r w:rsidRPr="00CF788B">
        <w:t xml:space="preserve">conceptualisation and study of </w:t>
      </w:r>
      <w:r w:rsidR="00DC7823">
        <w:t>‘</w:t>
      </w:r>
      <w:r w:rsidRPr="00CF788B">
        <w:t>practices</w:t>
      </w:r>
      <w:r w:rsidR="00DC7823">
        <w:t>’</w:t>
      </w:r>
      <w:r w:rsidRPr="00CF788B">
        <w:t xml:space="preserve"> has unfolded in a corpus of work falling under </w:t>
      </w:r>
      <w:r w:rsidR="002369A9">
        <w:t xml:space="preserve">the heading of </w:t>
      </w:r>
      <w:r w:rsidRPr="00CF788B">
        <w:t xml:space="preserve">‘market </w:t>
      </w:r>
      <w:r w:rsidRPr="00CF788B">
        <w:t xml:space="preserve">studies’ </w:t>
      </w:r>
      <w:r w:rsidR="0005653C">
        <w:fldChar w:fldCharType="begin">
          <w:fldData xml:space="preserve">PEVuZE5vdGU+PENpdGU+PEF1dGhvcj5LamVsbGJlcmc8L0F1dGhvcj48WWVhcj4yMDA3PC9ZZWFy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</w:fldData>
        </w:fldChar>
      </w:r>
      <w:r w:rsidR="0094229B">
        <w:instrText xml:space="preserve"> ADDIN EN.CITE </w:instrText>
      </w:r>
      <w:r w:rsidR="0094229B">
        <w:fldChar w:fldCharType="begin">
          <w:fldData xml:space="preserve">PEVuZE5vdGU+PENpdGU+PEF1dGhvcj5LamVsbGJlcmc8L0F1dGhvcj48WWVhcj4yMDA3PC9ZZWFy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</w:fldData>
        </w:fldChar>
      </w:r>
      <w:r w:rsidR="0094229B">
        <w:instrText xml:space="preserve"> ADDIN EN.CITE.DATA </w:instrText>
      </w:r>
      <w:r w:rsidR="0094229B">
        <w:fldChar w:fldCharType="end"/>
      </w:r>
      <w:r w:rsidR="0005653C">
        <w:fldChar w:fldCharType="separate"/>
      </w:r>
      <w:r w:rsidR="0094229B">
        <w:rPr>
          <w:noProof/>
        </w:rPr>
        <w:t>(Araujo, 2007; Araujo et al., 2008; Kjellberg &amp; Helgesson, 2007)</w:t>
      </w:r>
      <w:r w:rsidR="0005653C">
        <w:fldChar w:fldCharType="end"/>
      </w:r>
      <w:r w:rsidR="00F05AD8" w:rsidRPr="00F05F90">
        <w:t xml:space="preserve">. </w:t>
      </w:r>
      <w:r w:rsidR="00126F54" w:rsidRPr="00F05F90">
        <w:t xml:space="preserve">This turn builds on the premise that markets have to be performed by </w:t>
      </w:r>
      <w:r w:rsidR="00126F54" w:rsidRPr="00F05F90">
        <w:t xml:space="preserve">market actors and that </w:t>
      </w:r>
      <w:r w:rsidR="00F05F90" w:rsidRPr="00F05F90">
        <w:t>markets</w:t>
      </w:r>
      <w:r w:rsidR="00126F54" w:rsidRPr="00F05F90">
        <w:t xml:space="preserve"> do not exist </w:t>
      </w:r>
      <w:r w:rsidR="00126F54" w:rsidRPr="00F05F90">
        <w:rPr>
          <w:i/>
        </w:rPr>
        <w:t xml:space="preserve">a </w:t>
      </w:r>
      <w:r w:rsidR="00126F54" w:rsidRPr="0005653C">
        <w:rPr>
          <w:i/>
        </w:rPr>
        <w:t>priori</w:t>
      </w:r>
      <w:r w:rsidR="00126F54" w:rsidRPr="0005653C">
        <w:rPr>
          <w:iCs/>
        </w:rPr>
        <w:t xml:space="preserve"> </w:t>
      </w:r>
      <w:r w:rsidR="0005653C" w:rsidRPr="0005653C">
        <w:rPr>
          <w:iCs/>
        </w:rPr>
        <w:fldChar w:fldCharType="begin">
          <w:fldData xml:space="preserve">PEVuZE5vdGU+PENpdGU+PEF1dGhvcj5LamVsbGJlcmc8L0F1dGhvcj48WWVhcj4yMDA2PC9ZZWFy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==
</w:fldData>
        </w:fldChar>
      </w:r>
      <w:r w:rsidR="0094229B">
        <w:rPr>
          <w:iCs/>
        </w:rPr>
        <w:instrText xml:space="preserve"> ADDIN EN.CITE </w:instrText>
      </w:r>
      <w:r w:rsidR="0094229B">
        <w:rPr>
          <w:iCs/>
        </w:rPr>
        <w:fldChar w:fldCharType="begin">
          <w:fldData xml:space="preserve">PEVuZE5vdGU+PENpdGU+PEF1dGhvcj5LamVsbGJlcmc8L0F1dGhvcj48WWVhcj4yMDA2PC9ZZWFy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==
</w:fldData>
        </w:fldChar>
      </w:r>
      <w:r w:rsidR="0094229B">
        <w:rPr>
          <w:iCs/>
        </w:rPr>
        <w:instrText xml:space="preserve"> ADDIN EN.CITE.DATA </w:instrText>
      </w:r>
      <w:r w:rsidR="0094229B">
        <w:rPr>
          <w:iCs/>
        </w:rPr>
      </w:r>
      <w:r w:rsidR="0094229B">
        <w:rPr>
          <w:iCs/>
        </w:rPr>
        <w:fldChar w:fldCharType="end"/>
      </w:r>
      <w:r w:rsidR="0005653C" w:rsidRPr="0005653C">
        <w:rPr>
          <w:iCs/>
        </w:rPr>
        <w:fldChar w:fldCharType="separate"/>
      </w:r>
      <w:r w:rsidR="0094229B">
        <w:rPr>
          <w:iCs/>
          <w:noProof/>
        </w:rPr>
        <w:t>(Kjellberg &amp; Helgesson, 2006; D. A. MacKenzie, Muniesa, &amp; Siu, 2007; Mason, Kjellberg, &amp; Hagberg, 2015)</w:t>
      </w:r>
      <w:r w:rsidR="0005653C" w:rsidRPr="0005653C">
        <w:rPr>
          <w:iCs/>
        </w:rPr>
        <w:fldChar w:fldCharType="end"/>
      </w:r>
      <w:r w:rsidR="0005653C">
        <w:rPr>
          <w:iCs/>
        </w:rPr>
        <w:t>.</w:t>
      </w:r>
      <w:r w:rsidR="00126F54" w:rsidRPr="00F05F90">
        <w:t xml:space="preserve"> </w:t>
      </w:r>
    </w:p>
    <w:p w14:paraId="2B5033BE" w14:textId="3796718E" w:rsidR="00126F54" w:rsidRDefault="00446112" w:rsidP="00446112">
      <w:r w:rsidRPr="00CF788B">
        <w:t>Araujo</w:t>
      </w:r>
      <w:r>
        <w:t xml:space="preserve"> et al. </w:t>
      </w:r>
      <w:r w:rsidRPr="00CF788B">
        <w:t xml:space="preserve">(2008, p. 8) </w:t>
      </w:r>
      <w:r>
        <w:t xml:space="preserve">broadly </w:t>
      </w:r>
      <w:r w:rsidRPr="00CF788B">
        <w:t xml:space="preserve">define market practices as </w:t>
      </w:r>
      <w:r>
        <w:t>“</w:t>
      </w:r>
      <w:r w:rsidRPr="00CF788B">
        <w:t xml:space="preserve">the bundles of practices including material arrangements </w:t>
      </w:r>
      <w:r w:rsidRPr="00CF788B">
        <w:t>that contribute to perform markets</w:t>
      </w:r>
      <w:r>
        <w:t>”</w:t>
      </w:r>
      <w:r w:rsidRPr="00CF788B">
        <w:t xml:space="preserve">. </w:t>
      </w:r>
      <w:r w:rsidR="0005653C">
        <w:t>Additionally,</w:t>
      </w:r>
      <w:r w:rsidRPr="00CF788B">
        <w:t xml:space="preserve"> Araujo (2007, p. 218) writes that </w:t>
      </w:r>
      <w:r>
        <w:t>“</w:t>
      </w:r>
      <w:r w:rsidRPr="00CF788B">
        <w:t>marketing</w:t>
      </w:r>
      <w:r w:rsidR="0005653C">
        <w:t xml:space="preserve"> </w:t>
      </w:r>
      <w:r w:rsidRPr="00CF788B">
        <w:t>as a practice is deeply rooted in specific market contexts, spatially distributed, and dependent on complex forms of coordination amongst different actors and heterogeneous bodies of expertise</w:t>
      </w:r>
      <w:r w:rsidRPr="0030436E">
        <w:t xml:space="preserve">”. </w:t>
      </w:r>
      <w:r w:rsidRPr="0030436E">
        <w:lastRenderedPageBreak/>
        <w:t xml:space="preserve">Practices can thus be understood to comprise socio-material formations, which are heterogeneous in nature, connected, distributed across space, and contextual. </w:t>
      </w:r>
      <w:r w:rsidR="008642C0" w:rsidRPr="0030436E">
        <w:t xml:space="preserve">By examining the necessary performance of markets through the lens of practice, scholars have </w:t>
      </w:r>
      <w:r w:rsidR="00B154B3" w:rsidRPr="0030436E">
        <w:t>problematized</w:t>
      </w:r>
      <w:r w:rsidR="008642C0" w:rsidRPr="0030436E">
        <w:t xml:space="preserve"> the idea of the ‘market’, showing how multiple practices, </w:t>
      </w:r>
      <w:r w:rsidR="00B154B3" w:rsidRPr="0030436E">
        <w:t xml:space="preserve">connected materials, skills, </w:t>
      </w:r>
      <w:r w:rsidR="008642C0" w:rsidRPr="0030436E">
        <w:t>ideas</w:t>
      </w:r>
      <w:r w:rsidR="00B154B3" w:rsidRPr="0030436E">
        <w:t>, aims</w:t>
      </w:r>
      <w:r w:rsidR="008642C0" w:rsidRPr="0030436E">
        <w:t xml:space="preserve"> and imaginaries</w:t>
      </w:r>
      <w:r w:rsidR="00B154B3" w:rsidRPr="0030436E">
        <w:t>,</w:t>
      </w:r>
      <w:r w:rsidR="008642C0" w:rsidRPr="0030436E">
        <w:t xml:space="preserve"> underpin </w:t>
      </w:r>
      <w:r w:rsidR="00B154B3" w:rsidRPr="0030436E">
        <w:t>instances of exchange</w:t>
      </w:r>
      <w:r w:rsidR="008642C0" w:rsidRPr="0030436E">
        <w:t xml:space="preserve">. </w:t>
      </w:r>
      <w:r w:rsidR="009D4C98" w:rsidRPr="0030436E">
        <w:t xml:space="preserve">Applying the </w:t>
      </w:r>
      <w:r w:rsidR="00B154B3" w:rsidRPr="0030436E">
        <w:t>practice lens has, in turn, sh</w:t>
      </w:r>
      <w:r w:rsidR="0030436E">
        <w:t>one</w:t>
      </w:r>
      <w:r w:rsidR="00B154B3" w:rsidRPr="0030436E">
        <w:t xml:space="preserve"> fresh light on the dynamics of market</w:t>
      </w:r>
      <w:r w:rsidR="00B154B3" w:rsidRPr="00F05F90">
        <w:t xml:space="preserve"> contestation, </w:t>
      </w:r>
      <w:r w:rsidR="008642C0" w:rsidRPr="00F05F90">
        <w:t xml:space="preserve">the significance of embedded value-systems, and what and whom markets are </w:t>
      </w:r>
      <w:r w:rsidR="00B154B3" w:rsidRPr="00F05F90">
        <w:t>designed</w:t>
      </w:r>
      <w:r w:rsidR="008642C0" w:rsidRPr="00F05F90">
        <w:t xml:space="preserve"> to serve.</w:t>
      </w:r>
      <w:r w:rsidR="008642C0">
        <w:t xml:space="preserve"> </w:t>
      </w:r>
    </w:p>
    <w:p w14:paraId="3EDDD97D" w14:textId="2E8F5936" w:rsidR="009D4C98" w:rsidRDefault="00126F54" w:rsidP="009D4C98">
      <w:r>
        <w:t>The contextual and distribut</w:t>
      </w:r>
      <w:r w:rsidR="0030436E">
        <w:t>ed nature</w:t>
      </w:r>
      <w:r>
        <w:t xml:space="preserve"> of practices implies that they have spatial dimensions, which are crucial </w:t>
      </w:r>
      <w:r>
        <w:t xml:space="preserve">to the performance and ordering of markets. This implication is echoed </w:t>
      </w:r>
      <w:r>
        <w:t xml:space="preserve">in </w:t>
      </w:r>
      <w:r w:rsidR="52C4C3C9" w:rsidRPr="00CF788B">
        <w:t xml:space="preserve">Kjellberg and </w:t>
      </w:r>
      <w:proofErr w:type="spellStart"/>
      <w:r w:rsidR="52C4C3C9" w:rsidRPr="00CF788B">
        <w:t>Helgesson</w:t>
      </w:r>
      <w:r>
        <w:t>’s</w:t>
      </w:r>
      <w:proofErr w:type="spellEnd"/>
      <w:r w:rsidR="52C4C3C9" w:rsidRPr="00CF788B">
        <w:t xml:space="preserve"> (2007) </w:t>
      </w:r>
      <w:r>
        <w:t>analytical</w:t>
      </w:r>
      <w:r w:rsidR="11583BA1" w:rsidRPr="00CF788B">
        <w:t xml:space="preserve"> </w:t>
      </w:r>
      <w:r>
        <w:t>distinction of three types of practices</w:t>
      </w:r>
      <w:r w:rsidR="00757BAB">
        <w:t xml:space="preserve"> </w:t>
      </w:r>
      <w:r w:rsidR="0030436E">
        <w:rPr>
          <w:i/>
          <w:iCs/>
        </w:rPr>
        <w:t>–</w:t>
      </w:r>
      <w:r w:rsidR="00757BAB">
        <w:t xml:space="preserve"> </w:t>
      </w:r>
      <w:r w:rsidR="11583BA1" w:rsidRPr="00CF788B">
        <w:t>exchange practices</w:t>
      </w:r>
      <w:r w:rsidR="00757BAB">
        <w:t>;</w:t>
      </w:r>
      <w:r w:rsidR="11583BA1" w:rsidRPr="00CF788B">
        <w:t xml:space="preserve"> representational practices</w:t>
      </w:r>
      <w:r w:rsidR="002E7592">
        <w:t xml:space="preserve">; </w:t>
      </w:r>
      <w:r w:rsidR="00AB2C0A">
        <w:t>and</w:t>
      </w:r>
      <w:r w:rsidR="002E7592">
        <w:t xml:space="preserve"> </w:t>
      </w:r>
      <w:r w:rsidR="002E7592" w:rsidRPr="00CF788B">
        <w:t>normalizing practices</w:t>
      </w:r>
      <w:r w:rsidR="11583BA1" w:rsidRPr="00CF788B">
        <w:t>.</w:t>
      </w:r>
      <w:r w:rsidR="00B60E7B">
        <w:t xml:space="preserve"> “</w:t>
      </w:r>
      <w:r w:rsidR="11583BA1" w:rsidRPr="00CF788B">
        <w:t>Exchange</w:t>
      </w:r>
      <w:r w:rsidR="11583BA1" w:rsidRPr="00CF788B">
        <w:t xml:space="preserve"> practice</w:t>
      </w:r>
      <w:r w:rsidR="00B60E7B">
        <w:t>s…</w:t>
      </w:r>
      <w:r w:rsidR="11583BA1" w:rsidRPr="00CF788B">
        <w:t xml:space="preserve"> refer to the concrete activities related to the </w:t>
      </w:r>
      <w:r w:rsidR="0030436E" w:rsidRPr="00CF788B">
        <w:t>consummation</w:t>
      </w:r>
      <w:r w:rsidR="11583BA1" w:rsidRPr="00CF788B">
        <w:t xml:space="preserve"> of individual economic exchanges</w:t>
      </w:r>
      <w:r w:rsidR="00B60E7B">
        <w:t>”</w:t>
      </w:r>
      <w:r w:rsidR="11583BA1" w:rsidRPr="00CF788B">
        <w:t xml:space="preserve"> (Kjellberg and Helgesson, 2007, p. 142)</w:t>
      </w:r>
      <w:r w:rsidR="00DC7823">
        <w:t>. These include</w:t>
      </w:r>
      <w:r w:rsidR="11583BA1" w:rsidRPr="00CF788B">
        <w:t xml:space="preserve"> those </w:t>
      </w:r>
      <w:r w:rsidR="00DC7823">
        <w:t>to do</w:t>
      </w:r>
      <w:r w:rsidR="11583BA1" w:rsidRPr="00CF788B">
        <w:t xml:space="preserve"> with the specification and presentation of products, price negotiations, and delivery terms and processes. As the authors explain, these activities </w:t>
      </w:r>
      <w:r w:rsidR="00DC7823">
        <w:t>(</w:t>
      </w:r>
      <w:r w:rsidR="11583BA1" w:rsidRPr="00CF788B">
        <w:t>and others alike</w:t>
      </w:r>
      <w:r w:rsidR="00DC7823">
        <w:t>)</w:t>
      </w:r>
      <w:r w:rsidR="11583BA1" w:rsidRPr="00CF788B">
        <w:t xml:space="preserve"> are those that </w:t>
      </w:r>
      <w:r w:rsidR="00B60E7B">
        <w:t>“</w:t>
      </w:r>
      <w:r w:rsidR="11583BA1" w:rsidRPr="00CF788B">
        <w:t>contribute to temporarily stabilize certain conditions</w:t>
      </w:r>
      <w:r w:rsidR="00B60E7B">
        <w:t>”</w:t>
      </w:r>
      <w:r w:rsidR="11583BA1" w:rsidRPr="00CF788B">
        <w:t xml:space="preserve"> to make sited instances of exchange possible (Kjellberg and Helgesson, 2007, p. 142). </w:t>
      </w:r>
      <w:r w:rsidR="00DC7823">
        <w:t xml:space="preserve">By contrast, </w:t>
      </w:r>
      <w:r w:rsidR="00B60E7B">
        <w:t>“</w:t>
      </w:r>
      <w:r w:rsidR="00DC7823">
        <w:t>r</w:t>
      </w:r>
      <w:r w:rsidR="11583BA1" w:rsidRPr="00CF788B">
        <w:t>epresentational practices include activities that contribute to depict markets and/or how they work</w:t>
      </w:r>
      <w:r w:rsidR="00B60E7B">
        <w:t>”</w:t>
      </w:r>
      <w:r w:rsidR="11583BA1" w:rsidRPr="00CF788B">
        <w:t xml:space="preserve"> (Kjellberg and Helgesson, 2007, p. 143)</w:t>
      </w:r>
      <w:r w:rsidR="00B60E7B">
        <w:t xml:space="preserve">. </w:t>
      </w:r>
      <w:r w:rsidR="00DC7823">
        <w:t>R</w:t>
      </w:r>
      <w:r w:rsidR="11583BA1" w:rsidRPr="00CF788B">
        <w:t xml:space="preserve">epresentational work is crucial to </w:t>
      </w:r>
      <w:r w:rsidR="00DC7823">
        <w:t>making abstract products and markets meaningful. This work</w:t>
      </w:r>
      <w:r w:rsidR="11583BA1" w:rsidRPr="00CF788B">
        <w:t xml:space="preserve"> </w:t>
      </w:r>
      <w:r w:rsidR="00DC7823">
        <w:t>is</w:t>
      </w:r>
      <w:r w:rsidR="11583BA1" w:rsidRPr="00CF788B">
        <w:t xml:space="preserve"> particularly </w:t>
      </w:r>
      <w:r w:rsidR="00B60E7B">
        <w:t>“</w:t>
      </w:r>
      <w:r w:rsidR="11583BA1" w:rsidRPr="00CF788B">
        <w:t>necessary to bridge temporal and spatial distances between individual exchanges</w:t>
      </w:r>
      <w:r w:rsidR="00B60E7B">
        <w:t>”</w:t>
      </w:r>
      <w:r w:rsidR="11583BA1" w:rsidRPr="00CF788B">
        <w:t xml:space="preserve">, making markets and products cogent discursive entities that can be traded and strategized (Kjellberg </w:t>
      </w:r>
      <w:r w:rsidR="005F7D2D">
        <w:t xml:space="preserve">&amp; </w:t>
      </w:r>
      <w:r w:rsidR="11583BA1" w:rsidRPr="00CF788B">
        <w:t xml:space="preserve">Helgesson, 2007, p. 143). Normalizing </w:t>
      </w:r>
      <w:r w:rsidR="11583BA1" w:rsidRPr="00CF788B">
        <w:lastRenderedPageBreak/>
        <w:t xml:space="preserve">practices are, instead, those aimed at directing how a market </w:t>
      </w:r>
      <w:r w:rsidR="00DC7823">
        <w:t>‘</w:t>
      </w:r>
      <w:r w:rsidR="11583BA1" w:rsidRPr="00CF788B">
        <w:t>should</w:t>
      </w:r>
      <w:r w:rsidR="00DC7823">
        <w:t>’</w:t>
      </w:r>
      <w:r w:rsidR="11583BA1" w:rsidRPr="00CF788B">
        <w:t xml:space="preserve"> work (Kjellberg and Helgesson, 2007). </w:t>
      </w:r>
      <w:r w:rsidR="00757BAB">
        <w:t>Such</w:t>
      </w:r>
      <w:r w:rsidR="11583BA1" w:rsidRPr="00CF788B">
        <w:t xml:space="preserve"> practice</w:t>
      </w:r>
      <w:r w:rsidR="00757BAB">
        <w:t>s</w:t>
      </w:r>
      <w:r w:rsidR="11583BA1" w:rsidRPr="00CF788B">
        <w:t xml:space="preserve"> </w:t>
      </w:r>
      <w:r w:rsidR="0030436E" w:rsidRPr="00CF788B">
        <w:t>include</w:t>
      </w:r>
      <w:r w:rsidR="11583BA1" w:rsidRPr="00CF788B">
        <w:t xml:space="preserve"> efforts to bring about </w:t>
      </w:r>
      <w:r w:rsidR="00B60E7B">
        <w:t>“</w:t>
      </w:r>
      <w:r w:rsidR="11583BA1" w:rsidRPr="00CF788B">
        <w:t>market reforms…, [the specification of] general rules of competition and marketing…, and activities related to strategic planning and [the] establishment of objectives by individual market actors</w:t>
      </w:r>
      <w:r w:rsidR="00B60E7B">
        <w:t>”</w:t>
      </w:r>
      <w:r w:rsidR="11583BA1" w:rsidRPr="00CF788B">
        <w:t xml:space="preserve"> (Kjellberg </w:t>
      </w:r>
      <w:r w:rsidR="005F7D2D">
        <w:t>&amp;</w:t>
      </w:r>
      <w:r w:rsidR="11583BA1" w:rsidRPr="00CF788B">
        <w:t xml:space="preserve"> Helgesson, 2007, p. 143). </w:t>
      </w:r>
    </w:p>
    <w:p w14:paraId="5FED659A" w14:textId="59BB0CE9" w:rsidR="00124436" w:rsidRDefault="00332DAB" w:rsidP="0030436E">
      <w:r>
        <w:t xml:space="preserve">Based on these </w:t>
      </w:r>
      <w:r w:rsidR="009D4C98">
        <w:t xml:space="preserve">conceptual </w:t>
      </w:r>
      <w:r w:rsidR="009D4C98">
        <w:t>distinctions</w:t>
      </w:r>
      <w:r>
        <w:t>, it is clear</w:t>
      </w:r>
      <w:r w:rsidR="009D4C98">
        <w:t xml:space="preserve"> that </w:t>
      </w:r>
      <w:r w:rsidR="008F0F17">
        <w:t xml:space="preserve">market </w:t>
      </w:r>
      <w:r w:rsidR="009D4C98" w:rsidRPr="00CF788B">
        <w:t>practices</w:t>
      </w:r>
      <w:r w:rsidR="009D4C98">
        <w:t xml:space="preserve"> </w:t>
      </w:r>
      <w:r>
        <w:t xml:space="preserve">have spatial dimensions. Though, the nature of these </w:t>
      </w:r>
      <w:r w:rsidR="00AB2C0A">
        <w:t>remains</w:t>
      </w:r>
      <w:r w:rsidR="0030436E">
        <w:t xml:space="preserve"> </w:t>
      </w:r>
      <w:r w:rsidR="002C0B26">
        <w:t>relatively ambiguous</w:t>
      </w:r>
      <w:r>
        <w:t xml:space="preserve">. </w:t>
      </w:r>
      <w:r w:rsidR="002C0B26">
        <w:t xml:space="preserve">Broadly speaking, it is </w:t>
      </w:r>
      <w:r w:rsidRPr="00CF788B">
        <w:t>clear</w:t>
      </w:r>
      <w:r w:rsidR="002C0B26">
        <w:t>,</w:t>
      </w:r>
      <w:r w:rsidR="0030436E">
        <w:t xml:space="preserve"> </w:t>
      </w:r>
      <w:r w:rsidR="002C0B26">
        <w:t>for example</w:t>
      </w:r>
      <w:r w:rsidRPr="00CF788B">
        <w:t xml:space="preserve">, that </w:t>
      </w:r>
      <w:r>
        <w:t xml:space="preserve">market </w:t>
      </w:r>
      <w:r w:rsidRPr="00CF788B">
        <w:t>practices</w:t>
      </w:r>
      <w:r>
        <w:t>, embedded actors and representational meanings,</w:t>
      </w:r>
      <w:r w:rsidRPr="00CF788B">
        <w:t xml:space="preserve"> are unevenly distributed across</w:t>
      </w:r>
      <w:r>
        <w:t xml:space="preserve"> market</w:t>
      </w:r>
      <w:r w:rsidRPr="00CF788B">
        <w:t xml:space="preserve"> space(s). It is also clear that </w:t>
      </w:r>
      <w:r w:rsidR="002C0B26">
        <w:t xml:space="preserve">market </w:t>
      </w:r>
      <w:r w:rsidRPr="00CF788B">
        <w:t xml:space="preserve">practices involve imagining and designing </w:t>
      </w:r>
      <w:r>
        <w:t xml:space="preserve">market </w:t>
      </w:r>
      <w:r w:rsidRPr="00CF788B">
        <w:t>sites</w:t>
      </w:r>
      <w:r>
        <w:t xml:space="preserve"> </w:t>
      </w:r>
      <w:r w:rsidRPr="00CF788B">
        <w:t xml:space="preserve">that have physical and representational qualities. Likewise, it is </w:t>
      </w:r>
      <w:r w:rsidR="0030436E">
        <w:t>clear</w:t>
      </w:r>
      <w:r w:rsidRPr="00CF788B">
        <w:t xml:space="preserve"> that </w:t>
      </w:r>
      <w:r w:rsidR="002C0B26">
        <w:t xml:space="preserve">market </w:t>
      </w:r>
      <w:r w:rsidRPr="00CF788B">
        <w:t xml:space="preserve">practices </w:t>
      </w:r>
      <w:r w:rsidR="002C0B26">
        <w:t>take place</w:t>
      </w:r>
      <w:r w:rsidRPr="00CF788B">
        <w:t xml:space="preserve"> ‘in’ </w:t>
      </w:r>
      <w:r>
        <w:t>market sites</w:t>
      </w:r>
      <w:r w:rsidRPr="00CF788B">
        <w:t xml:space="preserve"> and in reference to value-laden</w:t>
      </w:r>
      <w:r w:rsidR="002C0B26">
        <w:t>, normative</w:t>
      </w:r>
      <w:r w:rsidRPr="00CF788B">
        <w:t xml:space="preserve"> </w:t>
      </w:r>
      <w:r>
        <w:t xml:space="preserve">and contextual </w:t>
      </w:r>
      <w:r w:rsidRPr="00CF788B">
        <w:t xml:space="preserve">expectations. </w:t>
      </w:r>
      <w:r w:rsidR="002C0B26">
        <w:t>Yet</w:t>
      </w:r>
      <w:r w:rsidRPr="00CF788B">
        <w:t>, the spatial dimensions of the performance of markets more broadly have not formed an explicit conceptual concern</w:t>
      </w:r>
      <w:r w:rsidRPr="00CF788B">
        <w:t xml:space="preserve">. </w:t>
      </w:r>
      <w:r w:rsidRPr="00CF788B">
        <w:t>This is to say that</w:t>
      </w:r>
      <w:r w:rsidR="00B17E80">
        <w:t xml:space="preserve"> the making of market contexts and the spatial distribution of practices have not been approached first and foremost as spatial </w:t>
      </w:r>
      <w:r w:rsidR="00C3116B">
        <w:t>affairs</w:t>
      </w:r>
      <w:r w:rsidR="00B17E80">
        <w:t>, which further depend on the necessary mobilisation of various conceptualisations of space. To t</w:t>
      </w:r>
      <w:r w:rsidR="00B17E80">
        <w:t xml:space="preserve">hink through and help open up the spatiality of market practices, we introduce the concept ‘spatio-market </w:t>
      </w:r>
      <w:proofErr w:type="gramStart"/>
      <w:r w:rsidR="00B17E80">
        <w:t>practices’</w:t>
      </w:r>
      <w:proofErr w:type="gramEnd"/>
      <w:r w:rsidR="00B17E80">
        <w:t xml:space="preserve">. This </w:t>
      </w:r>
      <w:r w:rsidR="004570F4">
        <w:t>spatially sensitising</w:t>
      </w:r>
      <w:r w:rsidR="00B17E80">
        <w:t xml:space="preserve"> concept </w:t>
      </w:r>
      <w:r w:rsidR="004570F4">
        <w:t xml:space="preserve">sets the ground to derive fresh insight regarding what it takes to realise market contexts, what and whom markets are (and are not) designed to serve, and their uneven distribution. </w:t>
      </w:r>
    </w:p>
    <w:p w14:paraId="315FB2F1" w14:textId="77777777" w:rsidR="0030436E" w:rsidRPr="00CF788B" w:rsidRDefault="0030436E" w:rsidP="0030436E"/>
    <w:p w14:paraId="3F6093E7" w14:textId="77777777" w:rsidR="00341DB7" w:rsidRPr="007322E6" w:rsidRDefault="00341DB7" w:rsidP="003D3447">
      <w:pPr>
        <w:pStyle w:val="Heading2"/>
      </w:pPr>
      <w:r w:rsidRPr="007322E6">
        <w:lastRenderedPageBreak/>
        <w:t>Spatio-market practices</w:t>
      </w:r>
    </w:p>
    <w:p w14:paraId="7716E247" w14:textId="562F1422" w:rsidR="00341DB7" w:rsidRDefault="00341DB7" w:rsidP="00E4700C">
      <w:pPr>
        <w:ind w:firstLine="588"/>
      </w:pPr>
      <w:r w:rsidRPr="006B0428">
        <w:t xml:space="preserve">In this section, we introduce the concept ‘spatio-market </w:t>
      </w:r>
      <w:proofErr w:type="gramStart"/>
      <w:r w:rsidRPr="006B0428">
        <w:t>practices’</w:t>
      </w:r>
      <w:proofErr w:type="gramEnd"/>
      <w:r w:rsidRPr="006B0428">
        <w:t xml:space="preserve">. We define spatio-market practices as those that </w:t>
      </w:r>
      <w:r>
        <w:t>contribute to the enactment of markets. In this respect, we foll</w:t>
      </w:r>
      <w:r w:rsidR="00997D22">
        <w:t xml:space="preserve">ow Araujo </w:t>
      </w:r>
      <w:r w:rsidR="00997D22">
        <w:t xml:space="preserve">et al. (2008, p. 8) and embrace a </w:t>
      </w:r>
      <w:r w:rsidR="0030436E">
        <w:t>“</w:t>
      </w:r>
      <w:r>
        <w:t>broad sweep definition</w:t>
      </w:r>
      <w:r w:rsidR="0030436E">
        <w:t>”</w:t>
      </w:r>
      <w:r>
        <w:t xml:space="preserve"> that takes as its starting point the idea that markets have to be performed and that performances differ according to the worlds </w:t>
      </w:r>
      <w:r w:rsidR="004C212B">
        <w:t xml:space="preserve">within which </w:t>
      </w:r>
      <w:r>
        <w:t xml:space="preserve">market actors work and help to construct. By </w:t>
      </w:r>
      <w:r w:rsidRPr="006B0428">
        <w:t xml:space="preserve">prefacing ‘market practice’ with ‘spatio’, we intentionally foreground the idea that </w:t>
      </w:r>
      <w:r w:rsidRPr="00997D22">
        <w:rPr>
          <w:i/>
        </w:rPr>
        <w:t>all</w:t>
      </w:r>
      <w:r w:rsidRPr="006B0428">
        <w:t xml:space="preserve"> market practices</w:t>
      </w:r>
      <w:r>
        <w:t xml:space="preserve"> are</w:t>
      </w:r>
      <w:r w:rsidRPr="006B0428">
        <w:t xml:space="preserve"> spatial</w:t>
      </w:r>
      <w:r w:rsidR="000345D6">
        <w:t>. This is the case because all market practices</w:t>
      </w:r>
      <w:r w:rsidR="00C3116B">
        <w:t xml:space="preserve"> are here understood to</w:t>
      </w:r>
      <w:r w:rsidR="000345D6">
        <w:t xml:space="preserve"> depend on and </w:t>
      </w:r>
      <w:r w:rsidR="00C3116B">
        <w:t xml:space="preserve">be </w:t>
      </w:r>
      <w:r w:rsidR="000345D6">
        <w:t>shaped by</w:t>
      </w:r>
      <w:r w:rsidR="00C3116B">
        <w:t xml:space="preserve"> the</w:t>
      </w:r>
      <w:r w:rsidR="000345D6">
        <w:t xml:space="preserve"> mobilisation and enactment of various conceptualisations of space. These concept</w:t>
      </w:r>
      <w:r w:rsidR="004C212B">
        <w:t>ualisations</w:t>
      </w:r>
      <w:r w:rsidR="000345D6">
        <w:t xml:space="preserve"> act to order everyday experiences and structure the wider </w:t>
      </w:r>
      <w:r w:rsidR="00E4700C">
        <w:t xml:space="preserve">gamut of social-material relations. </w:t>
      </w:r>
      <w:r w:rsidR="00997D22">
        <w:t xml:space="preserve">This </w:t>
      </w:r>
      <w:r w:rsidR="004152A3">
        <w:t xml:space="preserve">understanding </w:t>
      </w:r>
      <w:r w:rsidR="00997D22">
        <w:t xml:space="preserve">takes inspiration from </w:t>
      </w:r>
      <w:r>
        <w:t>Lefebvre</w:t>
      </w:r>
      <w:r w:rsidR="00997D22">
        <w:t xml:space="preserve">’s (1991, p. 416) argument </w:t>
      </w:r>
      <w:r>
        <w:t xml:space="preserve">that </w:t>
      </w:r>
      <w:r w:rsidR="0030436E">
        <w:t>“</w:t>
      </w:r>
      <w:r>
        <w:t xml:space="preserve">nothing and no one can avoid </w:t>
      </w:r>
      <w:r w:rsidRPr="00CD61B8">
        <w:rPr>
          <w:i/>
          <w:iCs/>
        </w:rPr>
        <w:t xml:space="preserve">trial </w:t>
      </w:r>
      <w:r>
        <w:t>by space</w:t>
      </w:r>
      <w:r w:rsidR="0030436E">
        <w:t>”</w:t>
      </w:r>
      <w:r>
        <w:t xml:space="preserve">. </w:t>
      </w:r>
      <w:r w:rsidR="00AD5233">
        <w:t>Again,</w:t>
      </w:r>
      <w:r w:rsidR="004152A3">
        <w:t xml:space="preserve"> taking our lead from Lefebvre (1991), we suggest that t</w:t>
      </w:r>
      <w:r w:rsidR="00997D22">
        <w:t>he nature of</w:t>
      </w:r>
      <w:r w:rsidR="00D97BFF">
        <w:t xml:space="preserve"> </w:t>
      </w:r>
      <w:r w:rsidR="00997D22">
        <w:t>such trials</w:t>
      </w:r>
      <w:r w:rsidR="00D97BFF">
        <w:t xml:space="preserve"> can be revealed by examining</w:t>
      </w:r>
      <w:r w:rsidR="009E7CC3">
        <w:t xml:space="preserve"> the performance of</w:t>
      </w:r>
      <w:r w:rsidR="00D97BFF">
        <w:t xml:space="preserve"> spatio-market</w:t>
      </w:r>
      <w:r w:rsidR="009E7CC3">
        <w:t xml:space="preserve"> practices, </w:t>
      </w:r>
      <w:r w:rsidR="004C212B">
        <w:t xml:space="preserve">and </w:t>
      </w:r>
      <w:r w:rsidR="009E7CC3">
        <w:t xml:space="preserve">related connections and dynamics.  </w:t>
      </w:r>
      <w:r w:rsidR="00D97BFF">
        <w:t xml:space="preserve"> </w:t>
      </w:r>
    </w:p>
    <w:p w14:paraId="06EB1D7F" w14:textId="7CE6D168" w:rsidR="00C3116B" w:rsidRDefault="00994FC7" w:rsidP="00690FAA">
      <w:pPr>
        <w:ind w:firstLine="588"/>
      </w:pPr>
      <w:r>
        <w:t xml:space="preserve">Our conceptualisation of spatio-market practice </w:t>
      </w:r>
      <w:r w:rsidR="00690FAA">
        <w:t xml:space="preserve">reflects, more broadly, a weaving together of ideas generated in market studies and those linked with the ‘spatial turn’ in social theory </w:t>
      </w:r>
      <w:r w:rsidR="0030436E">
        <w:fldChar w:fldCharType="begin"/>
      </w:r>
      <w:r w:rsidR="0030436E">
        <w:instrText xml:space="preserve"> ADDIN EN.CITE &lt;EndNote&gt;&lt;Cite&gt;&lt;Author&gt;Merriman&lt;/Author&gt;&lt;Year&gt;2012&lt;/Year&gt;&lt;IDText&gt;Space and spatiality in theory&lt;/IDText&gt;&lt;DisplayText&gt;(Merriman et al., 2012)&lt;/DisplayText&gt;&lt;record&gt;&lt;isbn&gt;2043-8206&lt;/isbn&gt;&lt;titles&gt;&lt;title&gt;Space and spatiality in theory&lt;/title&gt;&lt;secondary-title&gt;Dialogues in Human Geography&lt;/secondary-title&gt;&lt;/titles&gt;&lt;pages&gt;3-22&lt;/pages&gt;&lt;number&gt;1&lt;/number&gt;&lt;contributors&gt;&lt;authors&gt;&lt;author&gt;Merriman, Peter&lt;/author&gt;&lt;author&gt;Jones, Martin&lt;/author&gt;&lt;author&gt;Olsson, Gunnar&lt;/author&gt;&lt;author&gt;Sheppard, Eric&lt;/author&gt;&lt;author&gt;Thrift, Nigel&lt;/author&gt;&lt;author&gt;Tuan, Yi-Fu&lt;/author&gt;&lt;/authors&gt;&lt;/contributors&gt;&lt;added-date format="utc"&gt;1592746276&lt;/added-date&gt;&lt;ref-type name="Journal Article"&gt;17&lt;/ref-type&gt;&lt;dates&gt;&lt;year&gt;2012&lt;/year&gt;&lt;/dates&gt;&lt;rec-number&gt;231&lt;/rec-number&gt;&lt;last-updated-date format="utc"&gt;1592746276&lt;/last-updated-date&gt;&lt;volume&gt;2&lt;/volume&gt;&lt;/record&gt;&lt;/Cite&gt;&lt;/EndNote&gt;</w:instrText>
      </w:r>
      <w:r w:rsidR="0030436E">
        <w:fldChar w:fldCharType="separate"/>
      </w:r>
      <w:r w:rsidR="0030436E">
        <w:rPr>
          <w:noProof/>
        </w:rPr>
        <w:t>(Merriman et al., 2012)</w:t>
      </w:r>
      <w:r w:rsidR="0030436E">
        <w:fldChar w:fldCharType="end"/>
      </w:r>
      <w:r w:rsidR="00690FAA">
        <w:t xml:space="preserve">. </w:t>
      </w:r>
      <w:r w:rsidR="009E7CC3">
        <w:t>A</w:t>
      </w:r>
      <w:r w:rsidR="00690FAA" w:rsidRPr="005558AC">
        <w:t xml:space="preserve"> scientific and mathematical treatment of space, with roots in Euclidean geometry, long saw </w:t>
      </w:r>
      <w:r w:rsidR="009E7CC3">
        <w:t>it</w:t>
      </w:r>
      <w:r w:rsidR="009E7CC3" w:rsidRPr="005558AC">
        <w:t xml:space="preserve"> </w:t>
      </w:r>
      <w:r w:rsidR="00690FAA" w:rsidRPr="005558AC">
        <w:t xml:space="preserve">conceptualised and treated as a dead void filled with objects </w:t>
      </w:r>
      <w:r w:rsidR="0030436E">
        <w:fldChar w:fldCharType="begin"/>
      </w:r>
      <w:r w:rsidR="0094229B">
        <w:instrText xml:space="preserve"> ADDIN EN.CITE &lt;EndNote&gt;&lt;Cite&gt;&lt;Author&gt;Foucault&lt;/Author&gt;&lt;Year&gt;1980&lt;/Year&gt;&lt;IDText&gt;Power/knowledge: Selected interviews and other writings, 1972-1977&lt;/IDText&gt;&lt;DisplayText&gt;(Foucault, 1980; Massey, 2005; Smith, 1984)&lt;/DisplayText&gt;&lt;record&gt;&lt;isbn&gt;039473954X&lt;/isbn&gt;&lt;titles&gt;&lt;title&gt;Power/knowledge: Selected interviews and other writings, 1972-1977&lt;/title&gt;&lt;/titles&gt;&lt;contributors&gt;&lt;authors&gt;&lt;author&gt;Foucault, Michel&lt;/author&gt;&lt;/authors&gt;&lt;/contributors&gt;&lt;added-date format="utc"&gt;1592757549&lt;/added-date&gt;&lt;ref-type name="Book"&gt;6&lt;/ref-type&gt;&lt;dates&gt;&lt;year&gt;1980&lt;/year&gt;&lt;/dates&gt;&lt;rec-number&gt;288&lt;/rec-number&gt;&lt;publisher&gt;Vintage&lt;/publisher&gt;&lt;last-updated-date format="utc"&gt;1593097234&lt;/last-updated-date&gt;&lt;/record&gt;&lt;/Cite&gt;&lt;Cite&gt;&lt;Author&gt;Massey&lt;/Author&gt;&lt;Year&gt;2005&lt;/Year&gt;&lt;IDText&gt;For space&lt;/IDText&gt;&lt;record&gt;&lt;isbn&gt;1412903629&lt;/isbn&gt;&lt;titles&gt;&lt;title&gt;For space&lt;/title&gt;&lt;/titles&gt;&lt;contributors&gt;&lt;authors&gt;&lt;author&gt;Massey, Doreen&lt;/author&gt;&lt;/authors&gt;&lt;/contributors&gt;&lt;added-date format="utc"&gt;1592746276&lt;/added-date&gt;&lt;ref-type name="Book"&gt;6&lt;/ref-type&gt;&lt;dates&gt;&lt;year&gt;2005&lt;/year&gt;&lt;/dates&gt;&lt;rec-number&gt;230&lt;/rec-number&gt;&lt;publisher&gt;Sage&lt;/publisher&gt;&lt;last-updated-date format="utc"&gt;1593098035&lt;/last-updated-date&gt;&lt;/record&gt;&lt;/Cite&gt;&lt;Cite&gt;&lt;Author&gt;Smith&lt;/Author&gt;&lt;Year&gt;1984&lt;/Year&gt;&lt;IDText&gt;Uneven Development: Nature, Capital, and the Production of Space&lt;/IDText&gt;&lt;record&gt;&lt;titles&gt;&lt;title&gt;Uneven Development: Nature, Capital, and the Production of Space&lt;/title&gt;&lt;/titles&gt;&lt;contributors&gt;&lt;authors&gt;&lt;author&gt;Smith, Neil&lt;/author&gt;&lt;/authors&gt;&lt;/contributors&gt;&lt;added-date format="utc"&gt;1592757710&lt;/added-date&gt;&lt;ref-type name="Book"&gt;6&lt;/ref-type&gt;&lt;dates&gt;&lt;year&gt;1984&lt;/year&gt;&lt;/dates&gt;&lt;rec-number&gt;289&lt;/rec-number&gt;&lt;last-updated-date format="utc"&gt;1593092949&lt;/last-updated-date&gt;&lt;/record&gt;&lt;/Cite&gt;&lt;/EndNote&gt;</w:instrText>
      </w:r>
      <w:r w:rsidR="0030436E">
        <w:fldChar w:fldCharType="separate"/>
      </w:r>
      <w:r w:rsidR="0094229B">
        <w:rPr>
          <w:noProof/>
        </w:rPr>
        <w:t>(Foucault, 1980; Massey, 2005; Smith, 1984)</w:t>
      </w:r>
      <w:r w:rsidR="0030436E">
        <w:fldChar w:fldCharType="end"/>
      </w:r>
      <w:r w:rsidR="009E7CC3">
        <w:t>.</w:t>
      </w:r>
      <w:r w:rsidR="00690FAA">
        <w:t xml:space="preserve"> </w:t>
      </w:r>
      <w:r w:rsidR="009E7CC3">
        <w:t>O</w:t>
      </w:r>
      <w:r w:rsidR="00690FAA" w:rsidRPr="005558AC">
        <w:t xml:space="preserve">ver </w:t>
      </w:r>
      <w:r w:rsidR="00690FAA">
        <w:t>the course of the 20</w:t>
      </w:r>
      <w:r w:rsidR="00690FAA" w:rsidRPr="00AB2C0A">
        <w:rPr>
          <w:vertAlign w:val="superscript"/>
        </w:rPr>
        <w:t>th</w:t>
      </w:r>
      <w:r w:rsidR="00690FAA">
        <w:t xml:space="preserve"> century</w:t>
      </w:r>
      <w:r w:rsidR="009E7CC3">
        <w:t>, however,</w:t>
      </w:r>
      <w:r w:rsidR="00690FAA">
        <w:t xml:space="preserve"> </w:t>
      </w:r>
      <w:r w:rsidR="00690FAA" w:rsidRPr="005558AC">
        <w:t xml:space="preserve">scholars successfully brought space to </w:t>
      </w:r>
      <w:r w:rsidR="00690FAA">
        <w:t>'</w:t>
      </w:r>
      <w:r w:rsidR="00690FAA" w:rsidRPr="005558AC">
        <w:t>life</w:t>
      </w:r>
      <w:r w:rsidR="00690FAA">
        <w:t>’,</w:t>
      </w:r>
      <w:r w:rsidR="00690FAA" w:rsidRPr="005558AC">
        <w:t xml:space="preserve"> conceptualising and showing how space does not exist ‘out there’ as an abstract entity, neutral background, or container defined by stasis, but is instead continually produced</w:t>
      </w:r>
      <w:r w:rsidR="00690FAA">
        <w:t xml:space="preserve"> through social, political and economic activity</w:t>
      </w:r>
      <w:r w:rsidR="00C3116B">
        <w:t xml:space="preserve"> and relations</w:t>
      </w:r>
      <w:r w:rsidR="00690FAA" w:rsidRPr="005558AC">
        <w:t xml:space="preserve">. As </w:t>
      </w:r>
      <w:proofErr w:type="spellStart"/>
      <w:r w:rsidR="00690FAA" w:rsidRPr="005558AC">
        <w:t>Beyes</w:t>
      </w:r>
      <w:proofErr w:type="spellEnd"/>
      <w:r w:rsidR="00690FAA" w:rsidRPr="005558AC">
        <w:t xml:space="preserve"> and </w:t>
      </w:r>
      <w:r w:rsidR="00690FAA" w:rsidRPr="005558AC">
        <w:lastRenderedPageBreak/>
        <w:t xml:space="preserve">Holt </w:t>
      </w:r>
      <w:r w:rsidR="0030436E">
        <w:fldChar w:fldCharType="begin"/>
      </w:r>
      <w:r w:rsidR="0030436E">
        <w:instrText xml:space="preserve"> ADDIN EN.CITE &lt;EndNote&gt;&lt;Cite ExcludeAuth="1"&gt;&lt;Author&gt;Beyes&lt;/Author&gt;&lt;Year&gt;2020&lt;/Year&gt;&lt;IDText&gt;The Topographical Imagination: Space and organization theory&lt;/IDText&gt;&lt;Suffix&gt;`, p. 5&lt;/Suffix&gt;&lt;DisplayText&gt;(2020, p. 5)&lt;/DisplayText&gt;&lt;record&gt;&lt;isbn&gt;2631-7877&lt;/isbn&gt;&lt;titles&gt;&lt;title&gt;The Topographical Imagination: Space and organization theory&lt;/title&gt;&lt;secondary-title&gt;Organization Theory&lt;/secondary-title&gt;&lt;/titles&gt;&lt;pages&gt;2631787720913880&lt;/pages&gt;&lt;number&gt;2&lt;/number&gt;&lt;contributors&gt;&lt;authors&gt;&lt;author&gt;Beyes, Timon&lt;/author&gt;&lt;author&gt;Holt, Robin&lt;/author&gt;&lt;/authors&gt;&lt;/contributors&gt;&lt;added-date format="utc"&gt;1593097687&lt;/added-date&gt;&lt;ref-type name="Journal Article"&gt;17&lt;/ref-type&gt;&lt;dates&gt;&lt;year&gt;2020&lt;/year&gt;&lt;/dates&gt;&lt;rec-number&gt;324&lt;/rec-number&gt;&lt;last-updated-date format="utc"&gt;1593097687&lt;/last-updated-date&gt;&lt;volume&gt;1&lt;/volume&gt;&lt;/record&gt;&lt;/Cite&gt;&lt;/EndNote&gt;</w:instrText>
      </w:r>
      <w:r w:rsidR="0030436E">
        <w:fldChar w:fldCharType="separate"/>
      </w:r>
      <w:r w:rsidR="0030436E">
        <w:rPr>
          <w:noProof/>
        </w:rPr>
        <w:t>(2020, p. 5)</w:t>
      </w:r>
      <w:r w:rsidR="0030436E">
        <w:fldChar w:fldCharType="end"/>
      </w:r>
      <w:r w:rsidR="00690FAA" w:rsidRPr="005558AC">
        <w:t xml:space="preserve"> </w:t>
      </w:r>
      <w:r w:rsidR="00690FAA" w:rsidRPr="0030436E">
        <w:t xml:space="preserve">write, “the </w:t>
      </w:r>
      <w:r w:rsidR="00690FAA" w:rsidRPr="0030436E">
        <w:t xml:space="preserve">spatial turn now figures prominently in human scientist circles, denoting a renaissance of ‘space’ as a conceptual and analytical category, and marking a renewed interest in the spatial nature of human experience”. </w:t>
      </w:r>
    </w:p>
    <w:p w14:paraId="43F3A412" w14:textId="7D2F5F5D" w:rsidR="00994FC7" w:rsidRDefault="00690FAA" w:rsidP="00690FAA">
      <w:pPr>
        <w:ind w:firstLine="588"/>
      </w:pPr>
      <w:r w:rsidRPr="0030436E">
        <w:t>The spatial turn has seen the production of physical</w:t>
      </w:r>
      <w:r w:rsidRPr="005558AC">
        <w:t xml:space="preserve"> and representational space(s) and spatial concepts, such as site, place, territory, region, and scale, conceptualised</w:t>
      </w:r>
      <w:r>
        <w:t xml:space="preserve"> and approached</w:t>
      </w:r>
      <w:r w:rsidRPr="005558AC">
        <w:t xml:space="preserve"> as outcomes of the performance and ordering of practices</w:t>
      </w:r>
      <w:r w:rsidR="00D72B56">
        <w:t>.</w:t>
      </w:r>
      <w:r>
        <w:t xml:space="preserve"> Building on this positioning, our </w:t>
      </w:r>
      <w:r>
        <w:t>conceptualisation</w:t>
      </w:r>
      <w:r w:rsidR="009E7CC3">
        <w:t xml:space="preserve"> of spatio-market practices</w:t>
      </w:r>
      <w:r>
        <w:t xml:space="preserve"> more specifically involves a synthesis of </w:t>
      </w:r>
      <w:r w:rsidR="00994FC7">
        <w:t xml:space="preserve">elements of Lefebvre’s </w:t>
      </w:r>
      <w:r w:rsidR="0030436E">
        <w:fldChar w:fldCharType="begin"/>
      </w:r>
      <w:r w:rsidR="0030436E">
        <w:instrText xml:space="preserve"> ADDIN EN.CITE &lt;EndNote&gt;&lt;Cite ExcludeAuth="1"&gt;&lt;Author&gt;Lefebvre&lt;/Author&gt;&lt;Year&gt;1991&lt;/Year&gt;&lt;IDText&gt;The production of space&lt;/IDText&gt;&lt;DisplayText&gt;(1991)&lt;/DisplayText&gt;&lt;record&gt;&lt;titles&gt;&lt;title&gt;The production of space&lt;/title&gt;&lt;/titles&gt;&lt;contributors&gt;&lt;authors&gt;&lt;author&gt;Lefebvre, Henri&lt;/author&gt;&lt;/authors&gt;&lt;/contributors&gt;&lt;added-date format="utc"&gt;1542803658&lt;/added-date&gt;&lt;ref-type name="Book"&gt;6&lt;/ref-type&gt;&lt;dates&gt;&lt;year&gt;1991&lt;/year&gt;&lt;/dates&gt;&lt;rec-number&gt;71&lt;/rec-number&gt;&lt;publisher&gt;Oxford Blackwell&lt;/publisher&gt;&lt;last-updated-date format="utc"&gt;1579790193&lt;/last-updated-date&gt;&lt;/record&gt;&lt;/Cite&gt;&lt;/EndNote&gt;</w:instrText>
      </w:r>
      <w:r w:rsidR="0030436E">
        <w:fldChar w:fldCharType="separate"/>
      </w:r>
      <w:r w:rsidR="0030436E">
        <w:rPr>
          <w:noProof/>
        </w:rPr>
        <w:t>(1991)</w:t>
      </w:r>
      <w:r w:rsidR="0030436E">
        <w:fldChar w:fldCharType="end"/>
      </w:r>
      <w:r w:rsidR="00951891">
        <w:t xml:space="preserve"> and Harvey’s (1973, 2006</w:t>
      </w:r>
      <w:r w:rsidR="00994FC7">
        <w:t xml:space="preserve">) </w:t>
      </w:r>
      <w:r>
        <w:t>seminal</w:t>
      </w:r>
      <w:r w:rsidR="00994FC7">
        <w:t xml:space="preserve"> works. Lefebvre’s (1991) </w:t>
      </w:r>
      <w:r w:rsidR="007F7D07">
        <w:t>influential</w:t>
      </w:r>
      <w:r w:rsidR="00994FC7">
        <w:t xml:space="preserve"> work </w:t>
      </w:r>
      <w:r w:rsidR="0030436E" w:rsidRPr="00AB2C0A">
        <w:t>–</w:t>
      </w:r>
      <w:r w:rsidR="00994FC7" w:rsidRPr="007A0D36">
        <w:rPr>
          <w:i/>
          <w:iCs/>
        </w:rPr>
        <w:t xml:space="preserve"> </w:t>
      </w:r>
      <w:r w:rsidR="00994FC7" w:rsidRPr="00AC56D7">
        <w:rPr>
          <w:i/>
          <w:iCs/>
        </w:rPr>
        <w:t xml:space="preserve">The Production of Space </w:t>
      </w:r>
      <w:r w:rsidR="00AB2C0A" w:rsidRPr="00AB2C0A">
        <w:t>–</w:t>
      </w:r>
      <w:r w:rsidR="00994FC7">
        <w:rPr>
          <w:i/>
          <w:iCs/>
        </w:rPr>
        <w:t xml:space="preserve"> </w:t>
      </w:r>
      <w:r w:rsidR="00994FC7">
        <w:t>foregrounds</w:t>
      </w:r>
      <w:r w:rsidR="00994FC7" w:rsidRPr="00BC761D">
        <w:t xml:space="preserve"> the </w:t>
      </w:r>
      <w:r w:rsidR="00994FC7">
        <w:t>inescapably</w:t>
      </w:r>
      <w:r w:rsidR="00994FC7" w:rsidRPr="00BC761D">
        <w:t xml:space="preserve"> spatial dimensions of everyday </w:t>
      </w:r>
      <w:r w:rsidR="00994FC7">
        <w:t>practice</w:t>
      </w:r>
      <w:r w:rsidR="00AB2C0A">
        <w:t xml:space="preserve">, </w:t>
      </w:r>
      <w:r w:rsidR="00994FC7">
        <w:t>and for our purposes</w:t>
      </w:r>
      <w:r w:rsidR="0030436E">
        <w:t xml:space="preserve">, </w:t>
      </w:r>
      <w:r w:rsidR="00994FC7">
        <w:t xml:space="preserve">market practices. Harvey’s (1973, 2006) work adds further analytical value, providing a set of dominant spatial categories (absolute, relative and </w:t>
      </w:r>
      <w:r w:rsidR="00016D56">
        <w:t>relational</w:t>
      </w:r>
      <w:r w:rsidR="00994FC7">
        <w:t xml:space="preserve">), which are used day-to-day as part of </w:t>
      </w:r>
      <w:r w:rsidR="007F7D07">
        <w:t xml:space="preserve">the performance of </w:t>
      </w:r>
      <w:r w:rsidR="00994FC7">
        <w:t>practice</w:t>
      </w:r>
      <w:r w:rsidR="0030436E">
        <w:t>s</w:t>
      </w:r>
      <w:r w:rsidR="00994FC7">
        <w:t xml:space="preserve"> and are thus understood here to be mobilised by market actors as part of market making. </w:t>
      </w:r>
    </w:p>
    <w:p w14:paraId="74EA1E21" w14:textId="15CF578C" w:rsidR="00AD5233" w:rsidRDefault="00AD5233" w:rsidP="00AD5233">
      <w:pPr>
        <w:rPr>
          <w:rFonts w:cs="Times New Roman"/>
          <w:color w:val="000000"/>
          <w:lang w:eastAsia="sv-SE"/>
        </w:rPr>
      </w:pPr>
      <w:r w:rsidRPr="00136FF4">
        <w:rPr>
          <w:rFonts w:cs="Times New Roman"/>
          <w:color w:val="000000"/>
          <w:lang w:eastAsia="sv-SE"/>
        </w:rPr>
        <w:t xml:space="preserve">Three core and related propositions underpin our conceptualisation of spatio-market practices. Firstly, market actors are always engaged in and responding to the production of, exchange in, and consumption of </w:t>
      </w:r>
      <w:r w:rsidR="007F7D07">
        <w:rPr>
          <w:rFonts w:cs="Times New Roman"/>
          <w:color w:val="000000"/>
          <w:lang w:eastAsia="sv-SE"/>
        </w:rPr>
        <w:t xml:space="preserve">tangible and imagined </w:t>
      </w:r>
      <w:r w:rsidRPr="00136FF4">
        <w:rPr>
          <w:rFonts w:cs="Times New Roman"/>
          <w:color w:val="000000"/>
          <w:lang w:eastAsia="sv-SE"/>
        </w:rPr>
        <w:t>market contexts. Secondly, these market contexts, be they corporeal or imagined, are direct emanations of the ordering and performance of market practices. Thirdly, the ordering and performance of market practices and related contexts of production, exchange and consumption</w:t>
      </w:r>
      <w:r>
        <w:rPr>
          <w:rFonts w:cs="Times New Roman"/>
          <w:color w:val="000000"/>
          <w:lang w:eastAsia="sv-SE"/>
        </w:rPr>
        <w:t>,</w:t>
      </w:r>
      <w:r w:rsidRPr="00136FF4">
        <w:rPr>
          <w:rFonts w:cs="Times New Roman"/>
          <w:color w:val="000000"/>
          <w:lang w:eastAsia="sv-SE"/>
        </w:rPr>
        <w:t xml:space="preserve"> depend on the mobilisation of various conceptualisations of space</w:t>
      </w:r>
      <w:r>
        <w:rPr>
          <w:rFonts w:cs="Times New Roman"/>
          <w:color w:val="000000"/>
          <w:lang w:eastAsia="sv-SE"/>
        </w:rPr>
        <w:t>. These</w:t>
      </w:r>
      <w:r w:rsidR="007F7D07">
        <w:rPr>
          <w:rFonts w:cs="Times New Roman"/>
          <w:color w:val="000000"/>
          <w:lang w:eastAsia="sv-SE"/>
        </w:rPr>
        <w:t xml:space="preserve"> conceptualisations</w:t>
      </w:r>
      <w:r>
        <w:rPr>
          <w:rFonts w:cs="Times New Roman"/>
          <w:color w:val="000000"/>
          <w:lang w:eastAsia="sv-SE"/>
        </w:rPr>
        <w:t xml:space="preserve"> </w:t>
      </w:r>
      <w:r w:rsidRPr="00136FF4">
        <w:rPr>
          <w:rFonts w:cs="Times New Roman"/>
          <w:color w:val="000000"/>
          <w:lang w:eastAsia="sv-SE"/>
        </w:rPr>
        <w:t>are</w:t>
      </w:r>
      <w:r>
        <w:rPr>
          <w:rFonts w:cs="Times New Roman"/>
          <w:color w:val="000000"/>
          <w:lang w:eastAsia="sv-SE"/>
        </w:rPr>
        <w:t>, furthermore,</w:t>
      </w:r>
      <w:r w:rsidRPr="00136FF4">
        <w:rPr>
          <w:rFonts w:cs="Times New Roman"/>
          <w:color w:val="000000"/>
          <w:lang w:eastAsia="sv-SE"/>
        </w:rPr>
        <w:t xml:space="preserve"> integral to and shape everyday experiences and the wider constitution of social, cultural, political and economic relations and </w:t>
      </w:r>
      <w:r>
        <w:rPr>
          <w:rFonts w:cs="Times New Roman"/>
          <w:color w:val="000000"/>
          <w:lang w:eastAsia="sv-SE"/>
        </w:rPr>
        <w:t xml:space="preserve">socio-material </w:t>
      </w:r>
      <w:r w:rsidRPr="00136FF4">
        <w:rPr>
          <w:rFonts w:cs="Times New Roman"/>
          <w:color w:val="000000"/>
          <w:lang w:eastAsia="sv-SE"/>
        </w:rPr>
        <w:t xml:space="preserve">formations. From this standpoint, challenges of </w:t>
      </w:r>
      <w:r w:rsidRPr="00136FF4">
        <w:rPr>
          <w:rFonts w:cs="Times New Roman"/>
          <w:color w:val="000000"/>
          <w:lang w:eastAsia="sv-SE"/>
        </w:rPr>
        <w:lastRenderedPageBreak/>
        <w:t xml:space="preserve">understanding how markets are made, why, and whom for, are resolved by examining </w:t>
      </w:r>
      <w:r>
        <w:rPr>
          <w:rFonts w:cs="Times New Roman"/>
          <w:color w:val="000000"/>
          <w:lang w:eastAsia="sv-SE"/>
        </w:rPr>
        <w:t xml:space="preserve">the ordering and performance of </w:t>
      </w:r>
      <w:r w:rsidRPr="00136FF4">
        <w:rPr>
          <w:rFonts w:cs="Times New Roman"/>
          <w:color w:val="000000"/>
          <w:lang w:eastAsia="sv-SE"/>
        </w:rPr>
        <w:t>spatio-market practices, the contexts they produce and respond to, and how they do so.</w:t>
      </w:r>
      <w:r w:rsidR="007F7D07">
        <w:rPr>
          <w:rFonts w:cs="Times New Roman"/>
          <w:color w:val="000000"/>
          <w:lang w:eastAsia="sv-SE"/>
        </w:rPr>
        <w:t xml:space="preserve"> In the next section, </w:t>
      </w:r>
      <w:r w:rsidR="0041025E">
        <w:rPr>
          <w:rFonts w:cs="Times New Roman"/>
          <w:color w:val="000000"/>
          <w:lang w:eastAsia="sv-SE"/>
        </w:rPr>
        <w:t xml:space="preserve">we ground these </w:t>
      </w:r>
      <w:r w:rsidR="004C212B">
        <w:rPr>
          <w:rFonts w:cs="Times New Roman"/>
          <w:color w:val="000000"/>
          <w:lang w:eastAsia="sv-SE"/>
        </w:rPr>
        <w:t>propositions in</w:t>
      </w:r>
      <w:r w:rsidR="0041025E">
        <w:rPr>
          <w:rFonts w:cs="Times New Roman"/>
          <w:color w:val="000000"/>
          <w:lang w:eastAsia="sv-SE"/>
        </w:rPr>
        <w:t xml:space="preserve"> reference to a set of key ideas and concepts that lie at the heart of </w:t>
      </w:r>
      <w:r w:rsidR="007F7D07">
        <w:rPr>
          <w:rFonts w:cs="Times New Roman"/>
          <w:color w:val="000000"/>
          <w:lang w:eastAsia="sv-SE"/>
        </w:rPr>
        <w:t>Lefebvre</w:t>
      </w:r>
      <w:r w:rsidR="0041025E">
        <w:rPr>
          <w:rFonts w:cs="Times New Roman"/>
          <w:color w:val="000000"/>
          <w:lang w:eastAsia="sv-SE"/>
        </w:rPr>
        <w:t>’s</w:t>
      </w:r>
      <w:r w:rsidR="007F7D07">
        <w:rPr>
          <w:rFonts w:cs="Times New Roman"/>
          <w:color w:val="000000"/>
          <w:lang w:eastAsia="sv-SE"/>
        </w:rPr>
        <w:t xml:space="preserve"> (1991) </w:t>
      </w:r>
      <w:r w:rsidR="0041025E">
        <w:rPr>
          <w:rFonts w:cs="Times New Roman"/>
          <w:color w:val="000000"/>
          <w:lang w:eastAsia="sv-SE"/>
        </w:rPr>
        <w:t xml:space="preserve">and Harvey’s (1973, 2006) works. </w:t>
      </w:r>
    </w:p>
    <w:p w14:paraId="299E994A" w14:textId="77777777" w:rsidR="004570F4" w:rsidRDefault="004570F4" w:rsidP="00F72465">
      <w:pPr>
        <w:ind w:firstLine="0"/>
      </w:pPr>
    </w:p>
    <w:p w14:paraId="446B6521" w14:textId="32E39849" w:rsidR="00341DB7" w:rsidRPr="008A5F51" w:rsidRDefault="007F7D07" w:rsidP="0030436E">
      <w:pPr>
        <w:pStyle w:val="Heading3"/>
        <w:numPr>
          <w:ilvl w:val="1"/>
          <w:numId w:val="27"/>
        </w:numPr>
        <w:ind w:left="426"/>
        <w:rPr>
          <w:b/>
          <w:bCs/>
          <w:color w:val="4472C4" w:themeColor="accent1"/>
        </w:rPr>
      </w:pPr>
      <w:r w:rsidRPr="008A5F51">
        <w:rPr>
          <w:b/>
          <w:bCs/>
          <w:color w:val="4472C4" w:themeColor="accent1"/>
        </w:rPr>
        <w:t xml:space="preserve">The spatial </w:t>
      </w:r>
      <w:r w:rsidR="00341DB7" w:rsidRPr="008A5F51">
        <w:rPr>
          <w:b/>
          <w:bCs/>
          <w:color w:val="4472C4" w:themeColor="accent1"/>
        </w:rPr>
        <w:t>dimensions</w:t>
      </w:r>
      <w:r w:rsidRPr="008A5F51">
        <w:rPr>
          <w:b/>
          <w:bCs/>
          <w:color w:val="4472C4" w:themeColor="accent1"/>
        </w:rPr>
        <w:t xml:space="preserve"> and dynamics</w:t>
      </w:r>
      <w:r w:rsidR="00341DB7" w:rsidRPr="008A5F51">
        <w:rPr>
          <w:b/>
          <w:bCs/>
          <w:color w:val="4472C4" w:themeColor="accent1"/>
        </w:rPr>
        <w:t xml:space="preserve"> of everyday spatio-market practices</w:t>
      </w:r>
    </w:p>
    <w:p w14:paraId="67137422" w14:textId="7E057F99" w:rsidR="00CA6BD5" w:rsidRDefault="00341DB7" w:rsidP="00CA6BD5">
      <w:r>
        <w:t xml:space="preserve">The three propositions noted align closely with Lefebvre’s </w:t>
      </w:r>
      <w:r w:rsidR="00951891">
        <w:t>(1991) and Harvey’s (1973, 2006</w:t>
      </w:r>
      <w:r>
        <w:t>) discussion</w:t>
      </w:r>
      <w:r w:rsidR="00BF77E1">
        <w:t>s</w:t>
      </w:r>
      <w:r>
        <w:t xml:space="preserve"> </w:t>
      </w:r>
      <w:r w:rsidR="00BF77E1">
        <w:t>concerning</w:t>
      </w:r>
      <w:r>
        <w:t xml:space="preserve"> the spatial dimensions</w:t>
      </w:r>
      <w:r w:rsidR="00BF77E1">
        <w:t xml:space="preserve"> and dynamics</w:t>
      </w:r>
      <w:r>
        <w:t xml:space="preserve"> of everyday life</w:t>
      </w:r>
      <w:r w:rsidR="00BF77E1">
        <w:t xml:space="preserve"> and social</w:t>
      </w:r>
      <w:r w:rsidR="00364FFD">
        <w:t>, cultural, political and economic</w:t>
      </w:r>
      <w:r w:rsidR="00BF77E1">
        <w:t xml:space="preserve"> relations</w:t>
      </w:r>
      <w:r>
        <w:t xml:space="preserve">. Lefebvre (1991) discusses these in reference to two </w:t>
      </w:r>
      <w:r w:rsidR="00BF77E1">
        <w:t xml:space="preserve">overlayed </w:t>
      </w:r>
      <w:r>
        <w:t xml:space="preserve">conceptual triads </w:t>
      </w:r>
      <w:r w:rsidRPr="00BC761D">
        <w:t>(‘perceived-conceived-lived’ and ‘spatial practice-representations of space-representational spaces’)</w:t>
      </w:r>
      <w:r>
        <w:t>.</w:t>
      </w:r>
      <w:r>
        <w:t xml:space="preserve"> </w:t>
      </w:r>
      <w:r>
        <w:t xml:space="preserve">The </w:t>
      </w:r>
      <w:r w:rsidR="00BF77E1" w:rsidRPr="00BC761D">
        <w:t>‘perceived-conceived-lived’</w:t>
      </w:r>
      <w:r w:rsidR="00BF77E1">
        <w:t xml:space="preserve"> </w:t>
      </w:r>
      <w:r>
        <w:t xml:space="preserve">triad </w:t>
      </w:r>
      <w:r w:rsidR="00041490">
        <w:t xml:space="preserve">acknowledges and </w:t>
      </w:r>
      <w:r>
        <w:t xml:space="preserve">stresses the </w:t>
      </w:r>
      <w:r w:rsidR="00EE55E4">
        <w:t xml:space="preserve">spatial dimensions of a </w:t>
      </w:r>
      <w:r>
        <w:t>social subject</w:t>
      </w:r>
      <w:r w:rsidR="00EE55E4">
        <w:t>’</w:t>
      </w:r>
      <w:r w:rsidR="00466186">
        <w:t>s</w:t>
      </w:r>
      <w:r w:rsidR="00EE55E4">
        <w:t xml:space="preserve"> everyday experiences and actions</w:t>
      </w:r>
      <w:r>
        <w:t>. The</w:t>
      </w:r>
      <w:r w:rsidR="00BF77E1">
        <w:t xml:space="preserve"> </w:t>
      </w:r>
      <w:r w:rsidR="00563988">
        <w:t>overlaying of</w:t>
      </w:r>
      <w:r>
        <w:t xml:space="preserve"> </w:t>
      </w:r>
      <w:r w:rsidR="00BF77E1" w:rsidRPr="00BC761D">
        <w:t>‘spatial practice-representations of space-representational spaces’</w:t>
      </w:r>
      <w:r w:rsidR="00BF77E1">
        <w:t xml:space="preserve"> </w:t>
      </w:r>
      <w:r>
        <w:t xml:space="preserve">emphasises </w:t>
      </w:r>
      <w:r w:rsidRPr="00BC761D">
        <w:t xml:space="preserve">that the ongoing production of space(s) involves a multiplicity of perceiving, conceiving and living </w:t>
      </w:r>
      <w:r>
        <w:t xml:space="preserve">social </w:t>
      </w:r>
      <w:r w:rsidRPr="00BC761D">
        <w:t>subjects that perform practice</w:t>
      </w:r>
      <w:r>
        <w:t>s</w:t>
      </w:r>
      <w:r w:rsidRPr="00BC761D">
        <w:t xml:space="preserve"> and together respond to and (re)produce </w:t>
      </w:r>
      <w:r>
        <w:t xml:space="preserve">physical and </w:t>
      </w:r>
      <w:r w:rsidR="00C62277">
        <w:t>meaningful</w:t>
      </w:r>
      <w:r>
        <w:t xml:space="preserve"> </w:t>
      </w:r>
      <w:r w:rsidR="00041490">
        <w:t>sites</w:t>
      </w:r>
      <w:r w:rsidR="00041490" w:rsidRPr="00BC761D">
        <w:t xml:space="preserve"> </w:t>
      </w:r>
      <w:r w:rsidRPr="00BC761D">
        <w:t xml:space="preserve">through organised and rhythmic patterns of activity </w:t>
      </w:r>
      <w:r>
        <w:fldChar w:fldCharType="begin"/>
      </w:r>
      <w:r>
        <w:instrText xml:space="preserve"> ADDIN EN.CITE &lt;EndNote&gt;&lt;Cite&gt;&lt;Author&gt;Lefebvre&lt;/Author&gt;&lt;Year&gt;2004&lt;/Year&gt;&lt;IDText&gt;Rhythmanalysis: Space, time and everyday life&lt;/IDText&gt;&lt;Prefix&gt;for a more detailed discussion of the rhythmic dynamics of everyday life see &lt;/Prefix&gt;&lt;DisplayText&gt;(for a more detailed discussion of the rhythmic dynamics of everyday life see Lefebvre, 2004)&lt;/DisplayText&gt;&lt;record&gt;&lt;isbn&gt;0826472990&lt;/isbn&gt;&lt;titles&gt;&lt;title&gt;Rhythmanalysis: Space, time and everyday life&lt;/title&gt;&lt;/titles&gt;&lt;contributors&gt;&lt;authors&gt;&lt;author&gt;Lefebvre, Henri&lt;/author&gt;&lt;/authors&gt;&lt;/contributors&gt;&lt;added-date format="utc"&gt;1592777622&lt;/added-date&gt;&lt;ref-type name="Book"&gt;6&lt;/ref-type&gt;&lt;dates&gt;&lt;year&gt;2004&lt;/year&gt;&lt;/dates&gt;&lt;rec-number&gt;292&lt;/rec-number&gt;&lt;publisher&gt;A&amp;amp;C Black&lt;/publisher&gt;&lt;last-updated-date format="utc"&gt;1592777622&lt;/last-updated-date&gt;&lt;/record&gt;&lt;/Cite&gt;&lt;/EndNote&gt;</w:instrText>
      </w:r>
      <w:r>
        <w:fldChar w:fldCharType="separate"/>
      </w:r>
      <w:r>
        <w:t>(for a more detailed discussion of the rhythmic dynamics of everyday life see Lefebvre, 2004)</w:t>
      </w:r>
      <w:r>
        <w:fldChar w:fldCharType="end"/>
      </w:r>
      <w:r>
        <w:t>.</w:t>
      </w:r>
      <w:r>
        <w:t xml:space="preserve"> </w:t>
      </w:r>
      <w:r w:rsidRPr="00BC761D">
        <w:t>Lefebvre (1991) explains</w:t>
      </w:r>
      <w:r>
        <w:t xml:space="preserve"> that</w:t>
      </w:r>
      <w:r w:rsidRPr="00BC761D">
        <w:t xml:space="preserve"> his conceptualisation of perceived space most closely aligns with spatial practice; </w:t>
      </w:r>
      <w:r w:rsidRPr="00BC761D">
        <w:t>conceived space with representations of space; and lived space with representational spaces.</w:t>
      </w:r>
      <w:r w:rsidR="00041490">
        <w:t xml:space="preserve"> </w:t>
      </w:r>
      <w:r w:rsidR="00951891">
        <w:t>Harvey (1973, 2006</w:t>
      </w:r>
      <w:r>
        <w:t xml:space="preserve">) likewise centres </w:t>
      </w:r>
      <w:r w:rsidR="00360B4A">
        <w:t>‘</w:t>
      </w:r>
      <w:r>
        <w:t>practice</w:t>
      </w:r>
      <w:r w:rsidR="00360B4A">
        <w:t>’</w:t>
      </w:r>
      <w:r>
        <w:t xml:space="preserve"> in his work, drawing </w:t>
      </w:r>
      <w:r w:rsidR="00166A3C">
        <w:t xml:space="preserve">specific </w:t>
      </w:r>
      <w:r>
        <w:t xml:space="preserve">connections between the enactment of practices, </w:t>
      </w:r>
      <w:r w:rsidR="00166A3C">
        <w:t>the mobilisation of three</w:t>
      </w:r>
      <w:r w:rsidR="00364FFD">
        <w:t xml:space="preserve"> </w:t>
      </w:r>
      <w:r w:rsidR="00166A3C">
        <w:t xml:space="preserve">conceptualisations </w:t>
      </w:r>
      <w:r>
        <w:t>of space</w:t>
      </w:r>
      <w:r w:rsidR="004C212B">
        <w:t xml:space="preserve"> (absolute; relative; </w:t>
      </w:r>
      <w:r w:rsidR="004C212B">
        <w:lastRenderedPageBreak/>
        <w:t>relational)</w:t>
      </w:r>
      <w:r>
        <w:t xml:space="preserve">, and the uneven production of material and representational geographies. We discuss </w:t>
      </w:r>
      <w:r w:rsidR="00166A3C">
        <w:t>Harv</w:t>
      </w:r>
      <w:r w:rsidR="00CA6BD5">
        <w:t xml:space="preserve">ey's (1973, 2006) and Lefebvre’s (1991) ideas </w:t>
      </w:r>
      <w:r>
        <w:t>in conjunction</w:t>
      </w:r>
      <w:r w:rsidR="00041490">
        <w:t xml:space="preserve"> because </w:t>
      </w:r>
      <w:r w:rsidR="00CA6BD5">
        <w:t>they</w:t>
      </w:r>
      <w:r w:rsidR="00041490">
        <w:t xml:space="preserve"> complement each other and specifically support attempts to decipher and reveal the </w:t>
      </w:r>
      <w:r w:rsidR="00CA6BD5">
        <w:t xml:space="preserve">everyday </w:t>
      </w:r>
      <w:r w:rsidR="00041490">
        <w:t>spatial dimensions and dynamics of market making</w:t>
      </w:r>
      <w:r w:rsidR="00CA6BD5">
        <w:t xml:space="preserve"> through practice</w:t>
      </w:r>
      <w:r w:rsidR="00041490">
        <w:t>.</w:t>
      </w:r>
      <w:r w:rsidR="00360B4A">
        <w:t xml:space="preserve"> Diagram 1 provides a representation of how we </w:t>
      </w:r>
      <w:r w:rsidR="00D878F8">
        <w:t xml:space="preserve">interpret and </w:t>
      </w:r>
      <w:r w:rsidR="00360B4A">
        <w:t>combine the authors</w:t>
      </w:r>
      <w:r w:rsidR="00D878F8">
        <w:t>’</w:t>
      </w:r>
      <w:r w:rsidR="00360B4A">
        <w:t xml:space="preserve"> ideas</w:t>
      </w:r>
      <w:r w:rsidR="00D878F8">
        <w:t xml:space="preserve">. In this section, we explain in more detail the links between the ideas captured in the diagram.  </w:t>
      </w:r>
    </w:p>
    <w:p w14:paraId="673BF44B" w14:textId="38C66AB5" w:rsidR="00D878F8" w:rsidRDefault="00D32EC6" w:rsidP="00A74CDC">
      <w:pPr>
        <w:jc w:val="center"/>
      </w:pPr>
      <w:r>
        <w:t>[Diagram 1 here]</w:t>
      </w:r>
    </w:p>
    <w:p w14:paraId="2EF861AB" w14:textId="77777777" w:rsidR="00A74CDC" w:rsidRDefault="00A74CDC" w:rsidP="00A74CDC">
      <w:pPr>
        <w:jc w:val="center"/>
      </w:pPr>
    </w:p>
    <w:p w14:paraId="0217CCEC" w14:textId="0128165B" w:rsidR="00466186" w:rsidRDefault="00341DB7" w:rsidP="006A2406">
      <w:r w:rsidRPr="00BC761D">
        <w:t xml:space="preserve">Emphasising the spatial dimensions of subjectivity, </w:t>
      </w:r>
      <w:r>
        <w:t>Lefebvre (1991)</w:t>
      </w:r>
      <w:r w:rsidRPr="00BC761D">
        <w:t xml:space="preserve"> discusses the</w:t>
      </w:r>
      <w:r>
        <w:t xml:space="preserve"> first</w:t>
      </w:r>
      <w:r w:rsidRPr="00BC761D">
        <w:t xml:space="preserve"> element of his perceived-conceived-lived triad in reference to the social subject as </w:t>
      </w:r>
      <w:r>
        <w:t>a</w:t>
      </w:r>
      <w:r w:rsidRPr="00BC761D">
        <w:t xml:space="preserve"> living, breathing, thinking and perceptive</w:t>
      </w:r>
      <w:r>
        <w:t xml:space="preserve"> </w:t>
      </w:r>
      <w:r>
        <w:t xml:space="preserve">“body” </w:t>
      </w:r>
      <w:r w:rsidRPr="00BC761D">
        <w:t xml:space="preserve">(Lefebvre, 1991, p. 40). As he explains, the existence of </w:t>
      </w:r>
      <w:r>
        <w:t>“</w:t>
      </w:r>
      <w:r w:rsidRPr="00BC761D">
        <w:t>social practices presuppose the use of the body: the use of the hands, members and sensory organs, and the gestures of work</w:t>
      </w:r>
      <w:r>
        <w:t>”</w:t>
      </w:r>
      <w:r w:rsidRPr="00BC761D">
        <w:t xml:space="preserve"> (Lefebvre, 1991, p. 40</w:t>
      </w:r>
      <w:r w:rsidRPr="00BC761D">
        <w:t xml:space="preserve">). </w:t>
      </w:r>
      <w:r w:rsidR="006A2406">
        <w:t xml:space="preserve">‘Put in psychology’s terms’, ‘the realm of the perceived… [is] the practical basis of the perception of the outside world’ (Lefebvre, 1991, p. 40). </w:t>
      </w:r>
      <w:r>
        <w:t xml:space="preserve">This </w:t>
      </w:r>
      <w:r>
        <w:t xml:space="preserve">perceptive and instinctive </w:t>
      </w:r>
      <w:r>
        <w:t>body</w:t>
      </w:r>
      <w:r w:rsidR="006A2406">
        <w:t>, which encounters and helps make the outside world (e.g., buildings, sites of leisure, retail shops, roads, city neighbourhoods),</w:t>
      </w:r>
      <w:r>
        <w:t xml:space="preserve"> is always </w:t>
      </w:r>
      <w:r w:rsidR="006A2406">
        <w:t xml:space="preserve">caught up </w:t>
      </w:r>
      <w:r>
        <w:t xml:space="preserve">in and integral to the </w:t>
      </w:r>
      <w:r w:rsidR="007F10DC">
        <w:t>construction</w:t>
      </w:r>
      <w:r>
        <w:t xml:space="preserve"> of social spaces</w:t>
      </w:r>
      <w:r w:rsidR="007F10DC">
        <w:t xml:space="preserve"> </w:t>
      </w:r>
      <w:r w:rsidR="00466186">
        <w:t>through engagement in wider patterns of, what Lefebvre (1991, p. 38) terms, “spatial practice”</w:t>
      </w:r>
      <w:r>
        <w:t>.</w:t>
      </w:r>
      <w:r w:rsidR="00D878F8">
        <w:t xml:space="preserve"> </w:t>
      </w:r>
      <w:r w:rsidR="006A2406">
        <w:t xml:space="preserve">In this sense, the perceptive </w:t>
      </w:r>
      <w:r w:rsidR="00AD7305">
        <w:t xml:space="preserve">subjective </w:t>
      </w:r>
      <w:r w:rsidR="006A2406">
        <w:t xml:space="preserve">body is embedded in and shaped by the social body it is a part of. </w:t>
      </w:r>
      <w:r>
        <w:t xml:space="preserve"> Bodies do not</w:t>
      </w:r>
      <w:r w:rsidR="009C326D">
        <w:t>, therefore,</w:t>
      </w:r>
      <w:r>
        <w:t xml:space="preserve"> encounter or perceive objects abstractly but always</w:t>
      </w:r>
      <w:r w:rsidR="009C326D">
        <w:t xml:space="preserve"> through spatial practice and</w:t>
      </w:r>
      <w:r>
        <w:t xml:space="preserve"> </w:t>
      </w:r>
      <w:r w:rsidR="009C326D">
        <w:t>‘</w:t>
      </w:r>
      <w:r>
        <w:t>in</w:t>
      </w:r>
      <w:r w:rsidR="009C326D">
        <w:t>’</w:t>
      </w:r>
      <w:r>
        <w:t xml:space="preserve"> market contexts, be they linked with production, exchange and/or consumption. </w:t>
      </w:r>
    </w:p>
    <w:p w14:paraId="661D2DE2" w14:textId="2B206D5D" w:rsidR="00341DB7" w:rsidRDefault="00341DB7" w:rsidP="00341DB7">
      <w:r>
        <w:lastRenderedPageBreak/>
        <w:t xml:space="preserve">By spatial practice, Lefebvre (1991, p. 33) </w:t>
      </w:r>
      <w:r w:rsidR="001B5677">
        <w:t xml:space="preserve">specifically </w:t>
      </w:r>
      <w:r>
        <w:t xml:space="preserve">refers to the everyday </w:t>
      </w:r>
      <w:r w:rsidR="001B5677">
        <w:t xml:space="preserve">collective </w:t>
      </w:r>
      <w:r>
        <w:t xml:space="preserve">routines of actors and the related production of </w:t>
      </w:r>
      <w:r w:rsidR="0030436E">
        <w:t>“</w:t>
      </w:r>
      <w:r>
        <w:t>particular locations and spatial sets characteristic of each spatial formation</w:t>
      </w:r>
      <w:r w:rsidR="0030436E">
        <w:t>”</w:t>
      </w:r>
      <w:r>
        <w:t xml:space="preserve">. </w:t>
      </w:r>
      <w:r w:rsidRPr="00BC761D">
        <w:t>It is</w:t>
      </w:r>
      <w:r>
        <w:t>, as Lefebvre (1991, p. 38) writes,</w:t>
      </w:r>
      <w:r w:rsidRPr="00BC761D">
        <w:t xml:space="preserve"> </w:t>
      </w:r>
      <w:r>
        <w:t>“</w:t>
      </w:r>
      <w:r w:rsidRPr="00BC761D">
        <w:t>the spatial practice of a society that secretes that society’s space</w:t>
      </w:r>
      <w:r w:rsidR="00C62277">
        <w:t>”. As means of example and in figurative terms, a supermarket</w:t>
      </w:r>
      <w:r>
        <w:t xml:space="preserve"> is (like all marketplaces) a nexus of routine patterns of production, exchange and consumption, all of which involve multiple perceptive</w:t>
      </w:r>
      <w:r w:rsidR="006A2406">
        <w:t>, active, mobile</w:t>
      </w:r>
      <w:r>
        <w:t xml:space="preserve"> and productive bodies, engaged in the enactment of spatial practice and the related production of the site as</w:t>
      </w:r>
      <w:r w:rsidR="00C62277">
        <w:t xml:space="preserve"> a</w:t>
      </w:r>
      <w:r>
        <w:t xml:space="preserve"> physical and meaningful formation. Key here is the idea that market practices do not happen </w:t>
      </w:r>
      <w:r>
        <w:rPr>
          <w:i/>
          <w:iCs/>
        </w:rPr>
        <w:t xml:space="preserve">in </w:t>
      </w:r>
      <w:r>
        <w:t xml:space="preserve">or </w:t>
      </w:r>
      <w:r w:rsidRPr="007A0D36">
        <w:rPr>
          <w:i/>
          <w:iCs/>
        </w:rPr>
        <w:t>across</w:t>
      </w:r>
      <w:r>
        <w:t xml:space="preserve"> space in an abstract sense. Rather, market practices are always spatial because </w:t>
      </w:r>
      <w:r w:rsidR="00144346">
        <w:t xml:space="preserve">perceptive </w:t>
      </w:r>
      <w:r>
        <w:t xml:space="preserve">actors are inevitably involved in, shaped by, and take aim at the routine production of </w:t>
      </w:r>
      <w:r w:rsidRPr="00A74CDC">
        <w:t>particular</w:t>
      </w:r>
      <w:r>
        <w:t xml:space="preserve"> market spaces.</w:t>
      </w:r>
      <w:r w:rsidR="00C62277">
        <w:t xml:space="preserve"> The spatial practices that take aim at and help make a supermarket are, for example, different</w:t>
      </w:r>
      <w:r w:rsidR="00B70591">
        <w:t xml:space="preserve"> (at least in some identifiable ways) </w:t>
      </w:r>
      <w:r w:rsidR="00C62277">
        <w:t xml:space="preserve">to those involved in the production of other </w:t>
      </w:r>
      <w:r w:rsidR="004017E5">
        <w:t>market</w:t>
      </w:r>
      <w:r w:rsidR="00C62277">
        <w:t xml:space="preserve"> sites, such as homes, </w:t>
      </w:r>
      <w:r w:rsidR="00C62277">
        <w:t>leisure venues,</w:t>
      </w:r>
      <w:r w:rsidR="00144346">
        <w:t xml:space="preserve"> digital marketplaces,</w:t>
      </w:r>
      <w:r w:rsidR="00C62277">
        <w:t xml:space="preserve"> </w:t>
      </w:r>
      <w:r w:rsidR="00B70591">
        <w:t>and those</w:t>
      </w:r>
      <w:r w:rsidR="00C62277">
        <w:t xml:space="preserve"> of worship, health</w:t>
      </w:r>
      <w:r w:rsidR="0030436E">
        <w:t>,</w:t>
      </w:r>
      <w:r w:rsidR="00C62277">
        <w:t xml:space="preserve"> and </w:t>
      </w:r>
      <w:r w:rsidR="00B70591">
        <w:t xml:space="preserve">education. The distinguishing physical and representational characteristic of such market spaces and the ability to identify them </w:t>
      </w:r>
      <w:r w:rsidR="004017E5">
        <w:t xml:space="preserve">separately </w:t>
      </w:r>
      <w:r w:rsidR="00B70591">
        <w:t>evidences this point.</w:t>
      </w:r>
    </w:p>
    <w:p w14:paraId="67B0776D" w14:textId="47291418" w:rsidR="00C83649" w:rsidRDefault="00341DB7" w:rsidP="00596635">
      <w:r>
        <w:t xml:space="preserve">Another </w:t>
      </w:r>
      <w:r w:rsidR="00144346">
        <w:t xml:space="preserve">linked </w:t>
      </w:r>
      <w:r>
        <w:t xml:space="preserve">dimension of the everyday spatiality of market practices lies in the </w:t>
      </w:r>
      <w:r w:rsidR="007F10DC">
        <w:t xml:space="preserve">conceptual </w:t>
      </w:r>
      <w:r w:rsidR="00281052">
        <w:t xml:space="preserve">capacities </w:t>
      </w:r>
      <w:r>
        <w:t xml:space="preserve">of </w:t>
      </w:r>
      <w:r w:rsidR="001F4087">
        <w:t>social subjects and thus market actors,</w:t>
      </w:r>
      <w:r>
        <w:t xml:space="preserve"> and how they handle, order</w:t>
      </w:r>
      <w:r w:rsidR="001F4087">
        <w:t>,</w:t>
      </w:r>
      <w:r>
        <w:t xml:space="preserve"> and make sense of the spaces they perceive and produce day-to-day.</w:t>
      </w:r>
      <w:r>
        <w:rPr>
          <w:i/>
          <w:iCs/>
        </w:rPr>
        <w:t xml:space="preserve"> </w:t>
      </w:r>
      <w:r>
        <w:t xml:space="preserve">This </w:t>
      </w:r>
      <w:r w:rsidR="007F10DC">
        <w:t xml:space="preserve">analytic </w:t>
      </w:r>
      <w:r>
        <w:t xml:space="preserve">capacity in crucial to everyday </w:t>
      </w:r>
      <w:r w:rsidR="001F4087">
        <w:t>action</w:t>
      </w:r>
      <w:r w:rsidR="00EB74DA">
        <w:t>. As we go onto explain,</w:t>
      </w:r>
      <w:r w:rsidR="00DD5F55">
        <w:t xml:space="preserve"> it would not be possible, for example, to distinguish entities, situate them</w:t>
      </w:r>
      <w:r w:rsidR="00EB74DA">
        <w:t xml:space="preserve">, track their movements, and </w:t>
      </w:r>
      <w:r w:rsidR="00DD5F55">
        <w:t xml:space="preserve">describe where they lie in relation to each other, without </w:t>
      </w:r>
      <w:r w:rsidR="00EB74DA">
        <w:t xml:space="preserve">conceptualising space in </w:t>
      </w:r>
      <w:r w:rsidR="001B5677">
        <w:lastRenderedPageBreak/>
        <w:t>particular</w:t>
      </w:r>
      <w:r w:rsidR="00EB74DA">
        <w:t xml:space="preserve"> terms. It would not, moreover, be possible to produce </w:t>
      </w:r>
      <w:r w:rsidR="001B1DB3">
        <w:t xml:space="preserve">socially and institutionally </w:t>
      </w:r>
      <w:r>
        <w:t>codified and instructive</w:t>
      </w:r>
      <w:r w:rsidR="001B1DB3">
        <w:t xml:space="preserve"> depictions of </w:t>
      </w:r>
      <w:r w:rsidR="001B5677">
        <w:t xml:space="preserve">market </w:t>
      </w:r>
      <w:r w:rsidR="001B1DB3">
        <w:t>space</w:t>
      </w:r>
      <w:r w:rsidR="001B5677">
        <w:t>s</w:t>
      </w:r>
      <w:r w:rsidR="001B1DB3">
        <w:t xml:space="preserve">. </w:t>
      </w:r>
    </w:p>
    <w:p w14:paraId="08762122" w14:textId="782CE399" w:rsidR="00596635" w:rsidRDefault="00C83649" w:rsidP="00596635">
      <w:r>
        <w:t>The</w:t>
      </w:r>
      <w:r w:rsidR="00EB74DA">
        <w:t xml:space="preserve"> conceptive capacities</w:t>
      </w:r>
      <w:r>
        <w:t xml:space="preserve"> of social subjects</w:t>
      </w:r>
      <w:r w:rsidR="00EB74DA">
        <w:t xml:space="preserve"> </w:t>
      </w:r>
      <w:r>
        <w:t>are distilled in</w:t>
      </w:r>
      <w:r w:rsidR="001B1DB3">
        <w:t xml:space="preserve"> socially and institutionally codified and instructive </w:t>
      </w:r>
      <w:r w:rsidR="00596635">
        <w:t>depictions</w:t>
      </w:r>
      <w:r>
        <w:t xml:space="preserve"> of space. Lefebvre (1991) calls such depictions</w:t>
      </w:r>
      <w:r w:rsidR="001B1DB3">
        <w:t xml:space="preserve"> ‘</w:t>
      </w:r>
      <w:r w:rsidR="00341DB7">
        <w:t>representations of space</w:t>
      </w:r>
      <w:r w:rsidR="001B1DB3">
        <w:t>’. E</w:t>
      </w:r>
      <w:r w:rsidR="00341DB7">
        <w:t xml:space="preserve">xamples include, inter alia, </w:t>
      </w:r>
      <w:r w:rsidR="00281052">
        <w:t xml:space="preserve">topographic and topological </w:t>
      </w:r>
      <w:r w:rsidR="00341DB7">
        <w:t xml:space="preserve">maps, product portfolios, </w:t>
      </w:r>
      <w:r w:rsidR="001B1DB3">
        <w:t>floorplans and planograms</w:t>
      </w:r>
      <w:r w:rsidR="00341DB7">
        <w:t xml:space="preserve">. </w:t>
      </w:r>
      <w:r w:rsidR="000B0199">
        <w:t>These examples are always social artifacts because they are the product of shared values and logics deployed as part of producing space(s) to be disseminated, interpreted</w:t>
      </w:r>
      <w:r w:rsidR="00806A2B">
        <w:t xml:space="preserve">, engaged with and </w:t>
      </w:r>
      <w:r w:rsidR="00DD5F55">
        <w:t>enacted</w:t>
      </w:r>
      <w:r w:rsidR="000B0199">
        <w:t>.</w:t>
      </w:r>
      <w:r w:rsidR="00DD5F55">
        <w:t xml:space="preserve">  </w:t>
      </w:r>
    </w:p>
    <w:p w14:paraId="072F808B" w14:textId="5D8FE8C5" w:rsidR="00341DB7" w:rsidRDefault="00DD5F55" w:rsidP="00806A2B">
      <w:r w:rsidRPr="00806A2B">
        <w:t>T</w:t>
      </w:r>
      <w:r w:rsidR="001B1DB3" w:rsidRPr="00806A2B">
        <w:t>he idea that perceptive bodies, embroiled</w:t>
      </w:r>
      <w:r w:rsidR="001B1DB3">
        <w:t xml:space="preserve"> in spatial practices, navigate and help to produce physical and meaningful spaces by drawing on various conceptions of space</w:t>
      </w:r>
      <w:r>
        <w:t xml:space="preserve"> </w:t>
      </w:r>
      <w:r w:rsidR="00806A2B">
        <w:t>is complemented by</w:t>
      </w:r>
      <w:r w:rsidR="00596635">
        <w:t xml:space="preserve"> Harvey’s (1973, 2006) </w:t>
      </w:r>
      <w:r w:rsidR="00806A2B">
        <w:t>discussion</w:t>
      </w:r>
      <w:r w:rsidR="00596635">
        <w:t xml:space="preserve"> of ‘absolute’, ‘relative’ and ‘relational’ treatments of space</w:t>
      </w:r>
      <w:r w:rsidR="00806A2B">
        <w:t xml:space="preserve">. </w:t>
      </w:r>
      <w:r w:rsidR="00341DB7" w:rsidRPr="007A0D36">
        <w:t xml:space="preserve">Treated </w:t>
      </w:r>
      <w:r w:rsidR="00341DB7" w:rsidRPr="007A0D36">
        <w:t xml:space="preserve">as absolute, </w:t>
      </w:r>
      <w:r w:rsidR="00341DB7">
        <w:t>“</w:t>
      </w:r>
      <w:r w:rsidR="00341DB7" w:rsidRPr="007A0D36">
        <w:t xml:space="preserve">space… becomes ‘a thing in itself’ with an existence independent of matter” (Harvey, </w:t>
      </w:r>
      <w:r w:rsidR="00951891">
        <w:t>1973</w:t>
      </w:r>
      <w:r w:rsidR="00341DB7" w:rsidRPr="007A0D36">
        <w:t>, p. 13). As Harvey (</w:t>
      </w:r>
      <w:r w:rsidR="00951891">
        <w:t>2006, p. 272</w:t>
      </w:r>
      <w:r w:rsidR="00341DB7" w:rsidRPr="007A0D36">
        <w:t xml:space="preserve">) notes, “absolute space is fixed, and we record or plan events within its frame”. Absolute space thus exists regardless of objects, as a void that can be filled with matter. Thought of in this sense, all manner of objects </w:t>
      </w:r>
      <w:r w:rsidR="0030436E" w:rsidRPr="00BC761D">
        <w:t>takes</w:t>
      </w:r>
      <w:r w:rsidR="00341DB7" w:rsidRPr="007A0D36">
        <w:t xml:space="preserve"> up portions of absolute space. By means of </w:t>
      </w:r>
      <w:r w:rsidR="00341DB7">
        <w:t>example</w:t>
      </w:r>
      <w:r w:rsidR="00341DB7" w:rsidRPr="007A0D36">
        <w:t xml:space="preserve">, the physical organisation of marketplaces, be they more traditional or digital, depend on viewing space as a void and something that can be filled with </w:t>
      </w:r>
      <w:r w:rsidR="00341DB7">
        <w:t>products and/or</w:t>
      </w:r>
      <w:r w:rsidR="00341DB7" w:rsidRPr="007A0D36">
        <w:t xml:space="preserve"> </w:t>
      </w:r>
      <w:r w:rsidR="00341DB7">
        <w:t>services</w:t>
      </w:r>
      <w:r w:rsidR="00341DB7" w:rsidRPr="007A0D36">
        <w:t>. Amazon’s homepage,</w:t>
      </w:r>
      <w:r w:rsidR="00164E73">
        <w:t xml:space="preserve"> for instance,</w:t>
      </w:r>
      <w:r w:rsidR="00341DB7" w:rsidRPr="007A0D36">
        <w:t xml:space="preserve"> is managed and treated as an absolute space</w:t>
      </w:r>
      <w:r w:rsidR="00164E73">
        <w:t>,</w:t>
      </w:r>
      <w:r w:rsidR="00341DB7" w:rsidRPr="007A0D36">
        <w:t xml:space="preserve"> within which certain tabs and products are </w:t>
      </w:r>
      <w:r w:rsidR="00164E73">
        <w:t xml:space="preserve">distributed, ranked and </w:t>
      </w:r>
      <w:r w:rsidR="00341DB7" w:rsidRPr="007A0D36">
        <w:t>presented. The physical organisation of a supermarket</w:t>
      </w:r>
      <w:r w:rsidR="0030436E">
        <w:t xml:space="preserve"> </w:t>
      </w:r>
      <w:r w:rsidR="0030436E">
        <w:rPr>
          <w:i/>
          <w:iCs/>
        </w:rPr>
        <w:t>–</w:t>
      </w:r>
      <w:r w:rsidR="00341DB7" w:rsidRPr="007A0D36">
        <w:t xml:space="preserve"> the arrangement of tills, the ordering of aisles, the positioning of items</w:t>
      </w:r>
      <w:r w:rsidR="0030436E">
        <w:t xml:space="preserve"> </w:t>
      </w:r>
      <w:r w:rsidR="0030436E">
        <w:rPr>
          <w:i/>
          <w:iCs/>
        </w:rPr>
        <w:t>–</w:t>
      </w:r>
      <w:r w:rsidR="00341DB7" w:rsidRPr="007A0D36">
        <w:t xml:space="preserve"> likewise </w:t>
      </w:r>
      <w:r w:rsidR="00341DB7" w:rsidRPr="007A0D36">
        <w:lastRenderedPageBreak/>
        <w:t>depend</w:t>
      </w:r>
      <w:r w:rsidR="0030436E">
        <w:t>s</w:t>
      </w:r>
      <w:r w:rsidR="00341DB7" w:rsidRPr="007A0D36">
        <w:t xml:space="preserve"> on viewing space in absolute terms and arranging objects in the available </w:t>
      </w:r>
      <w:r w:rsidR="00341DB7">
        <w:t xml:space="preserve">‘empty’ </w:t>
      </w:r>
      <w:r w:rsidR="00164E73">
        <w:t xml:space="preserve">market </w:t>
      </w:r>
      <w:r w:rsidR="00341DB7">
        <w:t>space</w:t>
      </w:r>
      <w:r w:rsidR="00164E73">
        <w:t>(</w:t>
      </w:r>
      <w:r w:rsidR="00341DB7">
        <w:t>s</w:t>
      </w:r>
      <w:r w:rsidR="00164E73">
        <w:t>)</w:t>
      </w:r>
      <w:r w:rsidR="00341DB7" w:rsidRPr="007A0D36">
        <w:t>.</w:t>
      </w:r>
    </w:p>
    <w:p w14:paraId="44630067" w14:textId="7B816135" w:rsidR="00341DB7" w:rsidRPr="00BC761D" w:rsidRDefault="00341DB7" w:rsidP="00B31843">
      <w:r w:rsidRPr="007A0D36">
        <w:t xml:space="preserve">A key issue here is the </w:t>
      </w:r>
      <w:r>
        <w:t>constitution</w:t>
      </w:r>
      <w:r w:rsidRPr="007A0D36">
        <w:t xml:space="preserve"> </w:t>
      </w:r>
      <w:r>
        <w:t>and the effects of</w:t>
      </w:r>
      <w:r w:rsidRPr="007A0D36">
        <w:t xml:space="preserve"> absolute</w:t>
      </w:r>
      <w:r>
        <w:t xml:space="preserve"> and contained</w:t>
      </w:r>
      <w:r w:rsidRPr="007A0D36">
        <w:t xml:space="preserve"> </w:t>
      </w:r>
      <w:r>
        <w:t xml:space="preserve">market </w:t>
      </w:r>
      <w:r w:rsidRPr="007A0D36">
        <w:t>spaces</w:t>
      </w:r>
      <w:r>
        <w:t>.</w:t>
      </w:r>
      <w:r w:rsidRPr="007A0D36">
        <w:t xml:space="preserve"> </w:t>
      </w:r>
      <w:r>
        <w:t>T</w:t>
      </w:r>
      <w:r w:rsidRPr="007A0D36">
        <w:t>hat is</w:t>
      </w:r>
      <w:r>
        <w:t>, how and what</w:t>
      </w:r>
      <w:r w:rsidRPr="007A0D36">
        <w:t xml:space="preserve"> the </w:t>
      </w:r>
      <w:r w:rsidR="00CD420C">
        <w:t xml:space="preserve">conceptualisation, </w:t>
      </w:r>
      <w:r w:rsidRPr="007A0D36">
        <w:t>construction</w:t>
      </w:r>
      <w:r w:rsidR="0030436E">
        <w:t>,</w:t>
      </w:r>
      <w:r w:rsidR="00CD420C">
        <w:t xml:space="preserve"> and encountering</w:t>
      </w:r>
      <w:r w:rsidRPr="007A0D36">
        <w:t xml:space="preserve"> of </w:t>
      </w:r>
      <w:r>
        <w:t xml:space="preserve">contained spaces </w:t>
      </w:r>
      <w:r w:rsidR="008A4558">
        <w:t>do</w:t>
      </w:r>
      <w:r>
        <w:t xml:space="preserve"> and </w:t>
      </w:r>
      <w:r w:rsidR="008A4558">
        <w:t>do not</w:t>
      </w:r>
      <w:r>
        <w:t xml:space="preserve"> permit</w:t>
      </w:r>
      <w:r w:rsidRPr="007A0D36">
        <w:t>.</w:t>
      </w:r>
      <w:r>
        <w:t xml:space="preserve"> These possibilities and </w:t>
      </w:r>
      <w:r>
        <w:t xml:space="preserve">limitations </w:t>
      </w:r>
      <w:r w:rsidR="00CD420C">
        <w:t>differ across market practices and markets more broadly. The a</w:t>
      </w:r>
      <w:r>
        <w:t>bsolute space that a website designer encounters and helps to produce</w:t>
      </w:r>
      <w:r w:rsidR="00CD420C">
        <w:t>, for example</w:t>
      </w:r>
      <w:r>
        <w:t xml:space="preserve">, </w:t>
      </w:r>
      <w:r w:rsidR="00CD420C">
        <w:t xml:space="preserve">hypothetically </w:t>
      </w:r>
      <w:r>
        <w:t>en</w:t>
      </w:r>
      <w:r w:rsidR="00CD420C">
        <w:t>ables and structures actions in</w:t>
      </w:r>
      <w:r>
        <w:t xml:space="preserve"> different way</w:t>
      </w:r>
      <w:r w:rsidR="00CD420C">
        <w:t>s</w:t>
      </w:r>
      <w:r>
        <w:t xml:space="preserve"> to </w:t>
      </w:r>
      <w:r w:rsidR="00CD420C">
        <w:t>those</w:t>
      </w:r>
      <w:r>
        <w:t xml:space="preserve"> </w:t>
      </w:r>
      <w:r>
        <w:t xml:space="preserve">linked with a </w:t>
      </w:r>
      <w:r w:rsidRPr="00CC6494">
        <w:t xml:space="preserve">supermarket employee or </w:t>
      </w:r>
      <w:r w:rsidR="00CD420C" w:rsidRPr="00CC6494">
        <w:t>those</w:t>
      </w:r>
      <w:r w:rsidRPr="00CC6494">
        <w:t xml:space="preserve"> connected with managing international stocks and trades.</w:t>
      </w:r>
      <w:r w:rsidR="00B31843" w:rsidRPr="00CC6494">
        <w:t xml:space="preserve"> In short,</w:t>
      </w:r>
      <w:r w:rsidR="00CD420C" w:rsidRPr="00CC6494">
        <w:t xml:space="preserve"> different </w:t>
      </w:r>
      <w:r w:rsidR="00B31843" w:rsidRPr="00CC6494">
        <w:t xml:space="preserve">market </w:t>
      </w:r>
      <w:r w:rsidR="00CD420C" w:rsidRPr="00CC6494">
        <w:t xml:space="preserve">contexts, </w:t>
      </w:r>
      <w:r w:rsidR="00B31843" w:rsidRPr="00CC6494">
        <w:t>as necessarily produced, encountered and treated in</w:t>
      </w:r>
      <w:r w:rsidR="00CD420C" w:rsidRPr="00CC6494">
        <w:t xml:space="preserve"> ‘absolute’ </w:t>
      </w:r>
      <w:r w:rsidR="00B31843" w:rsidRPr="00CC6494">
        <w:t>terms</w:t>
      </w:r>
      <w:r w:rsidR="00CD420C" w:rsidRPr="00CC6494">
        <w:t xml:space="preserve">, </w:t>
      </w:r>
      <w:r w:rsidR="00B31843" w:rsidRPr="00CC6494">
        <w:t>are not only the product of market activity but shape</w:t>
      </w:r>
      <w:r w:rsidR="002D4E26" w:rsidRPr="00CC6494">
        <w:t xml:space="preserve"> material and value-laden</w:t>
      </w:r>
      <w:r w:rsidR="00B31843" w:rsidRPr="00CC6494">
        <w:t xml:space="preserve"> </w:t>
      </w:r>
      <w:r w:rsidR="002D4E26" w:rsidRPr="00CC6494">
        <w:t>fields of action and possibility</w:t>
      </w:r>
      <w:r w:rsidR="00B31843" w:rsidRPr="00CC6494">
        <w:t>.</w:t>
      </w:r>
      <w:r w:rsidR="00B31843">
        <w:t xml:space="preserve"> </w:t>
      </w:r>
    </w:p>
    <w:p w14:paraId="25135A31" w14:textId="17CEA340" w:rsidR="00341DB7" w:rsidRDefault="00341DB7" w:rsidP="00341DB7">
      <w:r w:rsidRPr="007A0D36">
        <w:t xml:space="preserve">The second dominant </w:t>
      </w:r>
      <w:r>
        <w:t xml:space="preserve">conceptualisation of space is as </w:t>
      </w:r>
      <w:r w:rsidRPr="007A0D36">
        <w:t xml:space="preserve">relative. </w:t>
      </w:r>
      <w:r>
        <w:t>Based</w:t>
      </w:r>
      <w:r w:rsidRPr="007A0D36">
        <w:t xml:space="preserve"> </w:t>
      </w:r>
      <w:r>
        <w:t>on</w:t>
      </w:r>
      <w:r w:rsidRPr="007A0D36">
        <w:t xml:space="preserve"> this treatment</w:t>
      </w:r>
      <w:r>
        <w:t>,</w:t>
      </w:r>
      <w:r w:rsidRPr="007A0D36">
        <w:t xml:space="preserve"> space exists “as a relationship </w:t>
      </w:r>
      <w:r w:rsidRPr="007A0D36">
        <w:rPr>
          <w:i/>
          <w:iCs/>
        </w:rPr>
        <w:t>between</w:t>
      </w:r>
      <w:r w:rsidRPr="007A0D36">
        <w:t xml:space="preserve"> objects which exists only because objects exist and relate to </w:t>
      </w:r>
      <w:r w:rsidRPr="007A0D36">
        <w:t xml:space="preserve">each other” (Harvey, </w:t>
      </w:r>
      <w:r w:rsidR="00D007E2">
        <w:t>1973</w:t>
      </w:r>
      <w:r w:rsidRPr="007A0D36">
        <w:t xml:space="preserve">, p. 13). The relative view of space acknowledges distance, its creation, and the idea that there are multiple geographies to everyday life and different forms of </w:t>
      </w:r>
      <w:r w:rsidR="00257DE1">
        <w:t>‘</w:t>
      </w:r>
      <w:r w:rsidRPr="007A0D36">
        <w:t>near</w:t>
      </w:r>
      <w:r w:rsidR="00257DE1">
        <w:t>’</w:t>
      </w:r>
      <w:r w:rsidRPr="007A0D36">
        <w:t xml:space="preserve"> and </w:t>
      </w:r>
      <w:r w:rsidR="00257DE1">
        <w:t>‘</w:t>
      </w:r>
      <w:r w:rsidRPr="007A0D36">
        <w:t>far</w:t>
      </w:r>
      <w:r w:rsidR="00257DE1">
        <w:t>’</w:t>
      </w:r>
      <w:r w:rsidRPr="007A0D36">
        <w:t xml:space="preserve">. As Harvey </w:t>
      </w:r>
      <w:r w:rsidRPr="007A0D36">
        <w:t>(</w:t>
      </w:r>
      <w:r w:rsidR="00D007E2">
        <w:t>2006, p. 272</w:t>
      </w:r>
      <w:r w:rsidRPr="007A0D36">
        <w:t>) notes</w:t>
      </w:r>
      <w:r w:rsidR="002D4E26">
        <w:t>,</w:t>
      </w:r>
      <w:r w:rsidRPr="007A0D36">
        <w:t xml:space="preserve"> “space is relative in the double sense: that there are multiple geometries from which to choose and that the spatial frame depends crucially upon what it is that is being relativized and by whom”. </w:t>
      </w:r>
      <w:r w:rsidRPr="007A0D36">
        <w:t xml:space="preserve">Without this view of space, it would not be possible to make topological maps, to measure </w:t>
      </w:r>
      <w:r w:rsidR="00257DE1">
        <w:t xml:space="preserve">relative </w:t>
      </w:r>
      <w:r w:rsidRPr="007A0D36">
        <w:t xml:space="preserve">distances, and plan and structure various forms of </w:t>
      </w:r>
      <w:r>
        <w:t>everyday market practices</w:t>
      </w:r>
      <w:r w:rsidR="007E5157">
        <w:t>, which,</w:t>
      </w:r>
      <w:r w:rsidR="004C212B">
        <w:t xml:space="preserve"> </w:t>
      </w:r>
      <w:r w:rsidR="007E5157">
        <w:t xml:space="preserve">crucially, involve </w:t>
      </w:r>
      <w:r w:rsidR="004C212B">
        <w:t>decisions about placing</w:t>
      </w:r>
      <w:r w:rsidR="007E5157">
        <w:t xml:space="preserve"> market objects (e.g., products; people; distribution centres; stores) and measuring ‘the’ space between them</w:t>
      </w:r>
      <w:r w:rsidRPr="007A0D36">
        <w:t xml:space="preserve">. </w:t>
      </w:r>
    </w:p>
    <w:p w14:paraId="7277DD6B" w14:textId="6FA402E4" w:rsidR="00341DB7" w:rsidRPr="00BC761D" w:rsidRDefault="00341DB7" w:rsidP="00257DE1">
      <w:r w:rsidRPr="007A0D36">
        <w:lastRenderedPageBreak/>
        <w:t xml:space="preserve">To return again to the illustrative example of a supermarket, </w:t>
      </w:r>
      <w:r w:rsidR="004E2276">
        <w:t>a</w:t>
      </w:r>
      <w:r w:rsidRPr="007A0D36">
        <w:t xml:space="preserve"> relative view of space is crucial to </w:t>
      </w:r>
      <w:r w:rsidR="00257DE1">
        <w:t xml:space="preserve">the </w:t>
      </w:r>
      <w:r w:rsidR="0030436E">
        <w:t xml:space="preserve">planning and careful design of </w:t>
      </w:r>
      <w:r w:rsidR="004E2276">
        <w:t>the</w:t>
      </w:r>
      <w:r w:rsidRPr="007A0D36">
        <w:t xml:space="preserve"> shop</w:t>
      </w:r>
      <w:r w:rsidR="00257DE1">
        <w:t xml:space="preserve"> </w:t>
      </w:r>
      <w:r w:rsidRPr="007A0D36">
        <w:t>floor</w:t>
      </w:r>
      <w:r w:rsidR="00257DE1">
        <w:t xml:space="preserve"> as an absolute space comprised of objects placed in qualified positions to each other</w:t>
      </w:r>
      <w:r w:rsidR="004E2276">
        <w:t xml:space="preserve">. This is clear from the </w:t>
      </w:r>
      <w:r w:rsidR="0030436E">
        <w:t>efforts</w:t>
      </w:r>
      <w:r w:rsidRPr="007A0D36">
        <w:t xml:space="preserve"> </w:t>
      </w:r>
      <w:r w:rsidR="004E2276">
        <w:t>that go</w:t>
      </w:r>
      <w:r w:rsidRPr="007A0D36">
        <w:t xml:space="preserve"> into the positioning of different items</w:t>
      </w:r>
      <w:r w:rsidR="004E2276">
        <w:t xml:space="preserve"> and the </w:t>
      </w:r>
      <w:r w:rsidR="00257DE1">
        <w:t xml:space="preserve">related </w:t>
      </w:r>
      <w:r w:rsidR="004E2276">
        <w:t>design of</w:t>
      </w:r>
      <w:r w:rsidRPr="007A0D36">
        <w:t xml:space="preserve"> </w:t>
      </w:r>
      <w:r w:rsidR="00257DE1">
        <w:t xml:space="preserve">desired </w:t>
      </w:r>
      <w:r w:rsidRPr="007A0D36">
        <w:t>customer routes. The relative view of spa</w:t>
      </w:r>
      <w:r w:rsidRPr="007A0D36">
        <w:t xml:space="preserve">ce is further critical for the everyday scheduling </w:t>
      </w:r>
      <w:r w:rsidR="004E2276">
        <w:t>of deliveries and the picking and distribution of items for</w:t>
      </w:r>
      <w:r w:rsidRPr="007A0D36">
        <w:t xml:space="preserve"> online orders in sites</w:t>
      </w:r>
      <w:r w:rsidR="004E2276">
        <w:t xml:space="preserve">. </w:t>
      </w:r>
      <w:r w:rsidRPr="007A0D36">
        <w:t xml:space="preserve">Key issues here </w:t>
      </w:r>
      <w:r w:rsidRPr="007A0D36">
        <w:t>include the production</w:t>
      </w:r>
      <w:r w:rsidR="00182786">
        <w:t xml:space="preserve"> of specific</w:t>
      </w:r>
      <w:r w:rsidR="00D41E80">
        <w:t xml:space="preserve"> topological</w:t>
      </w:r>
      <w:r w:rsidR="00182786">
        <w:t xml:space="preserve"> market geographies,</w:t>
      </w:r>
      <w:r w:rsidRPr="007A0D36">
        <w:t xml:space="preserve"> </w:t>
      </w:r>
      <w:r w:rsidR="00D41E80">
        <w:t xml:space="preserve">what </w:t>
      </w:r>
      <w:r>
        <w:t xml:space="preserve">and where </w:t>
      </w:r>
      <w:r w:rsidR="00182786">
        <w:t>market entities are relatively</w:t>
      </w:r>
      <w:r>
        <w:t xml:space="preserve"> </w:t>
      </w:r>
      <w:r w:rsidR="004B7B12">
        <w:t>located</w:t>
      </w:r>
      <w:r w:rsidR="00182786">
        <w:t xml:space="preserve"> and plotted</w:t>
      </w:r>
      <w:r w:rsidR="0030436E">
        <w:t>,</w:t>
      </w:r>
      <w:r w:rsidR="00182786">
        <w:t xml:space="preserve"> what it takes to navigate</w:t>
      </w:r>
      <w:r w:rsidRPr="007A0D36">
        <w:t xml:space="preserve"> </w:t>
      </w:r>
      <w:r w:rsidR="00182786">
        <w:t>created and encountered distances</w:t>
      </w:r>
      <w:r w:rsidR="00EB1B05">
        <w:t>, speeds of transaction,</w:t>
      </w:r>
      <w:r w:rsidRPr="007A0D36">
        <w:t xml:space="preserve"> and who </w:t>
      </w:r>
      <w:r>
        <w:t xml:space="preserve">is (and is not) ‘on the map’ and granted </w:t>
      </w:r>
      <w:r w:rsidRPr="007A0D36">
        <w:t>access.</w:t>
      </w:r>
      <w:r>
        <w:t xml:space="preserve"> </w:t>
      </w:r>
    </w:p>
    <w:p w14:paraId="7B7646FB" w14:textId="1876ABEA" w:rsidR="00284533" w:rsidRDefault="00341DB7" w:rsidP="0081385F">
      <w:pPr>
        <w:ind w:firstLine="720"/>
      </w:pPr>
      <w:r w:rsidRPr="002568D8">
        <w:t xml:space="preserve">The third dominant treatment of space is as ‘relational’. Space is conceptualised, in this instance, to be “contained </w:t>
      </w:r>
      <w:r w:rsidRPr="002568D8">
        <w:rPr>
          <w:i/>
          <w:iCs/>
        </w:rPr>
        <w:t xml:space="preserve">in </w:t>
      </w:r>
      <w:r w:rsidRPr="002568D8">
        <w:t xml:space="preserve">objects in the sense that an object can be said to exist only insofar as it </w:t>
      </w:r>
      <w:r w:rsidRPr="002568D8">
        <w:t xml:space="preserve">contains and represents within itself relationships with other objects” (Harvey, </w:t>
      </w:r>
      <w:r w:rsidR="000075BC" w:rsidRPr="002568D8">
        <w:t>1973</w:t>
      </w:r>
      <w:r w:rsidRPr="002568D8">
        <w:t xml:space="preserve">, p. 13). </w:t>
      </w:r>
      <w:r w:rsidR="0081385F">
        <w:t xml:space="preserve">A relational view of space can be understood by turning </w:t>
      </w:r>
      <w:r w:rsidR="0081385F" w:rsidRPr="007A0D36">
        <w:t>once more to the supermarket</w:t>
      </w:r>
      <w:r w:rsidR="0081385F">
        <w:t xml:space="preserve"> example. </w:t>
      </w:r>
      <w:r w:rsidR="00EB1B05">
        <w:t>A</w:t>
      </w:r>
      <w:r w:rsidR="0081385F">
        <w:t>n employee tasked</w:t>
      </w:r>
      <w:r w:rsidR="00EB1B05">
        <w:t>, for example,</w:t>
      </w:r>
      <w:r w:rsidR="0081385F">
        <w:t xml:space="preserve"> with tidying </w:t>
      </w:r>
      <w:r w:rsidR="0081385F" w:rsidRPr="007A0D36">
        <w:t>up the store works with a relational view of space</w:t>
      </w:r>
      <w:r w:rsidR="0081385F">
        <w:t>,</w:t>
      </w:r>
      <w:r w:rsidR="0081385F" w:rsidRPr="007A0D36">
        <w:t xml:space="preserve"> picking up discarded items that do not belong on one aisle</w:t>
      </w:r>
      <w:r w:rsidR="0081385F">
        <w:t xml:space="preserve"> and</w:t>
      </w:r>
      <w:r w:rsidR="0081385F" w:rsidRPr="007A0D36">
        <w:t xml:space="preserve"> taking them back to their </w:t>
      </w:r>
      <w:r w:rsidR="004C212B">
        <w:t>‘</w:t>
      </w:r>
      <w:r w:rsidR="0081385F" w:rsidRPr="007A0D36">
        <w:t>proper place</w:t>
      </w:r>
      <w:r w:rsidR="004C212B">
        <w:t xml:space="preserve">’. In this sense, items </w:t>
      </w:r>
      <w:r w:rsidR="00EB1B05">
        <w:t xml:space="preserve">have </w:t>
      </w:r>
      <w:r w:rsidR="004C212B">
        <w:t xml:space="preserve">meaning and are regarded as belonging to categorized </w:t>
      </w:r>
      <w:r w:rsidR="00EB1B05">
        <w:t>a</w:t>
      </w:r>
      <w:r w:rsidR="004C212B">
        <w:t>isles.</w:t>
      </w:r>
      <w:r w:rsidR="0081385F" w:rsidRPr="007A0D36">
        <w:t xml:space="preserve"> </w:t>
      </w:r>
      <w:r w:rsidR="00EB1B05">
        <w:t>Crucially, t</w:t>
      </w:r>
      <w:r w:rsidR="0081385F" w:rsidRPr="007A0D36">
        <w:t>h</w:t>
      </w:r>
      <w:r w:rsidR="00EB1B05">
        <w:t>e</w:t>
      </w:r>
      <w:r w:rsidR="0081385F" w:rsidRPr="007A0D36">
        <w:t xml:space="preserve"> task</w:t>
      </w:r>
      <w:r w:rsidR="00EB1B05">
        <w:t xml:space="preserve"> of tidying the shop floor</w:t>
      </w:r>
      <w:r w:rsidR="0081385F" w:rsidRPr="007A0D36">
        <w:t xml:space="preserve"> would not be possible without viewing space as a meaningful</w:t>
      </w:r>
      <w:r w:rsidR="00EB1B05">
        <w:t xml:space="preserve"> and </w:t>
      </w:r>
      <w:r w:rsidR="0081385F" w:rsidRPr="007A0D36">
        <w:t>relational formation, which must be maintained, configured and produced</w:t>
      </w:r>
      <w:r w:rsidR="00284533">
        <w:t xml:space="preserve"> in accordance with particular normative expectations and standards</w:t>
      </w:r>
      <w:r w:rsidR="004C212B">
        <w:t xml:space="preserve"> </w:t>
      </w:r>
      <w:r w:rsidR="00EB1B05">
        <w:t xml:space="preserve">as distilled </w:t>
      </w:r>
      <w:r w:rsidR="00EB1B05">
        <w:rPr>
          <w:i/>
          <w:iCs/>
        </w:rPr>
        <w:t xml:space="preserve">in </w:t>
      </w:r>
      <w:r w:rsidR="00EB1B05">
        <w:t>objects</w:t>
      </w:r>
      <w:r w:rsidR="0081385F" w:rsidRPr="007A0D36">
        <w:t xml:space="preserve">. </w:t>
      </w:r>
      <w:r w:rsidR="00284533">
        <w:t xml:space="preserve">Such normative expectations and standards are </w:t>
      </w:r>
      <w:r w:rsidR="00EB1B05">
        <w:t>captured</w:t>
      </w:r>
      <w:r w:rsidR="00284533">
        <w:t xml:space="preserve"> in </w:t>
      </w:r>
      <w:r w:rsidR="00EB1B05">
        <w:t xml:space="preserve">retail </w:t>
      </w:r>
      <w:r w:rsidR="00284533">
        <w:t>planograms, which depict where products should and should not be placed</w:t>
      </w:r>
      <w:r w:rsidR="00EB1B05">
        <w:t xml:space="preserve"> across shop floors, on shelves and </w:t>
      </w:r>
      <w:r w:rsidR="00284533">
        <w:t xml:space="preserve">in relation to each other.   </w:t>
      </w:r>
    </w:p>
    <w:p w14:paraId="038E07CB" w14:textId="195A3D38" w:rsidR="0081385F" w:rsidRDefault="0081385F" w:rsidP="0081385F">
      <w:pPr>
        <w:ind w:firstLine="720"/>
      </w:pPr>
      <w:r>
        <w:lastRenderedPageBreak/>
        <w:t xml:space="preserve">As </w:t>
      </w:r>
      <w:r w:rsidR="00284533">
        <w:t>our</w:t>
      </w:r>
      <w:r>
        <w:t xml:space="preserve"> anecdotal example suggests, markets are conceptualised and encountered as</w:t>
      </w:r>
      <w:r w:rsidRPr="00BC761D">
        <w:t xml:space="preserve"> </w:t>
      </w:r>
      <w:r>
        <w:t>relational spaces</w:t>
      </w:r>
      <w:r w:rsidR="00AD6596">
        <w:t xml:space="preserve"> when they are </w:t>
      </w:r>
      <w:r w:rsidRPr="00BC761D">
        <w:t xml:space="preserve">organised </w:t>
      </w:r>
      <w:r>
        <w:t>and</w:t>
      </w:r>
      <w:r w:rsidRPr="00BC761D">
        <w:t xml:space="preserve"> </w:t>
      </w:r>
      <w:r w:rsidR="001F0277">
        <w:t>experienced</w:t>
      </w:r>
      <w:r>
        <w:t xml:space="preserve"> as</w:t>
      </w:r>
      <w:r w:rsidRPr="00BC761D">
        <w:t xml:space="preserve"> socio-material</w:t>
      </w:r>
      <w:r>
        <w:t xml:space="preserve"> </w:t>
      </w:r>
      <w:r w:rsidRPr="00BC761D">
        <w:t xml:space="preserve">arrangements of </w:t>
      </w:r>
      <w:r>
        <w:t xml:space="preserve">related entities, </w:t>
      </w:r>
      <w:r w:rsidRPr="00BC761D">
        <w:t>goods</w:t>
      </w:r>
      <w:r>
        <w:t>,</w:t>
      </w:r>
      <w:r w:rsidRPr="00BC761D">
        <w:t xml:space="preserve"> and services</w:t>
      </w:r>
      <w:r>
        <w:t xml:space="preserve"> in particular meaning-imbued contexts, which are shaped by and shaping of everyday market practices. Without a relational treatment of market spaces, it would not be possible to design or enact everyday market and marketing practices, which trade on multiple forms of distinction between </w:t>
      </w:r>
      <w:r w:rsidR="00EB1B05">
        <w:t>socio-material</w:t>
      </w:r>
      <w:r>
        <w:t xml:space="preserve"> entities</w:t>
      </w:r>
      <w:r w:rsidRPr="00CC6494">
        <w:t xml:space="preserve">. Key issues </w:t>
      </w:r>
      <w:r w:rsidR="00AD6596">
        <w:t>here</w:t>
      </w:r>
      <w:r w:rsidRPr="00CC6494">
        <w:t xml:space="preserve"> concern the value-laden relational production, placement and perception of market entities and the related constitution and underpinning logic of various market contexts.</w:t>
      </w:r>
    </w:p>
    <w:p w14:paraId="7ACDACEA" w14:textId="73568F2D" w:rsidR="00284533" w:rsidRDefault="00D91035" w:rsidP="00A10E69">
      <w:r>
        <w:t xml:space="preserve">Returning to </w:t>
      </w:r>
      <w:r w:rsidR="002C1CB3">
        <w:t>Lefebvre’s (1991) analytical triad</w:t>
      </w:r>
      <w:r>
        <w:t>, the</w:t>
      </w:r>
      <w:r w:rsidR="00CB655D">
        <w:t xml:space="preserve"> everyday</w:t>
      </w:r>
      <w:r>
        <w:t xml:space="preserve"> treatment of space in absolute, relative and relational terms is not only integral to how spaces are perceived but also to how they are </w:t>
      </w:r>
      <w:r w:rsidR="00CC0C05">
        <w:t>‘</w:t>
      </w:r>
      <w:r>
        <w:t>lived</w:t>
      </w:r>
      <w:r w:rsidR="00CC0C05">
        <w:t xml:space="preserve">’ </w:t>
      </w:r>
      <w:r w:rsidR="00CB655D">
        <w:t xml:space="preserve">and </w:t>
      </w:r>
      <w:r w:rsidR="00CC0C05">
        <w:t>produced</w:t>
      </w:r>
      <w:r w:rsidR="00CB655D">
        <w:t xml:space="preserve"> more broadly</w:t>
      </w:r>
      <w:r>
        <w:t xml:space="preserve"> </w:t>
      </w:r>
      <w:r w:rsidR="00CC0C05">
        <w:t>as representational formations</w:t>
      </w:r>
      <w:r>
        <w:t xml:space="preserve">. </w:t>
      </w:r>
      <w:r w:rsidR="00CC0C05">
        <w:t xml:space="preserve">As Lefebvre (1991, p. 39) writes, </w:t>
      </w:r>
      <w:r w:rsidR="0076491E" w:rsidRPr="002568D8">
        <w:t xml:space="preserve">“space </w:t>
      </w:r>
      <w:r w:rsidR="0076491E">
        <w:t>[is]</w:t>
      </w:r>
      <w:r w:rsidR="0076491E" w:rsidRPr="002568D8">
        <w:t xml:space="preserve"> directly lived through its associated images and symbols” (p. 39).</w:t>
      </w:r>
      <w:r w:rsidR="0076491E">
        <w:t xml:space="preserve"> These images and symbols specifically </w:t>
      </w:r>
      <w:r w:rsidR="0076491E" w:rsidRPr="002568D8">
        <w:t>overlay physical materials and arrangements</w:t>
      </w:r>
      <w:r w:rsidR="0076491E">
        <w:t xml:space="preserve"> thereof</w:t>
      </w:r>
      <w:r w:rsidR="0076491E" w:rsidRPr="002568D8">
        <w:t>, giving meaning and forms of order that are interpreted</w:t>
      </w:r>
      <w:r w:rsidR="0076491E">
        <w:t>, felt</w:t>
      </w:r>
      <w:r w:rsidR="0076491E" w:rsidRPr="002568D8">
        <w:t xml:space="preserve"> </w:t>
      </w:r>
      <w:r w:rsidR="0076491E">
        <w:t>and reproduced by</w:t>
      </w:r>
      <w:r w:rsidR="0076491E" w:rsidRPr="002568D8">
        <w:t xml:space="preserve"> “inhabitants” and “users” (Lefebvre, 1991, p. 39). </w:t>
      </w:r>
      <w:r w:rsidR="0076491E">
        <w:t xml:space="preserve">Without this overlaying, it </w:t>
      </w:r>
      <w:r w:rsidR="00CB655D">
        <w:t xml:space="preserve">would not </w:t>
      </w:r>
      <w:r w:rsidR="00AD6596">
        <w:t>(</w:t>
      </w:r>
      <w:r w:rsidR="00CB655D">
        <w:t>as we have explained in reference to a figurative supermarket</w:t>
      </w:r>
      <w:r w:rsidR="00AD6596">
        <w:t>)</w:t>
      </w:r>
      <w:r w:rsidR="00284533">
        <w:t xml:space="preserve"> </w:t>
      </w:r>
      <w:r w:rsidR="0076491E">
        <w:t xml:space="preserve">be possible to distinguish </w:t>
      </w:r>
      <w:r w:rsidR="00284533">
        <w:t>and arrange items</w:t>
      </w:r>
      <w:r w:rsidR="00225F47">
        <w:t xml:space="preserve"> to produce desired </w:t>
      </w:r>
      <w:r w:rsidR="002E057F">
        <w:t>emotional affects</w:t>
      </w:r>
      <w:r w:rsidR="00CB655D">
        <w:t xml:space="preserve">. It would also </w:t>
      </w:r>
      <w:r w:rsidR="00284533">
        <w:t>not be possible to</w:t>
      </w:r>
      <w:r w:rsidR="00225F47">
        <w:t xml:space="preserve"> appropriately</w:t>
      </w:r>
      <w:r w:rsidR="0076491E">
        <w:t xml:space="preserve"> interpret</w:t>
      </w:r>
      <w:r w:rsidR="00CB655D">
        <w:t xml:space="preserve">, </w:t>
      </w:r>
      <w:r w:rsidR="0076491E">
        <w:t>track</w:t>
      </w:r>
      <w:r w:rsidR="00CB655D">
        <w:t xml:space="preserve"> and manipulate</w:t>
      </w:r>
      <w:r w:rsidR="0076491E">
        <w:t xml:space="preserve"> relative distances</w:t>
      </w:r>
      <w:r w:rsidR="00CB655D">
        <w:t>, movements and flows</w:t>
      </w:r>
      <w:r w:rsidR="0076491E">
        <w:t xml:space="preserve"> </w:t>
      </w:r>
      <w:r w:rsidR="00CB655D">
        <w:t xml:space="preserve">of items, services and customers across the </w:t>
      </w:r>
      <w:r w:rsidR="00225F47">
        <w:t>absolute</w:t>
      </w:r>
      <w:r w:rsidR="00CB655D">
        <w:t xml:space="preserve"> space of the shopfloor</w:t>
      </w:r>
      <w:r w:rsidR="00225F47">
        <w:t xml:space="preserve"> without a value-laden sensitivity of objects, relations and </w:t>
      </w:r>
      <w:r w:rsidR="00AD6596">
        <w:t>‘spaces’ within ‘space’</w:t>
      </w:r>
      <w:r w:rsidR="0076491E">
        <w:t>.</w:t>
      </w:r>
      <w:r w:rsidR="00225F47">
        <w:t xml:space="preserve">  </w:t>
      </w:r>
      <w:r w:rsidR="00CB655D">
        <w:t xml:space="preserve"> </w:t>
      </w:r>
      <w:r w:rsidR="0076491E">
        <w:t xml:space="preserve"> </w:t>
      </w:r>
    </w:p>
    <w:p w14:paraId="11C2A74F" w14:textId="38AA4178" w:rsidR="00725EF9" w:rsidRPr="002568D8" w:rsidRDefault="00225F47" w:rsidP="00225F47">
      <w:r>
        <w:t>This</w:t>
      </w:r>
      <w:r w:rsidR="00154135">
        <w:t xml:space="preserve"> lived and value-</w:t>
      </w:r>
      <w:r w:rsidR="00284533">
        <w:t>laden</w:t>
      </w:r>
      <w:r w:rsidR="00154135">
        <w:t xml:space="preserve"> </w:t>
      </w:r>
      <w:r w:rsidR="00146117">
        <w:t xml:space="preserve">production of space is again a </w:t>
      </w:r>
      <w:r w:rsidR="00BC51FB">
        <w:t>social process</w:t>
      </w:r>
      <w:r w:rsidR="00146117">
        <w:t xml:space="preserve">, codified in, what Lefebvre (1991, p. 39) terms, ‘representational </w:t>
      </w:r>
      <w:proofErr w:type="gramStart"/>
      <w:r w:rsidR="00146117">
        <w:t>spaces’</w:t>
      </w:r>
      <w:proofErr w:type="gramEnd"/>
      <w:r w:rsidR="00146117">
        <w:t xml:space="preserve">. These spaces ‘tend </w:t>
      </w:r>
      <w:r w:rsidR="00146117">
        <w:lastRenderedPageBreak/>
        <w:t>towards more or less coherent systems of non-verbal symbols and signs’ (Lefebvre, 1991, p. 39), which are intelligible</w:t>
      </w:r>
      <w:r w:rsidR="00A10E69">
        <w:t xml:space="preserve"> to specific cohorts and communities of practitioners. </w:t>
      </w:r>
      <w:r w:rsidR="00341DB7" w:rsidRPr="002568D8">
        <w:t>As Lefebvre (1991, p. 40) notes, “lived experience</w:t>
      </w:r>
      <w:r w:rsidR="0030436E" w:rsidRPr="002568D8">
        <w:t>…</w:t>
      </w:r>
      <w:r w:rsidR="00341DB7" w:rsidRPr="002568D8">
        <w:t xml:space="preserve"> may</w:t>
      </w:r>
      <w:r w:rsidR="0030436E" w:rsidRPr="002568D8">
        <w:t xml:space="preserve"> </w:t>
      </w:r>
      <w:r w:rsidR="00341DB7" w:rsidRPr="002568D8">
        <w:t xml:space="preserve">be both highly complex and quite particular, because ‘culture’ intervenes here, with its illusory immediacy”. </w:t>
      </w:r>
      <w:r w:rsidR="008E2883">
        <w:t>This immediacy is manifest through</w:t>
      </w:r>
      <w:r w:rsidR="00381F38">
        <w:t xml:space="preserve"> the perceptive </w:t>
      </w:r>
      <w:r w:rsidR="00A10E69">
        <w:t xml:space="preserve">social </w:t>
      </w:r>
      <w:r w:rsidR="00381F38">
        <w:t>body</w:t>
      </w:r>
      <w:r w:rsidR="00A10E69">
        <w:t xml:space="preserve"> and practitioner</w:t>
      </w:r>
      <w:r w:rsidR="00381F38">
        <w:t xml:space="preserve"> that </w:t>
      </w:r>
      <w:r w:rsidR="00A10E69">
        <w:t>has been educated</w:t>
      </w:r>
      <w:r w:rsidR="00381F38">
        <w:t xml:space="preserve"> to conceptualise, decipher, experience</w:t>
      </w:r>
      <w:r w:rsidR="0081414A">
        <w:t>, feel</w:t>
      </w:r>
      <w:r w:rsidR="00381F38">
        <w:t xml:space="preserve"> and</w:t>
      </w:r>
      <w:r w:rsidR="0081414A">
        <w:t xml:space="preserve"> also</w:t>
      </w:r>
      <w:r w:rsidR="00381F38">
        <w:t xml:space="preserve"> play a part in producing affective </w:t>
      </w:r>
      <w:r w:rsidR="00A10E69">
        <w:t xml:space="preserve">and representational </w:t>
      </w:r>
      <w:r w:rsidR="00381F38">
        <w:t>spaces imbued with meaning</w:t>
      </w:r>
      <w:r w:rsidR="00AD6596">
        <w:t>s and normative values</w:t>
      </w:r>
      <w:r w:rsidR="00381F38">
        <w:t>.</w:t>
      </w:r>
      <w:r w:rsidR="0081414A">
        <w:t xml:space="preserve"> </w:t>
      </w:r>
    </w:p>
    <w:p w14:paraId="58EA1DC1" w14:textId="768063B2" w:rsidR="00AF43EF" w:rsidRDefault="00E87534" w:rsidP="003852DC">
      <w:r>
        <w:t xml:space="preserve">Inspired by the works of Harvey </w:t>
      </w:r>
      <w:r w:rsidR="001E4234">
        <w:fldChar w:fldCharType="begin"/>
      </w:r>
      <w:r w:rsidR="001E4234">
        <w:instrText xml:space="preserve"> ADDIN EN.CITE &lt;EndNote&gt;&lt;Cite ExcludeAuth="1"&gt;&lt;Author&gt;Harvey&lt;/Author&gt;&lt;Year&gt;2006&lt;/Year&gt;&lt;IDText&gt;Space as a keyword&lt;/IDText&gt;&lt;DisplayText&gt;(2006)&lt;/DisplayText&gt;&lt;record&gt;&lt;titles&gt;&lt;title&gt;Space as a keyword&lt;/title&gt;&lt;secondary-title&gt;David Harvey: a critical reader&lt;/secondary-title&gt;&lt;/titles&gt;&lt;contributors&gt;&lt;authors&gt;&lt;author&gt;Harvey, David&lt;/author&gt;&lt;/authors&gt;&lt;/contributors&gt;&lt;section&gt;270-293&lt;/section&gt;&lt;added-date format="utc"&gt;1592821736&lt;/added-date&gt;&lt;pub-location&gt;Malden, MA&lt;/pub-location&gt;&lt;ref-type name="Book Section"&gt;5&lt;/ref-type&gt;&lt;dates&gt;&lt;year&gt;2006&lt;/year&gt;&lt;/dates&gt;&lt;rec-number&gt;295&lt;/rec-number&gt;&lt;publisher&gt;Oxford&lt;/publisher&gt;&lt;last-updated-date format="utc"&gt;1622207141&lt;/last-updated-date&gt;&lt;contributors&gt;&lt;secondary-authors&gt;&lt;author&gt;Noel Castree&lt;/author&gt;&lt;author&gt;Derek Gregory&lt;/author&gt;&lt;/secondary-authors&gt;&lt;/contributors&gt;&lt;/record&gt;&lt;/Cite&gt;&lt;/EndNote&gt;</w:instrText>
      </w:r>
      <w:r w:rsidR="001E4234">
        <w:fldChar w:fldCharType="separate"/>
      </w:r>
      <w:r w:rsidR="001E4234">
        <w:rPr>
          <w:noProof/>
        </w:rPr>
        <w:t>(2006)</w:t>
      </w:r>
      <w:r w:rsidR="001E4234">
        <w:fldChar w:fldCharType="end"/>
      </w:r>
      <w:r>
        <w:t xml:space="preserve"> and </w:t>
      </w:r>
      <w:proofErr w:type="spellStart"/>
      <w:r>
        <w:t>Schwanen</w:t>
      </w:r>
      <w:proofErr w:type="spellEnd"/>
      <w:r>
        <w:t xml:space="preserve"> </w:t>
      </w:r>
      <w:r>
        <w:fldChar w:fldCharType="begin"/>
      </w:r>
      <w:r>
        <w:instrText xml:space="preserve"> ADDIN EN.CITE &lt;EndNote&gt;&lt;Cite ExcludeAuth="1"&gt;&lt;Author&gt;Schwanen&lt;/Author&gt;&lt;Year&gt;2019&lt;/Year&gt;&lt;IDText&gt;Thinking Space Relationally &lt;/IDText&gt;&lt;DisplayText&gt;(2019)&lt;/DisplayText&gt;&lt;record&gt;&lt;work-type&gt;Workshop presentation&lt;/work-type&gt;&lt;titles&gt;&lt;title&gt;&lt;style face="italic" font="default" size="100%"&gt;Thinking Space Relationally &lt;/style&gt;&lt;/title&gt;&lt;/titles&gt;&lt;contributors&gt;&lt;authors&gt;&lt;author&gt;Schwanen, Tim&lt;/author&gt;&lt;/authors&gt;&lt;/contributors&gt;&lt;added-date format="utc"&gt;1622206346&lt;/added-date&gt;&lt;ref-type name="Generic"&gt;13&lt;/ref-type&gt;&lt;dates&gt;&lt;year&gt;2019&lt;/year&gt;&lt;/dates&gt;&lt;rec-number&gt;476&lt;/rec-number&gt;&lt;last-updated-date format="utc"&gt;1622206425&lt;/last-updated-date&gt;&lt;/record&gt;&lt;/Cite&gt;&lt;/EndNote&gt;</w:instrText>
      </w:r>
      <w:r>
        <w:fldChar w:fldCharType="separate"/>
      </w:r>
      <w:r>
        <w:rPr>
          <w:noProof/>
        </w:rPr>
        <w:t>(2019)</w:t>
      </w:r>
      <w:r>
        <w:fldChar w:fldCharType="end"/>
      </w:r>
      <w:r>
        <w:t xml:space="preserve">, </w:t>
      </w:r>
      <w:r w:rsidR="001E1069">
        <w:t>Table 1</w:t>
      </w:r>
      <w:r w:rsidR="0094229B">
        <w:rPr>
          <w:rStyle w:val="EndnoteReference"/>
        </w:rPr>
        <w:endnoteReference w:id="2"/>
      </w:r>
      <w:r w:rsidR="001E1069">
        <w:t xml:space="preserve"> brings all of the ideas presented in this section together. </w:t>
      </w:r>
      <w:r w:rsidR="00A171A5">
        <w:t xml:space="preserve">As explained, Lefebvre (1991) captures the </w:t>
      </w:r>
      <w:r w:rsidR="00337160">
        <w:t>inescapably spatial dimensions</w:t>
      </w:r>
      <w:r w:rsidR="00A171A5">
        <w:t xml:space="preserve"> and dynamics</w:t>
      </w:r>
      <w:r w:rsidR="00337160">
        <w:t xml:space="preserve"> of </w:t>
      </w:r>
      <w:r w:rsidR="00A171A5">
        <w:t xml:space="preserve">subjective </w:t>
      </w:r>
      <w:r w:rsidR="00337160">
        <w:t>experience</w:t>
      </w:r>
      <w:r w:rsidR="00A171A5">
        <w:t xml:space="preserve"> and social relations ‘at large’ by overlaying the perceived-conceived-lived with spatial practice</w:t>
      </w:r>
      <w:r w:rsidR="003852DC">
        <w:t>-</w:t>
      </w:r>
      <w:r w:rsidR="00A171A5">
        <w:t>representations of space</w:t>
      </w:r>
      <w:r w:rsidR="003852DC">
        <w:t>-</w:t>
      </w:r>
      <w:r w:rsidR="00A171A5">
        <w:t>representational spaces. W</w:t>
      </w:r>
      <w:r w:rsidR="00F810BA">
        <w:t>e</w:t>
      </w:r>
      <w:r w:rsidR="00A171A5">
        <w:t xml:space="preserve"> too</w:t>
      </w:r>
      <w:r w:rsidR="00F810BA">
        <w:t xml:space="preserve"> overlay the ideas </w:t>
      </w:r>
      <w:r w:rsidR="00EA72F6">
        <w:t xml:space="preserve">on top of each other in </w:t>
      </w:r>
      <w:r w:rsidR="008F3B18">
        <w:t>T</w:t>
      </w:r>
      <w:r w:rsidR="00EA72F6">
        <w:t>able</w:t>
      </w:r>
      <w:r w:rsidR="008F3B18">
        <w:t xml:space="preserve"> 1</w:t>
      </w:r>
      <w:r w:rsidR="00EA72F6">
        <w:t xml:space="preserve"> below</w:t>
      </w:r>
      <w:r w:rsidR="009662D7">
        <w:t xml:space="preserve"> across the Y axis</w:t>
      </w:r>
      <w:r w:rsidR="00EA72F6">
        <w:t xml:space="preserve"> as part of acknowledging both the </w:t>
      </w:r>
      <w:r w:rsidR="00AD6596">
        <w:t>micro and macro, and subjective and</w:t>
      </w:r>
      <w:r w:rsidR="00EA72F6">
        <w:t xml:space="preserve"> </w:t>
      </w:r>
      <w:r w:rsidR="00725EF9">
        <w:t>shared</w:t>
      </w:r>
      <w:r w:rsidR="00AD6596">
        <w:t>,</w:t>
      </w:r>
      <w:r w:rsidR="00EA72F6">
        <w:t xml:space="preserve"> dimensions and dynamics of everyday spatio-market practices. </w:t>
      </w:r>
      <w:r w:rsidR="00D878F8">
        <w:t>W</w:t>
      </w:r>
      <w:r w:rsidR="00EA72F6">
        <w:t xml:space="preserve">e have </w:t>
      </w:r>
      <w:r w:rsidR="00D878F8">
        <w:t xml:space="preserve">also </w:t>
      </w:r>
      <w:r w:rsidR="00EA72F6">
        <w:t xml:space="preserve">mapped Harvey’s (1973, 2006) </w:t>
      </w:r>
      <w:r w:rsidR="00A95C60">
        <w:t xml:space="preserve">discussion of three </w:t>
      </w:r>
      <w:r w:rsidR="00EA72F6">
        <w:t>dominant conceptions of space</w:t>
      </w:r>
      <w:r w:rsidR="009662D7">
        <w:t xml:space="preserve"> across the X axis</w:t>
      </w:r>
      <w:r w:rsidR="00EA72F6">
        <w:t xml:space="preserve"> with Lefebvre’s (1991) triad in order to</w:t>
      </w:r>
      <w:r w:rsidR="00F810BA">
        <w:t xml:space="preserve"> draw </w:t>
      </w:r>
      <w:r w:rsidR="00EA72F6">
        <w:t>links between each author’s work</w:t>
      </w:r>
      <w:r w:rsidR="00A95C60">
        <w:t xml:space="preserve"> and </w:t>
      </w:r>
      <w:r w:rsidR="00A171A5">
        <w:t>to help think about the</w:t>
      </w:r>
      <w:r w:rsidR="00A95C60">
        <w:t xml:space="preserve"> different spatial dimensions and dynamics of </w:t>
      </w:r>
      <w:r w:rsidR="009662D7">
        <w:t xml:space="preserve">everyday </w:t>
      </w:r>
      <w:r w:rsidR="00A95C60">
        <w:t xml:space="preserve">market practices. </w:t>
      </w:r>
      <w:r w:rsidR="00D878F8">
        <w:t xml:space="preserve">As </w:t>
      </w:r>
      <w:r w:rsidR="003852DC">
        <w:t>noted,</w:t>
      </w:r>
      <w:r w:rsidR="00D878F8">
        <w:t xml:space="preserve"> </w:t>
      </w:r>
      <w:r w:rsidR="00B201E3">
        <w:t>(</w:t>
      </w:r>
      <w:r w:rsidR="00D878F8">
        <w:t>and captured in Diagram 1 above</w:t>
      </w:r>
      <w:r w:rsidR="00B201E3">
        <w:t>)</w:t>
      </w:r>
      <w:r w:rsidR="00D878F8">
        <w:t xml:space="preserve">, </w:t>
      </w:r>
      <w:r w:rsidR="00B201E3">
        <w:t xml:space="preserve">we see each element of Lefebvre’s (1991) triad and the relationships between them as mediated through the dominant treatments of space Harvey (1973, 2006) outlines. This is to say that the production of market spaces </w:t>
      </w:r>
      <w:r w:rsidR="001F0277">
        <w:t>is</w:t>
      </w:r>
      <w:r w:rsidR="00B201E3">
        <w:t xml:space="preserve"> never separate from </w:t>
      </w:r>
      <w:r w:rsidR="00725EF9">
        <w:t xml:space="preserve">practical </w:t>
      </w:r>
      <w:r w:rsidR="00B201E3">
        <w:t xml:space="preserve">treatments of space. Accordingly, perceived, conceived and lived </w:t>
      </w:r>
      <w:r w:rsidR="00AF43EF">
        <w:t>components</w:t>
      </w:r>
      <w:r w:rsidR="00B201E3">
        <w:t xml:space="preserve"> of </w:t>
      </w:r>
      <w:r w:rsidR="00003D89">
        <w:t>spatial production</w:t>
      </w:r>
      <w:r w:rsidR="00DC290B">
        <w:t xml:space="preserve"> and the wider societal ordering of spatial </w:t>
      </w:r>
      <w:r w:rsidR="00DC290B">
        <w:lastRenderedPageBreak/>
        <w:t>practices, representations of space and representational space, and the relationships between these features,</w:t>
      </w:r>
      <w:r w:rsidR="00003D89">
        <w:t xml:space="preserve"> </w:t>
      </w:r>
      <w:r w:rsidR="00B201E3">
        <w:t>are shot through with</w:t>
      </w:r>
      <w:r w:rsidR="00003D89">
        <w:t xml:space="preserve"> and shaped by</w:t>
      </w:r>
      <w:r w:rsidR="00B201E3">
        <w:t xml:space="preserve"> absolute, relative and relational treatments of corporeal and imagined spaces.</w:t>
      </w:r>
      <w:r w:rsidR="00272F29">
        <w:t xml:space="preserve"> </w:t>
      </w:r>
      <w:r w:rsidR="00871FD1">
        <w:t>It is also important to note that the elements of Lefebvre’s (1991) triad and our overlaying of absolute, relative and relational treatments of space are co-dependent and entangled</w:t>
      </w:r>
      <w:r w:rsidR="00D93FE6">
        <w:t xml:space="preserve"> </w:t>
      </w:r>
      <w:r w:rsidR="00725EF9">
        <w:t xml:space="preserve">components </w:t>
      </w:r>
      <w:r w:rsidR="00C72403">
        <w:t>– the perceived, conceived and lived are recursively connected</w:t>
      </w:r>
      <w:r w:rsidR="00D93FE6">
        <w:t>;</w:t>
      </w:r>
      <w:r w:rsidR="00C72403">
        <w:t xml:space="preserve"> </w:t>
      </w:r>
      <w:r w:rsidR="00BC51FB">
        <w:t>and</w:t>
      </w:r>
      <w:r w:rsidR="00D93FE6">
        <w:t xml:space="preserve"> </w:t>
      </w:r>
      <w:r w:rsidR="00C72403">
        <w:t>absolute, relative and relational treatments of space are analytical categories that only have meaning in reference to each other.</w:t>
      </w:r>
      <w:r w:rsidR="00871FD1">
        <w:t xml:space="preserve"> </w:t>
      </w:r>
      <w:r w:rsidR="001F0277">
        <w:t>As we explain in the next section,</w:t>
      </w:r>
      <w:r w:rsidR="00871FD1">
        <w:t xml:space="preserve"> it is important to work with each of the concepts introduced</w:t>
      </w:r>
      <w:r w:rsidR="00C72403">
        <w:t xml:space="preserve"> in tande</w:t>
      </w:r>
      <w:r w:rsidR="00BB420A">
        <w:t>m</w:t>
      </w:r>
      <w:r w:rsidR="00871FD1">
        <w:t xml:space="preserve"> as part of examining spatio-market practices </w:t>
      </w:r>
      <w:r w:rsidR="00BC51FB">
        <w:t xml:space="preserve">with </w:t>
      </w:r>
      <w:r w:rsidR="00871FD1">
        <w:t xml:space="preserve">investigations </w:t>
      </w:r>
      <w:r w:rsidR="00BC51FB">
        <w:t xml:space="preserve">that </w:t>
      </w:r>
      <w:r w:rsidR="00871FD1">
        <w:t xml:space="preserve">are </w:t>
      </w:r>
      <w:r w:rsidR="001F0277">
        <w:t xml:space="preserve">empirical </w:t>
      </w:r>
      <w:r w:rsidR="00C72403">
        <w:t>in orientation</w:t>
      </w:r>
      <w:r w:rsidR="00871FD1">
        <w:t>.</w:t>
      </w:r>
      <w:r w:rsidR="00C72403">
        <w:t xml:space="preserve"> </w:t>
      </w:r>
      <w:r w:rsidR="00871FD1">
        <w:t xml:space="preserve"> </w:t>
      </w:r>
      <w:r w:rsidR="001F0277">
        <w:t xml:space="preserve">   </w:t>
      </w:r>
    </w:p>
    <w:p w14:paraId="30C9155F" w14:textId="030B5484" w:rsidR="00B54A70" w:rsidRDefault="00E83A0A" w:rsidP="00391D63">
      <w:pPr>
        <w:ind w:firstLine="720"/>
      </w:pPr>
      <w:r>
        <w:t>By bringing the ideas together as we do</w:t>
      </w:r>
      <w:r w:rsidR="00272F29">
        <w:t xml:space="preserve"> in Table 1</w:t>
      </w:r>
      <w:r>
        <w:t xml:space="preserve">, </w:t>
      </w:r>
      <w:r w:rsidR="006E4AA8">
        <w:t>we have</w:t>
      </w:r>
      <w:r w:rsidR="009662D7">
        <w:t xml:space="preserve"> specifically</w:t>
      </w:r>
      <w:r w:rsidR="006E4AA8">
        <w:t xml:space="preserve"> </w:t>
      </w:r>
      <w:r w:rsidR="004239C5">
        <w:t>attempted</w:t>
      </w:r>
      <w:r w:rsidR="006E4AA8">
        <w:t xml:space="preserve"> to think through how the perceived, conceived and lived dimensions of </w:t>
      </w:r>
      <w:r w:rsidR="00B54A70">
        <w:t>everyday experience</w:t>
      </w:r>
      <w:r w:rsidR="006E4AA8">
        <w:t xml:space="preserve"> and </w:t>
      </w:r>
      <w:r w:rsidR="004239C5">
        <w:t xml:space="preserve">wider social </w:t>
      </w:r>
      <w:r w:rsidR="006E4AA8">
        <w:t xml:space="preserve">relations </w:t>
      </w:r>
      <w:r w:rsidR="004239C5">
        <w:t xml:space="preserve">can be </w:t>
      </w:r>
      <w:r w:rsidR="009662D7">
        <w:t xml:space="preserve">fruitfully </w:t>
      </w:r>
      <w:r w:rsidR="004239C5">
        <w:t>disaggregated</w:t>
      </w:r>
      <w:r w:rsidR="009662D7">
        <w:t>, interpreted and explained</w:t>
      </w:r>
      <w:r w:rsidR="004239C5">
        <w:t xml:space="preserve"> </w:t>
      </w:r>
      <w:r w:rsidR="00AF43EF">
        <w:t>in reference to the actions of market actors and how they treat space along</w:t>
      </w:r>
      <w:r w:rsidR="004239C5">
        <w:t xml:space="preserve"> absolute, relative and relational lines. The main reason for doing this is to support empirical enquiry, and thus to help researchers explicate the spatial dimensions and dynamics of market practices. We </w:t>
      </w:r>
      <w:r w:rsidR="009662D7">
        <w:t>consider</w:t>
      </w:r>
      <w:r w:rsidR="004239C5">
        <w:t xml:space="preserve"> the theoretical and empirical implications</w:t>
      </w:r>
      <w:r w:rsidR="009662D7">
        <w:t xml:space="preserve"> of working with the ideas introduced </w:t>
      </w:r>
      <w:r w:rsidR="004239C5">
        <w:t xml:space="preserve">in more detail in the coming </w:t>
      </w:r>
      <w:r w:rsidR="009662D7">
        <w:t>section</w:t>
      </w:r>
      <w:r w:rsidR="004239C5">
        <w:t xml:space="preserve">. </w:t>
      </w:r>
    </w:p>
    <w:p w14:paraId="1CAE8EF2" w14:textId="63E0CF3C" w:rsidR="00341DB7" w:rsidRDefault="00D32EC6" w:rsidP="000B1007">
      <w:pPr>
        <w:ind w:firstLine="0"/>
        <w:jc w:val="center"/>
      </w:pPr>
      <w:r>
        <w:t>[Table 1 here]</w:t>
      </w:r>
    </w:p>
    <w:p w14:paraId="6FAE88AB" w14:textId="77777777" w:rsidR="00341DB7" w:rsidRDefault="00341DB7" w:rsidP="0030436E">
      <w:pPr>
        <w:pStyle w:val="Heading3"/>
        <w:numPr>
          <w:ilvl w:val="1"/>
          <w:numId w:val="27"/>
        </w:numPr>
        <w:ind w:left="426"/>
      </w:pPr>
      <w:r>
        <w:t>Theoretical and empirical implications</w:t>
      </w:r>
    </w:p>
    <w:p w14:paraId="027F7807" w14:textId="63C7F556" w:rsidR="00454683" w:rsidRDefault="00341DB7" w:rsidP="0030436E">
      <w:r>
        <w:t xml:space="preserve">Our conceptualisation of spatio-market practices has several implications for future </w:t>
      </w:r>
      <w:r w:rsidR="00454683">
        <w:t xml:space="preserve">empirical </w:t>
      </w:r>
      <w:r>
        <w:t xml:space="preserve">enquiry. The first is that markets </w:t>
      </w:r>
      <w:r w:rsidR="00FF3145">
        <w:t xml:space="preserve">should </w:t>
      </w:r>
      <w:r>
        <w:t xml:space="preserve">be treated as products of spatio-market practices. Studying markets is, </w:t>
      </w:r>
      <w:r w:rsidR="0030436E">
        <w:t>from this perspective</w:t>
      </w:r>
      <w:r>
        <w:t xml:space="preserve">, about examining </w:t>
      </w:r>
      <w:r>
        <w:lastRenderedPageBreak/>
        <w:t>spatio-market practices and how spaces are perceived, conceived</w:t>
      </w:r>
      <w:r w:rsidR="0030436E">
        <w:t>,</w:t>
      </w:r>
      <w:r>
        <w:t xml:space="preserve"> and lived through practice, be they</w:t>
      </w:r>
      <w:r w:rsidR="0030436E">
        <w:t>,</w:t>
      </w:r>
      <w:r>
        <w:t xml:space="preserve"> in </w:t>
      </w:r>
      <w:r w:rsidRPr="007F7BE8">
        <w:t>Kjellberg</w:t>
      </w:r>
      <w:r>
        <w:t xml:space="preserve"> and </w:t>
      </w:r>
      <w:proofErr w:type="spellStart"/>
      <w:r w:rsidRPr="007F7BE8">
        <w:t>Helgesson</w:t>
      </w:r>
      <w:r>
        <w:t>’s</w:t>
      </w:r>
      <w:proofErr w:type="spellEnd"/>
      <w:r>
        <w:t xml:space="preserve"> (2007) terms</w:t>
      </w:r>
      <w:r w:rsidR="0030436E">
        <w:t>,</w:t>
      </w:r>
      <w:r>
        <w:t xml:space="preserve"> normalizin</w:t>
      </w:r>
      <w:r w:rsidR="00D26B53">
        <w:t>g, representational, or</w:t>
      </w:r>
      <w:r w:rsidR="00414D4B">
        <w:t xml:space="preserve"> exchange</w:t>
      </w:r>
      <w:r w:rsidR="00D26B53">
        <w:t>-oriented</w:t>
      </w:r>
      <w:r>
        <w:t xml:space="preserve">. The second </w:t>
      </w:r>
      <w:r w:rsidR="00D26B53">
        <w:t xml:space="preserve">implication </w:t>
      </w:r>
      <w:r>
        <w:t xml:space="preserve">is that there </w:t>
      </w:r>
      <w:r w:rsidR="0030436E">
        <w:t>is</w:t>
      </w:r>
      <w:r>
        <w:t xml:space="preserve"> a multiplicity of spatio-market practices and market spaces. This is both a product of the multiplicity of market practices and the mobilisation and effects of different treatments of space by market actors. Together, these implications </w:t>
      </w:r>
      <w:r w:rsidR="00FF3145">
        <w:t xml:space="preserve">link with a </w:t>
      </w:r>
      <w:r>
        <w:t xml:space="preserve">third, which </w:t>
      </w:r>
      <w:r w:rsidR="00D26B53">
        <w:t>is that empirical research is necessary to construe the spatial dimensions of particular market practices and what these</w:t>
      </w:r>
      <w:r w:rsidR="000B1007">
        <w:t xml:space="preserve"> practices </w:t>
      </w:r>
      <w:r w:rsidR="00D26B53">
        <w:t xml:space="preserve">reveal about the logic of specific markets. </w:t>
      </w:r>
      <w:r w:rsidR="00454683">
        <w:t xml:space="preserve">In this regard, </w:t>
      </w:r>
      <w:r w:rsidR="00D26B53">
        <w:t>Harvey</w:t>
      </w:r>
      <w:r w:rsidR="00454683">
        <w:t>’s</w:t>
      </w:r>
      <w:r w:rsidR="00D26B53">
        <w:t xml:space="preserve"> (1973, p. 13) </w:t>
      </w:r>
      <w:r w:rsidR="00454683">
        <w:t>following suggestion holds particular resonance</w:t>
      </w:r>
      <w:r w:rsidR="00D26B53">
        <w:t xml:space="preserve">: </w:t>
      </w:r>
    </w:p>
    <w:p w14:paraId="328C555B" w14:textId="77777777" w:rsidR="00B46412" w:rsidRPr="0030436E" w:rsidRDefault="00B46412" w:rsidP="000B1007"/>
    <w:p w14:paraId="4CB341A6" w14:textId="77777777" w:rsidR="00D26B53" w:rsidRPr="0030436E" w:rsidRDefault="00D26B53" w:rsidP="0030436E">
      <w:pPr>
        <w:spacing w:line="360" w:lineRule="auto"/>
        <w:ind w:left="567" w:firstLine="0"/>
      </w:pPr>
      <w:r w:rsidRPr="0030436E">
        <w:t xml:space="preserve">The problem of the proper conceptualization of space is resolved through human practices with respect to it. In other words, there are no philosophical answers to philosophical questions that arise over the nature of space – the answers lie in human practice. The question “what is space?” is therefore replaced by the question “how is it that different human practices create and make use of distinctive conceptualizations of space?” </w:t>
      </w:r>
    </w:p>
    <w:p w14:paraId="13EA62FC" w14:textId="77777777" w:rsidR="00B46412" w:rsidRDefault="00B46412" w:rsidP="00D26B53">
      <w:pPr>
        <w:ind w:left="567" w:firstLine="0"/>
      </w:pPr>
    </w:p>
    <w:p w14:paraId="21E423AF" w14:textId="370C36F1" w:rsidR="00C9021D" w:rsidRDefault="007C3437" w:rsidP="009A79DD">
      <w:pPr>
        <w:ind w:firstLine="588"/>
      </w:pPr>
      <w:r>
        <w:t>This means</w:t>
      </w:r>
      <w:r w:rsidR="00D26B53">
        <w:t xml:space="preserve"> that absolute, relative</w:t>
      </w:r>
      <w:r w:rsidR="0030436E">
        <w:t>,</w:t>
      </w:r>
      <w:r w:rsidR="00D26B53">
        <w:t xml:space="preserve"> and relational conceptualisations of space have to</w:t>
      </w:r>
      <w:r>
        <w:t xml:space="preserve"> be revealed in </w:t>
      </w:r>
      <w:r>
        <w:t>action.</w:t>
      </w:r>
      <w:r w:rsidR="00D26B53">
        <w:t xml:space="preserve"> </w:t>
      </w:r>
      <w:r w:rsidR="009A79DD">
        <w:t xml:space="preserve">As Harvey (1973, p. 13) explains </w:t>
      </w:r>
      <w:r w:rsidR="000B1007">
        <w:rPr>
          <w:rFonts w:cs="Times New Roman"/>
          <w:color w:val="000000"/>
          <w:lang w:eastAsia="sv-SE"/>
        </w:rPr>
        <w:t>“</w:t>
      </w:r>
      <w:r w:rsidR="009A79DD">
        <w:rPr>
          <w:rFonts w:cs="Times New Roman"/>
          <w:color w:val="000000"/>
          <w:lang w:eastAsia="sv-SE"/>
        </w:rPr>
        <w:t xml:space="preserve">space is neither absolute, relative or relational </w:t>
      </w:r>
      <w:r w:rsidR="009A79DD">
        <w:rPr>
          <w:rFonts w:cs="Times New Roman"/>
          <w:i/>
          <w:iCs/>
          <w:color w:val="000000"/>
          <w:lang w:eastAsia="sv-SE"/>
        </w:rPr>
        <w:t xml:space="preserve">in itself, </w:t>
      </w:r>
      <w:r w:rsidR="009A79DD">
        <w:rPr>
          <w:rFonts w:cs="Times New Roman"/>
          <w:color w:val="000000"/>
          <w:lang w:eastAsia="sv-SE"/>
        </w:rPr>
        <w:t>but can become one or all simultaneously depending on the circumstances</w:t>
      </w:r>
      <w:r w:rsidR="000B1007">
        <w:rPr>
          <w:rFonts w:cs="Times New Roman"/>
          <w:color w:val="000000"/>
          <w:lang w:eastAsia="sv-SE"/>
        </w:rPr>
        <w:t>”</w:t>
      </w:r>
      <w:r w:rsidR="009A79DD">
        <w:rPr>
          <w:rFonts w:cs="Times New Roman"/>
          <w:color w:val="000000"/>
          <w:lang w:eastAsia="sv-SE"/>
        </w:rPr>
        <w:t xml:space="preserve">. Revealing circumstances is an empirical endeavour and it is only through research that it becomes possible to reveal how, when and why particular treatments of space are mobilised and to what effect. </w:t>
      </w:r>
      <w:r w:rsidR="00D26B53">
        <w:t xml:space="preserve">Likewise, </w:t>
      </w:r>
      <w:r w:rsidR="009A79DD">
        <w:t xml:space="preserve">the mobilisation of </w:t>
      </w:r>
      <w:r w:rsidR="00D26B53">
        <w:t>spatial concepts, such as</w:t>
      </w:r>
      <w:r w:rsidR="00D26B53" w:rsidRPr="00482DB0">
        <w:t xml:space="preserve"> </w:t>
      </w:r>
      <w:r w:rsidR="00D26B53">
        <w:t>‘</w:t>
      </w:r>
      <w:r w:rsidR="00D26B53" w:rsidRPr="00482DB0">
        <w:t>place</w:t>
      </w:r>
      <w:r w:rsidR="00D26B53">
        <w:t>’</w:t>
      </w:r>
      <w:r w:rsidR="00D26B53" w:rsidRPr="00482DB0">
        <w:t xml:space="preserve">, </w:t>
      </w:r>
      <w:r w:rsidR="00D26B53">
        <w:t>‘</w:t>
      </w:r>
      <w:r w:rsidR="00D26B53" w:rsidRPr="00482DB0">
        <w:t>territory</w:t>
      </w:r>
      <w:r w:rsidR="00D26B53">
        <w:t>’</w:t>
      </w:r>
      <w:r w:rsidR="00D26B53" w:rsidRPr="00482DB0">
        <w:t xml:space="preserve">, </w:t>
      </w:r>
      <w:r w:rsidR="00D26B53">
        <w:t>‘</w:t>
      </w:r>
      <w:r w:rsidR="00D26B53" w:rsidRPr="00482DB0">
        <w:t>region</w:t>
      </w:r>
      <w:r w:rsidR="00D26B53">
        <w:t>’</w:t>
      </w:r>
      <w:r w:rsidR="00D26B53" w:rsidRPr="00482DB0">
        <w:t xml:space="preserve">, </w:t>
      </w:r>
      <w:r w:rsidR="00D26B53">
        <w:t>‘</w:t>
      </w:r>
      <w:r w:rsidR="00D26B53" w:rsidRPr="00482DB0">
        <w:t>scale</w:t>
      </w:r>
      <w:r w:rsidR="00D26B53">
        <w:t>’, ‘local’ and ‘global’</w:t>
      </w:r>
      <w:r w:rsidR="009A79DD">
        <w:t xml:space="preserve"> and the related use of </w:t>
      </w:r>
      <w:r w:rsidR="00D26B53">
        <w:t>absolute, relative</w:t>
      </w:r>
      <w:r w:rsidR="0030436E">
        <w:t>,</w:t>
      </w:r>
      <w:r w:rsidR="00D26B53">
        <w:t xml:space="preserve"> and relational treatments of space, should be approached </w:t>
      </w:r>
      <w:r w:rsidR="009A79DD">
        <w:t xml:space="preserve">as products of the </w:t>
      </w:r>
      <w:r w:rsidR="00D26B53">
        <w:t>performa</w:t>
      </w:r>
      <w:r w:rsidR="00D26B53">
        <w:t xml:space="preserve">nce of various market practices </w:t>
      </w:r>
      <w:r w:rsidR="00B00174">
        <w:t xml:space="preserve">that </w:t>
      </w:r>
      <w:r w:rsidR="00B00174">
        <w:lastRenderedPageBreak/>
        <w:t xml:space="preserve">have to be distinguished, in design and effect, through research </w:t>
      </w:r>
      <w:r w:rsidR="0030436E">
        <w:fldChar w:fldCharType="begin">
          <w:fldData xml:space="preserve">PEVuZE5vdGU+PENpdGU+PEF1dGhvcj5Db3g8L0F1dGhvcj48WWVhcj4xOTk1PC9ZZWFyPjxJRFRl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=
</w:fldData>
        </w:fldChar>
      </w:r>
      <w:r w:rsidR="0094229B">
        <w:instrText xml:space="preserve"> ADDIN EN.CITE </w:instrText>
      </w:r>
      <w:r w:rsidR="0094229B">
        <w:fldChar w:fldCharType="begin">
          <w:fldData xml:space="preserve">PEVuZE5vdGU+PENpdGU+PEF1dGhvcj5Db3g8L0F1dGhvcj48WWVhcj4xOTk1PC9ZZWFyPjxJRFRl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=
</w:fldData>
        </w:fldChar>
      </w:r>
      <w:r w:rsidR="0094229B">
        <w:instrText xml:space="preserve"> ADDIN EN.CITE.DATA </w:instrText>
      </w:r>
      <w:r w:rsidR="0094229B">
        <w:fldChar w:fldCharType="end"/>
      </w:r>
      <w:r w:rsidR="0030436E">
        <w:fldChar w:fldCharType="separate"/>
      </w:r>
      <w:r w:rsidR="0094229B">
        <w:rPr>
          <w:noProof/>
        </w:rPr>
        <w:t>(see, for example, Adams, 1996; Brenner, 1997; Cox, 1995; Marston, 2000; Moore, 2008 who reveal and explore the effects of the social production of spatial scales through practice)</w:t>
      </w:r>
      <w:r w:rsidR="0030436E">
        <w:fldChar w:fldCharType="end"/>
      </w:r>
      <w:r w:rsidR="0030436E">
        <w:t>.</w:t>
      </w:r>
      <w:r w:rsidR="00995744">
        <w:t xml:space="preserve"> </w:t>
      </w:r>
    </w:p>
    <w:p w14:paraId="05004EF8" w14:textId="01BFC1CB" w:rsidR="00454683" w:rsidRDefault="009A79DD" w:rsidP="00454683">
      <w:pPr>
        <w:ind w:firstLine="588"/>
      </w:pPr>
      <w:r>
        <w:t>Key questions</w:t>
      </w:r>
      <w:r w:rsidR="00C9021D">
        <w:t xml:space="preserve"> concern</w:t>
      </w:r>
      <w:r w:rsidR="000B1007">
        <w:t>:</w:t>
      </w:r>
      <w:r w:rsidR="00C9021D">
        <w:t xml:space="preserve"> </w:t>
      </w:r>
      <w:r w:rsidR="00BF11CF">
        <w:t>w</w:t>
      </w:r>
      <w:r w:rsidR="00C9021D">
        <w:t xml:space="preserve">hich treatments of space are mobilised as part of the performance of market practices, how so, and with what consequences? How do specific treatments of space </w:t>
      </w:r>
      <w:r w:rsidR="00A66E79">
        <w:t>underpin</w:t>
      </w:r>
      <w:r w:rsidR="00C9021D">
        <w:t xml:space="preserve"> and shape the perceptive capacities of market actors, the wider ordering of spatial practices, and the physical construction of social sites? </w:t>
      </w:r>
      <w:r w:rsidR="000B1007">
        <w:t>And</w:t>
      </w:r>
      <w:r w:rsidR="00A66E79">
        <w:t xml:space="preserve"> h</w:t>
      </w:r>
      <w:r w:rsidR="00C9021D">
        <w:t xml:space="preserve">ow do different treatments of space </w:t>
      </w:r>
      <w:r w:rsidR="00BF11CF">
        <w:t>link with</w:t>
      </w:r>
      <w:r w:rsidR="00C9021D">
        <w:t xml:space="preserve"> the</w:t>
      </w:r>
      <w:r w:rsidR="00BF11CF">
        <w:t xml:space="preserve"> related</w:t>
      </w:r>
      <w:r w:rsidR="00C9021D">
        <w:t xml:space="preserve"> production</w:t>
      </w:r>
      <w:r w:rsidR="00A66E79">
        <w:t xml:space="preserve"> and experience</w:t>
      </w:r>
      <w:r w:rsidR="00C9021D">
        <w:t xml:space="preserve"> of ‘lived’ and meaning-imbued market spaces </w:t>
      </w:r>
      <w:r w:rsidR="00A66E79">
        <w:t>and the broader configuration of representational spaces?</w:t>
      </w:r>
      <w:r w:rsidR="00BF11CF">
        <w:t xml:space="preserve"> </w:t>
      </w:r>
    </w:p>
    <w:p w14:paraId="666E575C" w14:textId="2F59387E" w:rsidR="00BF11CF" w:rsidRDefault="00625CC3" w:rsidP="00454683">
      <w:pPr>
        <w:ind w:firstLine="588"/>
      </w:pPr>
      <w:r>
        <w:t xml:space="preserve">These types </w:t>
      </w:r>
      <w:r w:rsidR="00321F1E">
        <w:t xml:space="preserve">of </w:t>
      </w:r>
      <w:r>
        <w:t xml:space="preserve">questions admittedly need to be refined in reference to particular empirical topics. They are, nevertheless, the types of questions that, if addressed, promise to shed new light on </w:t>
      </w:r>
      <w:r w:rsidRPr="00DF5E21">
        <w:t xml:space="preserve">what it takes to </w:t>
      </w:r>
      <w:r>
        <w:t>make</w:t>
      </w:r>
      <w:r w:rsidRPr="00DF5E21">
        <w:t xml:space="preserve"> markets</w:t>
      </w:r>
      <w:r>
        <w:t xml:space="preserve"> function</w:t>
      </w:r>
      <w:r w:rsidRPr="00DF5E21">
        <w:t xml:space="preserve">, and what and whom such </w:t>
      </w:r>
      <w:r>
        <w:t>formations</w:t>
      </w:r>
      <w:r w:rsidRPr="00DF5E21">
        <w:t xml:space="preserve"> serve.</w:t>
      </w:r>
      <w:r>
        <w:t xml:space="preserve"> To maximise the value of insights generated, it is important to</w:t>
      </w:r>
      <w:r w:rsidR="00BF11CF">
        <w:t xml:space="preserve"> avoid t</w:t>
      </w:r>
      <w:r w:rsidR="000B1007">
        <w:t>he</w:t>
      </w:r>
      <w:r w:rsidR="00BF11CF">
        <w:t xml:space="preserve"> pitfall of treating Lefebvre’s (1991, p. 40) triad ‘</w:t>
      </w:r>
      <w:r w:rsidR="000B1007">
        <w:t>”</w:t>
      </w:r>
      <w:r w:rsidR="00BF11CF">
        <w:t>as an abstract ‘model’’ and of neglecting the simultaneous or intermittent influence of absolute, relative and relational treatments of space in action</w:t>
      </w:r>
      <w:r>
        <w:t xml:space="preserve">. To do this, it is crucial to </w:t>
      </w:r>
      <w:r w:rsidR="00BF11CF">
        <w:t xml:space="preserve">remain sensitive to the perceived, conceived and lived dimensions of market practice and the </w:t>
      </w:r>
      <w:r>
        <w:t>broader</w:t>
      </w:r>
      <w:r w:rsidR="00BF11CF">
        <w:t xml:space="preserve"> socio-spatial dynamics of market making. Failing to do </w:t>
      </w:r>
      <w:r>
        <w:t xml:space="preserve">so runs to risk of missing crucial details regarding the spatial dimensions and dynamics of market making and associated </w:t>
      </w:r>
      <w:r w:rsidR="00454683">
        <w:t>effects</w:t>
      </w:r>
      <w:r>
        <w:t xml:space="preserve">. </w:t>
      </w:r>
      <w:r w:rsidR="00BF11CF">
        <w:t xml:space="preserve">    </w:t>
      </w:r>
    </w:p>
    <w:p w14:paraId="3491197A" w14:textId="5F2B6D23" w:rsidR="00341DB7" w:rsidRDefault="00341DB7" w:rsidP="009167DF">
      <w:pPr>
        <w:ind w:firstLine="588"/>
      </w:pPr>
      <w:r>
        <w:t xml:space="preserve">A range of methods could be drawn </w:t>
      </w:r>
      <w:r w:rsidR="00DD1739">
        <w:t xml:space="preserve">on </w:t>
      </w:r>
      <w:r w:rsidR="0030436E">
        <w:t>to</w:t>
      </w:r>
      <w:r>
        <w:t xml:space="preserve"> </w:t>
      </w:r>
      <w:r w:rsidR="00DD1739">
        <w:t xml:space="preserve">address the types </w:t>
      </w:r>
      <w:r w:rsidR="00BF11CF">
        <w:t>of</w:t>
      </w:r>
      <w:r w:rsidR="00DD1739">
        <w:t xml:space="preserve"> questions outlined and </w:t>
      </w:r>
      <w:r w:rsidR="00137DE5">
        <w:t>w</w:t>
      </w:r>
      <w:r>
        <w:t xml:space="preserve">e purposefully shy away from any prescriptive suggestions. Having emphasised the heterogeneity of spatio-market practices, both in terms of the types of practices </w:t>
      </w:r>
      <w:r>
        <w:lastRenderedPageBreak/>
        <w:t>performed</w:t>
      </w:r>
      <w:r w:rsidR="00DD1739">
        <w:t xml:space="preserve">, </w:t>
      </w:r>
      <w:r>
        <w:t>the</w:t>
      </w:r>
      <w:r w:rsidR="00DD1739">
        <w:t xml:space="preserve"> concepts drawn on, and the related</w:t>
      </w:r>
      <w:r>
        <w:t xml:space="preserve"> types of spaces perceived, conceived and lived, it would be amiss to set out a prescriptive set of methods. Rather, we call for engagement with a range of methods that help to reveal the spaces of market practices, how these are made, and related social, economic</w:t>
      </w:r>
      <w:r w:rsidR="0030436E">
        <w:t>,</w:t>
      </w:r>
      <w:r>
        <w:t xml:space="preserve"> and political </w:t>
      </w:r>
      <w:r w:rsidR="00454683">
        <w:t>implications</w:t>
      </w:r>
      <w:r>
        <w:t>. In this regard, absolute, relative</w:t>
      </w:r>
      <w:r w:rsidR="0030436E">
        <w:t>,</w:t>
      </w:r>
      <w:r>
        <w:t xml:space="preserve"> and relational categories of space provide a useful point of departure. We draw on these categories in the coming section</w:t>
      </w:r>
      <w:r w:rsidR="009167DF">
        <w:t>,</w:t>
      </w:r>
      <w:r>
        <w:t xml:space="preserve"> within which</w:t>
      </w:r>
      <w:r w:rsidR="00137DE5">
        <w:t xml:space="preserve"> we provide an illustrative case that brings a collection of secondary sources</w:t>
      </w:r>
      <w:r w:rsidR="009167DF">
        <w:t xml:space="preserve"> together as part of an</w:t>
      </w:r>
      <w:r w:rsidR="00137DE5">
        <w:t xml:space="preserve"> alternative and </w:t>
      </w:r>
      <w:r w:rsidR="009167DF">
        <w:t>spatially oriented</w:t>
      </w:r>
      <w:r w:rsidR="00137DE5">
        <w:t xml:space="preserve"> account of the growth and legitimacy of the A</w:t>
      </w:r>
      <w:r w:rsidR="009167DF">
        <w:t xml:space="preserve">merican casino gambling market. </w:t>
      </w:r>
      <w:r>
        <w:t xml:space="preserve">We </w:t>
      </w:r>
      <w:r w:rsidR="009167DF">
        <w:t>provide this short illustrative account</w:t>
      </w:r>
      <w:r>
        <w:t xml:space="preserve"> in order to ground the concept and to make cursory inroads into demonstrating its value for market-oriented research.</w:t>
      </w:r>
    </w:p>
    <w:p w14:paraId="3D8B3343" w14:textId="77777777" w:rsidR="46EDFE52" w:rsidRPr="00AA4EAA" w:rsidRDefault="46EDFE52" w:rsidP="009167DF">
      <w:pPr>
        <w:ind w:firstLine="0"/>
      </w:pPr>
    </w:p>
    <w:p w14:paraId="203A784B" w14:textId="51A500FB" w:rsidR="00B31CC5" w:rsidRPr="0030436E" w:rsidRDefault="00F62E45" w:rsidP="0030436E">
      <w:pPr>
        <w:pStyle w:val="Heading2"/>
      </w:pPr>
      <w:r w:rsidRPr="0030436E">
        <w:rPr>
          <w:rStyle w:val="normaltextrun"/>
        </w:rPr>
        <w:t>The American casino market: spatio-market practices, market growth and constituting legitimacy</w:t>
      </w:r>
    </w:p>
    <w:p w14:paraId="24C4A2F3" w14:textId="40D2CBEC" w:rsidR="00025971" w:rsidRDefault="002631AF" w:rsidP="000B1007">
      <w:r w:rsidRPr="00923420">
        <w:t xml:space="preserve">The number of casinos in America </w:t>
      </w:r>
      <w:r w:rsidRPr="00923420">
        <w:t xml:space="preserve">grew exponentially over the past century </w:t>
      </w:r>
      <w:r w:rsidR="00F62E45">
        <w:fldChar w:fldCharType="begin"/>
      </w:r>
      <w:r w:rsidR="00F62E45">
        <w:instrText xml:space="preserve"> ADDIN EN.CITE &lt;EndNote&gt;&lt;Cite&gt;&lt;Author&gt;Humphreys&lt;/Author&gt;&lt;Year&gt;2010&lt;/Year&gt;&lt;IDText&gt;Megamarketing: The creation of markets as a social process&lt;/IDText&gt;&lt;DisplayText&gt;(Humphreys, 2010)&lt;/DisplayText&gt;&lt;record&gt;&lt;isbn&gt;0022-2429&lt;/isbn&gt;&lt;titles&gt;&lt;title&gt;Megamarketing: The creation of markets as a social process&lt;/title&gt;&lt;secondary-title&gt;Journal of Marketing&lt;/secondary-title&gt;&lt;/titles&gt;&lt;pages&gt;1-19&lt;/pages&gt;&lt;number&gt;2&lt;/number&gt;&lt;contributors&gt;&lt;authors&gt;&lt;author&gt;Humphreys, Ashlee&lt;/author&gt;&lt;/authors&gt;&lt;/contributors&gt;&lt;added-date format="utc"&gt;1592746335&lt;/added-date&gt;&lt;ref-type name="Journal Article"&gt;17&lt;/ref-type&gt;&lt;dates&gt;&lt;year&gt;2010&lt;/year&gt;&lt;/dates&gt;&lt;rec-number&gt;256&lt;/rec-number&gt;&lt;last-updated-date format="utc"&gt;1592746335&lt;/last-updated-date&gt;&lt;volume&gt;74&lt;/volume&gt;&lt;/record&gt;&lt;/Cite&gt;&lt;/EndNote&gt;</w:instrText>
      </w:r>
      <w:r w:rsidR="00F62E45">
        <w:fldChar w:fldCharType="separate"/>
      </w:r>
      <w:r w:rsidR="00F62E45">
        <w:t>(Humphreys, 2010)</w:t>
      </w:r>
      <w:r w:rsidR="00F62E45">
        <w:fldChar w:fldCharType="end"/>
      </w:r>
      <w:r w:rsidRPr="00923420">
        <w:t xml:space="preserve">. Casino gambling moved, during this time, from a one-state marginal business to a twenty-nine state mega-industry </w:t>
      </w:r>
      <w:r w:rsidR="00001FAF">
        <w:fldChar w:fldCharType="begin"/>
      </w:r>
      <w:r w:rsidR="0094229B">
        <w:instrText xml:space="preserve"> ADDIN EN.CITE &lt;EndNote&gt;&lt;Cite&gt;&lt;Author&gt;Garrett&lt;/Author&gt;&lt;Year&gt;2003&lt;/Year&gt;&lt;IDText&gt;Casino gambling in America and its economic impacts&lt;/IDText&gt;&lt;DisplayText&gt;(Garrett, 2003; Humphreys, 2010; Moehring &amp;amp; Green, 2005)&lt;/DisplayText&gt;&lt;record&gt;&lt;titles&gt;&lt;title&gt;Casino gambling in America and its economic impacts&lt;/title&gt;&lt;secondary-title&gt;St. Louis: Federal Reserve Bank of St. Louis&lt;/secondary-title&gt;&lt;/titles&gt;&lt;contributors&gt;&lt;authors&gt;&lt;author&gt;Garrett, Thomas A&lt;/author&gt;&lt;/authors&gt;&lt;/contributors&gt;&lt;added-date format="utc"&gt;1592746335&lt;/added-date&gt;&lt;ref-type name="Journal Article"&gt;17&lt;/ref-type&gt;&lt;dates&gt;&lt;year&gt;2003&lt;/year&gt;&lt;/dates&gt;&lt;rec-number&gt;252&lt;/rec-number&gt;&lt;last-updated-date format="utc"&gt;1592746335&lt;/last-updated-date&gt;&lt;/record&gt;&lt;/Cite&gt;&lt;Cite&gt;&lt;Author&gt;Humphreys&lt;/Author&gt;&lt;Year&gt;2010&lt;/Year&gt;&lt;IDText&gt;Megamarketing: The creation of markets as a social process&lt;/IDText&gt;&lt;record&gt;&lt;isbn&gt;0022-2429&lt;/isbn&gt;&lt;titles&gt;&lt;title&gt;Megamarketing: The creation of markets as a social process&lt;/title&gt;&lt;secondary-title&gt;Journal of Marketing&lt;/secondary-title&gt;&lt;/titles&gt;&lt;pages&gt;1-19&lt;/pages&gt;&lt;number&gt;2&lt;/number&gt;&lt;contributors&gt;&lt;authors&gt;&lt;author&gt;Humphreys, Ashlee&lt;/author&gt;&lt;/authors&gt;&lt;/contributors&gt;&lt;added-date format="utc"&gt;1592746335&lt;/added-date&gt;&lt;ref-type name="Journal Article"&gt;17&lt;/ref-type&gt;&lt;dates&gt;&lt;year&gt;2010&lt;/year&gt;&lt;/dates&gt;&lt;rec-number&gt;256&lt;/rec-number&gt;&lt;last-updated-date format="utc"&gt;1592746335&lt;/last-updated-date&gt;&lt;volume&gt;74&lt;/volume&gt;&lt;/record&gt;&lt;/Cite&gt;&lt;Cite&gt;&lt;Author&gt;Moehring&lt;/Author&gt;&lt;Year&gt;2005&lt;/Year&gt;&lt;IDText&gt;Las Vegas: A centennial history&lt;/IDText&gt;&lt;record&gt;&lt;isbn&gt;0874176476&lt;/isbn&gt;&lt;titles&gt;&lt;title&gt;Las Vegas: A centennial history&lt;/title&gt;&lt;/titles&gt;&lt;contributors&gt;&lt;authors&gt;&lt;author&gt;Moehring, Eugene P&lt;/author&gt;&lt;author&gt;Green, Michael S&lt;/author&gt;&lt;/authors&gt;&lt;/contributors&gt;&lt;added-date format="utc"&gt;1592746276&lt;/added-date&gt;&lt;ref-type name="Book"&gt;6&lt;/ref-type&gt;&lt;dates&gt;&lt;year&gt;2005&lt;/year&gt;&lt;/dates&gt;&lt;rec-number&gt;233&lt;/rec-number&gt;&lt;publisher&gt;University of Nevada Press&lt;/publisher&gt;&lt;last-updated-date format="utc"&gt;1592746276&lt;/last-updated-date&gt;&lt;/record&gt;&lt;/Cite&gt;&lt;/EndNote&gt;</w:instrText>
      </w:r>
      <w:r w:rsidR="00001FAF">
        <w:fldChar w:fldCharType="separate"/>
      </w:r>
      <w:r w:rsidR="0094229B">
        <w:rPr>
          <w:noProof/>
        </w:rPr>
        <w:t>(Garrett, 2003; Humphreys, 2010; Moehring &amp; Green, 2005)</w:t>
      </w:r>
      <w:r w:rsidR="00001FAF">
        <w:fldChar w:fldCharType="end"/>
      </w:r>
      <w:r w:rsidRPr="00923420">
        <w:t xml:space="preserve">. In Nevada, a state that legalised gambling in 1931, there were two hundred and ten </w:t>
      </w:r>
      <w:r w:rsidR="00952265" w:rsidRPr="00923420">
        <w:t>casinos</w:t>
      </w:r>
      <w:r w:rsidRPr="00923420">
        <w:t xml:space="preserve"> by 2001 (Garret, 2003). These generated USD 9.5 billion (Garret, 2003). “75,000 electronic gambling </w:t>
      </w:r>
      <w:r w:rsidRPr="00923420">
        <w:t>devices (EG</w:t>
      </w:r>
      <w:r w:rsidR="00952265">
        <w:t>Ds)… and 3,300 table games [took</w:t>
      </w:r>
      <w:r w:rsidRPr="00923420">
        <w:t xml:space="preserve">] up 3.3 million square feet of casino floor space” </w:t>
      </w:r>
      <w:r w:rsidR="00025971">
        <w:t>across</w:t>
      </w:r>
      <w:r w:rsidR="00025971" w:rsidRPr="00923420">
        <w:t xml:space="preserve"> </w:t>
      </w:r>
      <w:r w:rsidR="00025971">
        <w:t>the state by 2001</w:t>
      </w:r>
      <w:r w:rsidRPr="00923420">
        <w:t xml:space="preserve">. As of 2003, the </w:t>
      </w:r>
      <w:r w:rsidR="00952265" w:rsidRPr="00923420">
        <w:t>casinos</w:t>
      </w:r>
      <w:r w:rsidR="00952265">
        <w:t xml:space="preserve"> in Nevada</w:t>
      </w:r>
      <w:r w:rsidRPr="00923420">
        <w:t xml:space="preserve"> annually served an </w:t>
      </w:r>
      <w:r w:rsidRPr="00923420">
        <w:t xml:space="preserve">estimated thirty-five million tourists </w:t>
      </w:r>
      <w:r w:rsidR="0030436E">
        <w:t>who</w:t>
      </w:r>
      <w:r w:rsidRPr="00923420">
        <w:t xml:space="preserve"> visited and utilised th</w:t>
      </w:r>
      <w:r w:rsidR="00952265">
        <w:t>e hundred thousand</w:t>
      </w:r>
      <w:r w:rsidRPr="00923420">
        <w:t xml:space="preserve"> plus hotel rooms (Garret, 2003). </w:t>
      </w:r>
      <w:r w:rsidRPr="00923420">
        <w:t xml:space="preserve">In Atlantic City, where gambling was legalised in 1976, nearly USD 4.3 </w:t>
      </w:r>
      <w:r w:rsidRPr="00923420">
        <w:lastRenderedPageBreak/>
        <w:t xml:space="preserve">billion was generated annually </w:t>
      </w:r>
      <w:r w:rsidR="00025971">
        <w:t>by</w:t>
      </w:r>
      <w:r w:rsidRPr="00923420">
        <w:t xml:space="preserve"> 2003, thanks to </w:t>
      </w:r>
      <w:r w:rsidR="00DA130C">
        <w:t xml:space="preserve">the </w:t>
      </w:r>
      <w:r w:rsidRPr="00923420">
        <w:t xml:space="preserve">arrival of thirty-two million visitors. These frequented the </w:t>
      </w:r>
      <w:r w:rsidR="00952265">
        <w:t>twelve thousand</w:t>
      </w:r>
      <w:r w:rsidRPr="00923420">
        <w:t xml:space="preserve"> hotel rooms, using the </w:t>
      </w:r>
      <w:r w:rsidR="00952265">
        <w:t>thirty-seven thousand</w:t>
      </w:r>
      <w:r w:rsidRPr="00923420">
        <w:t xml:space="preserve"> electronic gambling devices and more than </w:t>
      </w:r>
      <w:r w:rsidR="00952265">
        <w:t>twelve hundred</w:t>
      </w:r>
      <w:r w:rsidRPr="00923420">
        <w:t xml:space="preserve"> table games, which took up an estimated 1.3 million square feet of casino floor space (Garret, 2003). </w:t>
      </w:r>
      <w:r w:rsidR="00DA130C">
        <w:t>T</w:t>
      </w:r>
      <w:r w:rsidRPr="00923420">
        <w:t xml:space="preserve">he market’s growth has not only involved the development of land. Beginning first in 1991, Riverboat casino gambling quickly spread throughout America’s Midwest. By 2003, there were riverboat </w:t>
      </w:r>
      <w:r w:rsidR="00952265" w:rsidRPr="00923420">
        <w:t>casinos</w:t>
      </w:r>
      <w:r w:rsidRPr="00923420">
        <w:t xml:space="preserve"> in Indiana, Mississippi and Missouri (Garret, 2003). Riverboat casinos are sizable, with many having </w:t>
      </w:r>
      <w:r w:rsidR="007F3090">
        <w:t>“</w:t>
      </w:r>
      <w:r w:rsidRPr="00923420">
        <w:t>more than 1,500 hotel rooms</w:t>
      </w:r>
      <w:r w:rsidR="0030436E">
        <w:t>”</w:t>
      </w:r>
      <w:r w:rsidRPr="00923420">
        <w:t xml:space="preserve"> (Garret, 2003, p. 4). The American casino market has thus grown rapidly</w:t>
      </w:r>
      <w:r w:rsidR="00952265">
        <w:t>,</w:t>
      </w:r>
      <w:r w:rsidRPr="00923420">
        <w:t xml:space="preserve"> both in terms of its economic size, footprint</w:t>
      </w:r>
      <w:r w:rsidR="0030436E">
        <w:t>,</w:t>
      </w:r>
      <w:r w:rsidRPr="00923420">
        <w:t xml:space="preserve"> and the number of actors (human and non) involved</w:t>
      </w:r>
      <w:r w:rsidR="00025971">
        <w:t xml:space="preserve">. </w:t>
      </w:r>
    </w:p>
    <w:p w14:paraId="2D1D54E6" w14:textId="77777777" w:rsidR="005F7D2D" w:rsidRDefault="00B64CBA" w:rsidP="000B1007">
      <w:pPr>
        <w:ind w:firstLine="720"/>
      </w:pPr>
      <w:r>
        <w:t xml:space="preserve">In the below sections, we will show how this </w:t>
      </w:r>
      <w:r w:rsidR="00DA130C">
        <w:t>growth has</w:t>
      </w:r>
      <w:r>
        <w:t xml:space="preserve"> been a spatial affair</w:t>
      </w:r>
      <w:r w:rsidR="00DA130C">
        <w:t>, played out through the enactment of various spatio-markets practices</w:t>
      </w:r>
      <w:r>
        <w:t xml:space="preserve">. </w:t>
      </w:r>
      <w:r w:rsidR="00EC10FF">
        <w:t xml:space="preserve">Our account takes inspiration from </w:t>
      </w:r>
      <w:r w:rsidR="00EC10FF" w:rsidRPr="00923420">
        <w:t>Humphreys’ (2010)</w:t>
      </w:r>
      <w:r w:rsidR="00EC10FF">
        <w:t xml:space="preserve"> influential paper. Yet, we specifically draw attention to the socio-spatial dynamics and dimensions of the markets making. </w:t>
      </w:r>
      <w:r w:rsidR="002631AF" w:rsidRPr="00923420">
        <w:t xml:space="preserve">Humphreys’ (2010) </w:t>
      </w:r>
      <w:r w:rsidR="00025971">
        <w:t xml:space="preserve">excellent </w:t>
      </w:r>
      <w:r w:rsidR="002631AF" w:rsidRPr="00923420">
        <w:t xml:space="preserve">account of the </w:t>
      </w:r>
      <w:r w:rsidR="00952265">
        <w:t>growth of American</w:t>
      </w:r>
      <w:r w:rsidR="002631AF" w:rsidRPr="00923420">
        <w:t xml:space="preserve"> casino gambling</w:t>
      </w:r>
      <w:r w:rsidR="00952265">
        <w:t xml:space="preserve"> </w:t>
      </w:r>
      <w:r w:rsidR="00B46412">
        <w:t>hinges on</w:t>
      </w:r>
      <w:r w:rsidR="0030436E">
        <w:t xml:space="preserve"> an</w:t>
      </w:r>
      <w:r w:rsidR="00B46412">
        <w:t xml:space="preserve"> examination</w:t>
      </w:r>
      <w:r w:rsidR="002631AF" w:rsidRPr="00923420">
        <w:t xml:space="preserve"> </w:t>
      </w:r>
      <w:r w:rsidR="00B46412">
        <w:t>of</w:t>
      </w:r>
      <w:r w:rsidR="002631AF" w:rsidRPr="00923420">
        <w:t xml:space="preserve"> the market’s discursive framing in national newspapers and industry publications since 1980. </w:t>
      </w:r>
      <w:r w:rsidR="000B1007">
        <w:t>The author</w:t>
      </w:r>
      <w:r w:rsidR="002631AF" w:rsidRPr="00923420">
        <w:t xml:space="preserve"> explains the market’s growth in reference to processes of legitimisation, constituted through the framing work of key stakeholders </w:t>
      </w:r>
      <w:r w:rsidR="00025971">
        <w:t xml:space="preserve">(e.g., </w:t>
      </w:r>
      <w:r w:rsidR="002631AF" w:rsidRPr="00923420">
        <w:t>regulators</w:t>
      </w:r>
      <w:r w:rsidR="000B1007">
        <w:t>,</w:t>
      </w:r>
      <w:r w:rsidR="002631AF" w:rsidRPr="00923420">
        <w:t xml:space="preserve"> public policy activists</w:t>
      </w:r>
      <w:r w:rsidR="000B1007">
        <w:t>,</w:t>
      </w:r>
      <w:r w:rsidR="002631AF" w:rsidRPr="00923420">
        <w:t xml:space="preserve"> an</w:t>
      </w:r>
      <w:r w:rsidR="000B1007">
        <w:t>d</w:t>
      </w:r>
      <w:r w:rsidR="002631AF" w:rsidRPr="00923420">
        <w:t xml:space="preserve"> financial investors</w:t>
      </w:r>
      <w:r w:rsidR="00025971">
        <w:t>)</w:t>
      </w:r>
      <w:r w:rsidR="002631AF" w:rsidRPr="00923420">
        <w:t xml:space="preserve">. As she </w:t>
      </w:r>
      <w:r w:rsidR="002631AF" w:rsidRPr="00923420">
        <w:t xml:space="preserve">writes, these actors navigate and inform the social and political “environment that exists outside the… industry”, </w:t>
      </w:r>
      <w:r w:rsidR="002631AF" w:rsidRPr="00923420">
        <w:t>creating a legitimised market “space” (Humphreys, 2010, p. 1).</w:t>
      </w:r>
      <w:r w:rsidR="00B46412">
        <w:t xml:space="preserve"> </w:t>
      </w:r>
      <w:r w:rsidR="00EC10FF">
        <w:t>This</w:t>
      </w:r>
      <w:r w:rsidR="002631AF" w:rsidRPr="00923420">
        <w:t xml:space="preserve"> market </w:t>
      </w:r>
      <w:r w:rsidR="0030436E">
        <w:t>‘</w:t>
      </w:r>
      <w:r w:rsidR="002631AF" w:rsidRPr="00923420">
        <w:t>space</w:t>
      </w:r>
      <w:r w:rsidR="0030436E">
        <w:t>’</w:t>
      </w:r>
      <w:r w:rsidR="002631AF" w:rsidRPr="00923420">
        <w:t xml:space="preserve"> remains purely discursive</w:t>
      </w:r>
      <w:r w:rsidR="00025971">
        <w:t xml:space="preserve"> in </w:t>
      </w:r>
      <w:r w:rsidR="00025971" w:rsidRPr="00923420">
        <w:t>Humphreys</w:t>
      </w:r>
      <w:r w:rsidR="00025971">
        <w:t>’ (2010) work</w:t>
      </w:r>
      <w:r w:rsidR="002631AF" w:rsidRPr="00923420">
        <w:t>.</w:t>
      </w:r>
    </w:p>
    <w:p w14:paraId="29E1710C" w14:textId="6BD0320F" w:rsidR="00BA043C" w:rsidRDefault="002631AF" w:rsidP="005F7D2D">
      <w:pPr>
        <w:ind w:firstLine="0"/>
      </w:pPr>
      <w:r w:rsidRPr="00923420">
        <w:t>From</w:t>
      </w:r>
      <w:r w:rsidR="005F7D2D">
        <w:t xml:space="preserve"> </w:t>
      </w:r>
      <w:r w:rsidRPr="00923420">
        <w:t>a </w:t>
      </w:r>
      <w:proofErr w:type="spellStart"/>
      <w:r w:rsidRPr="00923420">
        <w:t>Lefebvr</w:t>
      </w:r>
      <w:r w:rsidR="000B1007">
        <w:t>e</w:t>
      </w:r>
      <w:r w:rsidRPr="00923420">
        <w:t>an</w:t>
      </w:r>
      <w:proofErr w:type="spellEnd"/>
      <w:r w:rsidRPr="00923420">
        <w:t xml:space="preserve"> perspective, the analysis concerns </w:t>
      </w:r>
      <w:r w:rsidRPr="00923420">
        <w:t xml:space="preserve">the constitution of </w:t>
      </w:r>
      <w:r w:rsidR="00206F25">
        <w:t>“</w:t>
      </w:r>
      <w:r w:rsidRPr="00923420">
        <w:t>representations of space</w:t>
      </w:r>
      <w:r w:rsidR="00206F25">
        <w:t>”</w:t>
      </w:r>
      <w:r w:rsidRPr="00923420">
        <w:t xml:space="preserve"> (Lefebvre, 1991, p. </w:t>
      </w:r>
      <w:r w:rsidRPr="002038F7">
        <w:t>39)</w:t>
      </w:r>
      <w:r w:rsidR="00B46412" w:rsidRPr="002038F7">
        <w:t>. And, based on the</w:t>
      </w:r>
      <w:r w:rsidR="00B46412">
        <w:t xml:space="preserve"> </w:t>
      </w:r>
      <w:r w:rsidR="00B46412" w:rsidRPr="00CF788B">
        <w:t xml:space="preserve">Kjellberg and </w:t>
      </w:r>
      <w:proofErr w:type="spellStart"/>
      <w:r w:rsidR="00B46412" w:rsidRPr="00CF788B">
        <w:lastRenderedPageBreak/>
        <w:t>Helgesson</w:t>
      </w:r>
      <w:r w:rsidR="00B46412">
        <w:t>’s</w:t>
      </w:r>
      <w:proofErr w:type="spellEnd"/>
      <w:r w:rsidR="00B46412" w:rsidRPr="00CF788B">
        <w:t xml:space="preserve"> </w:t>
      </w:r>
      <w:r w:rsidR="00B46412">
        <w:t>(</w:t>
      </w:r>
      <w:r w:rsidR="00B46412" w:rsidRPr="00CF788B">
        <w:t>2007</w:t>
      </w:r>
      <w:r w:rsidR="00B46412">
        <w:t xml:space="preserve">) categorisation of </w:t>
      </w:r>
      <w:r w:rsidR="002038F7">
        <w:t xml:space="preserve">market </w:t>
      </w:r>
      <w:r w:rsidR="00B46412">
        <w:t xml:space="preserve">practices, </w:t>
      </w:r>
      <w:r w:rsidR="00B46412" w:rsidRPr="00923420">
        <w:t>Humphreys</w:t>
      </w:r>
      <w:r w:rsidR="00B46412">
        <w:t xml:space="preserve"> (2010) focuses on </w:t>
      </w:r>
      <w:r w:rsidR="002038F7">
        <w:t xml:space="preserve">those connected with </w:t>
      </w:r>
      <w:r w:rsidR="00B46412">
        <w:t>r</w:t>
      </w:r>
      <w:r w:rsidR="00B46412" w:rsidRPr="00CF788B">
        <w:t xml:space="preserve">epresentational </w:t>
      </w:r>
      <w:r w:rsidR="002038F7">
        <w:t>work</w:t>
      </w:r>
      <w:r w:rsidRPr="00923420">
        <w:t>. The spatial dimensions of the market’s growth are reduced</w:t>
      </w:r>
      <w:r w:rsidR="002038F7">
        <w:t>, in turn,</w:t>
      </w:r>
      <w:r w:rsidRPr="00923420">
        <w:t xml:space="preserve"> to contestations over the market’s meaning </w:t>
      </w:r>
      <w:r w:rsidR="00EC10FF">
        <w:t>across</w:t>
      </w:r>
      <w:r w:rsidRPr="00923420">
        <w:t xml:space="preserve"> </w:t>
      </w:r>
      <w:r w:rsidR="002038F7">
        <w:t>discursive spaces</w:t>
      </w:r>
      <w:r w:rsidRPr="00923420">
        <w:t xml:space="preserve">. Discussion of a market </w:t>
      </w:r>
      <w:r w:rsidR="00206F25">
        <w:t>“</w:t>
      </w:r>
      <w:r w:rsidRPr="00923420">
        <w:t xml:space="preserve">environment that exists </w:t>
      </w:r>
      <w:r w:rsidRPr="002038F7">
        <w:rPr>
          <w:i/>
        </w:rPr>
        <w:t>outside</w:t>
      </w:r>
      <w:r w:rsidRPr="00923420">
        <w:t xml:space="preserve"> the… industry</w:t>
      </w:r>
      <w:r w:rsidR="00206F25">
        <w:t>”</w:t>
      </w:r>
      <w:r w:rsidRPr="00923420">
        <w:t xml:space="preserve"> (Humphreys, 2010, p. 1)</w:t>
      </w:r>
      <w:r w:rsidR="002038F7">
        <w:t xml:space="preserve"> (emphasis added),</w:t>
      </w:r>
      <w:r w:rsidRPr="00923420">
        <w:t xml:space="preserve"> also means that the market’s spatial</w:t>
      </w:r>
      <w:r w:rsidR="0030436E">
        <w:t>ity</w:t>
      </w:r>
      <w:r w:rsidRPr="00923420">
        <w:t xml:space="preserve"> is presented in exogenous terms and as something ‘out there’. These features of the article leave room </w:t>
      </w:r>
      <w:r w:rsidR="002038F7">
        <w:t xml:space="preserve">to discern the </w:t>
      </w:r>
      <w:r w:rsidR="00EC10FF">
        <w:t>‘</w:t>
      </w:r>
      <w:r w:rsidR="002038F7">
        <w:t>more</w:t>
      </w:r>
      <w:r w:rsidR="0030436E">
        <w:t>-</w:t>
      </w:r>
      <w:r w:rsidRPr="00923420">
        <w:t>than</w:t>
      </w:r>
      <w:r w:rsidR="0030436E">
        <w:t>-</w:t>
      </w:r>
      <w:r w:rsidRPr="00923420">
        <w:t>discursive</w:t>
      </w:r>
      <w:r w:rsidR="00EC10FF">
        <w:t>’</w:t>
      </w:r>
      <w:r w:rsidRPr="00923420">
        <w:t xml:space="preserve"> spatial const</w:t>
      </w:r>
      <w:r w:rsidR="002038F7">
        <w:t>itution of the market over time</w:t>
      </w:r>
      <w:r w:rsidR="007B2FB5">
        <w:t>. An opportunity also remains to fold the “outside” inside the market practices of key actors and in so doing</w:t>
      </w:r>
      <w:r w:rsidR="002038F7">
        <w:t xml:space="preserve"> reveal</w:t>
      </w:r>
      <w:r w:rsidRPr="00923420">
        <w:t xml:space="preserve"> what</w:t>
      </w:r>
      <w:r w:rsidR="002038F7">
        <w:t xml:space="preserve"> </w:t>
      </w:r>
      <w:r w:rsidRPr="00923420">
        <w:t xml:space="preserve">it took to make the market legitimate, who was involved, and </w:t>
      </w:r>
      <w:r w:rsidR="007B2FB5">
        <w:t xml:space="preserve">further explore </w:t>
      </w:r>
      <w:r w:rsidRPr="00923420">
        <w:t xml:space="preserve">what these details suggest about the </w:t>
      </w:r>
      <w:r w:rsidR="002038F7">
        <w:t xml:space="preserve">practical, social, </w:t>
      </w:r>
      <w:r w:rsidRPr="00923420">
        <w:t>political</w:t>
      </w:r>
      <w:r w:rsidR="002038F7">
        <w:t xml:space="preserve"> and economic</w:t>
      </w:r>
      <w:r w:rsidRPr="00923420">
        <w:t xml:space="preserve"> dimensions of </w:t>
      </w:r>
      <w:r w:rsidR="002038F7">
        <w:t xml:space="preserve">the </w:t>
      </w:r>
      <w:r w:rsidRPr="00923420">
        <w:t>market</w:t>
      </w:r>
      <w:r w:rsidR="002038F7">
        <w:t>’s</w:t>
      </w:r>
      <w:r w:rsidRPr="00923420">
        <w:t xml:space="preserve"> </w:t>
      </w:r>
      <w:r w:rsidR="002038F7">
        <w:t>growth</w:t>
      </w:r>
      <w:r w:rsidRPr="00923420">
        <w:t>.</w:t>
      </w:r>
      <w:r w:rsidR="00BA043C">
        <w:t xml:space="preserve"> </w:t>
      </w:r>
    </w:p>
    <w:p w14:paraId="5B2216FB" w14:textId="2CA407DE" w:rsidR="002631AF" w:rsidRPr="00923420" w:rsidRDefault="00BA043C" w:rsidP="00B67EEC">
      <w:pPr>
        <w:ind w:firstLine="720"/>
      </w:pPr>
      <w:r w:rsidRPr="00BA043C">
        <w:t>I</w:t>
      </w:r>
      <w:r w:rsidR="00EC10FF" w:rsidRPr="00BA043C">
        <w:t>n</w:t>
      </w:r>
      <w:r w:rsidR="00EC10FF">
        <w:t xml:space="preserve"> a cursory sense and based on details discussed concerning the market’</w:t>
      </w:r>
      <w:r w:rsidR="00CB166A">
        <w:t>s</w:t>
      </w:r>
      <w:r w:rsidR="00EC10FF">
        <w:t xml:space="preserve"> growth, over time</w:t>
      </w:r>
      <w:r w:rsidR="00B67EEC">
        <w:t>,</w:t>
      </w:r>
      <w:r w:rsidR="00EC10FF">
        <w:t xml:space="preserve"> </w:t>
      </w:r>
      <w:r w:rsidR="00D32EC6">
        <w:t>decisions</w:t>
      </w:r>
      <w:r w:rsidR="00EC10FF">
        <w:t xml:space="preserve"> had to be taken </w:t>
      </w:r>
      <w:r w:rsidR="00CB166A">
        <w:t>about</w:t>
      </w:r>
      <w:r w:rsidR="00EC10FF">
        <w:t xml:space="preserve"> the location of cassinos, the design</w:t>
      </w:r>
      <w:r w:rsidR="00CB166A">
        <w:t xml:space="preserve"> and scale</w:t>
      </w:r>
      <w:r w:rsidR="00EC10FF">
        <w:t xml:space="preserve"> of buildings</w:t>
      </w:r>
      <w:r w:rsidR="00CB166A">
        <w:t>, carparks and other service infrastructures</w:t>
      </w:r>
      <w:r w:rsidR="00EC10FF">
        <w:t xml:space="preserve">, </w:t>
      </w:r>
      <w:r w:rsidR="00CB166A">
        <w:t>the layout of cassino floors, and, inter alia, the types of games available. These decisions and others alike</w:t>
      </w:r>
      <w:r w:rsidR="00E550E8">
        <w:t xml:space="preserve"> involved the production of discursive and physical spaces and</w:t>
      </w:r>
      <w:r w:rsidR="00CB166A">
        <w:t xml:space="preserve"> were part of attracting customers, accruing capital and shaping the market’s growth and constituting legitimacy</w:t>
      </w:r>
      <w:r>
        <w:t xml:space="preserve"> over</w:t>
      </w:r>
      <w:r w:rsidR="007B2FB5">
        <w:t xml:space="preserve"> </w:t>
      </w:r>
      <w:r>
        <w:t>time</w:t>
      </w:r>
      <w:r w:rsidR="00CB166A">
        <w:t xml:space="preserve">. Building on these </w:t>
      </w:r>
      <w:r>
        <w:t xml:space="preserve">suggestions and </w:t>
      </w:r>
      <w:r w:rsidR="002631AF" w:rsidRPr="00923420">
        <w:t>the details outlined</w:t>
      </w:r>
      <w:r>
        <w:t>,</w:t>
      </w:r>
      <w:r w:rsidR="002631AF" w:rsidRPr="00923420">
        <w:t xml:space="preserve"> </w:t>
      </w:r>
      <w:r>
        <w:t>it is appropriate to interpret the</w:t>
      </w:r>
      <w:r w:rsidR="002631AF" w:rsidRPr="00923420">
        <w:t xml:space="preserve"> market’s growth and legitimacy </w:t>
      </w:r>
      <w:r>
        <w:t>as</w:t>
      </w:r>
      <w:r w:rsidRPr="00923420">
        <w:t xml:space="preserve"> </w:t>
      </w:r>
      <w:r w:rsidR="00F11578">
        <w:t>spatial affair</w:t>
      </w:r>
      <w:r>
        <w:t>s. T</w:t>
      </w:r>
      <w:r w:rsidR="002631AF" w:rsidRPr="00923420">
        <w:t xml:space="preserve">o </w:t>
      </w:r>
      <w:r w:rsidR="00F11578">
        <w:t>dig deeper into</w:t>
      </w:r>
      <w:r>
        <w:t xml:space="preserve"> and discern</w:t>
      </w:r>
      <w:r w:rsidR="00F11578">
        <w:t xml:space="preserve"> the</w:t>
      </w:r>
      <w:r w:rsidR="002631AF" w:rsidRPr="00923420">
        <w:t xml:space="preserve"> spatial di</w:t>
      </w:r>
      <w:r w:rsidR="00F11578">
        <w:t>mensions of the market’s growth and legitimacy, it is useful</w:t>
      </w:r>
      <w:r>
        <w:t>, however,</w:t>
      </w:r>
      <w:r w:rsidR="00F11578">
        <w:t xml:space="preserve"> to explore the</w:t>
      </w:r>
      <w:r w:rsidR="002631AF" w:rsidRPr="00923420">
        <w:t xml:space="preserve"> perceived, conceived</w:t>
      </w:r>
      <w:r w:rsidR="0030436E">
        <w:t>,</w:t>
      </w:r>
      <w:r w:rsidR="002631AF" w:rsidRPr="00923420">
        <w:t xml:space="preserve"> and li</w:t>
      </w:r>
      <w:r w:rsidR="002631AF" w:rsidRPr="00923420">
        <w:t>ved</w:t>
      </w:r>
      <w:r w:rsidR="00F11578">
        <w:t xml:space="preserve"> spaces of market actors</w:t>
      </w:r>
      <w:r w:rsidR="002631AF" w:rsidRPr="00923420">
        <w:t xml:space="preserve"> and</w:t>
      </w:r>
      <w:r w:rsidR="0030436E">
        <w:t>,</w:t>
      </w:r>
      <w:r w:rsidR="002631AF" w:rsidRPr="00923420">
        <w:t xml:space="preserve"> in a related </w:t>
      </w:r>
      <w:r w:rsidR="00F11578">
        <w:t>fashion</w:t>
      </w:r>
      <w:r w:rsidR="0030436E">
        <w:t>,</w:t>
      </w:r>
      <w:r w:rsidR="002631AF" w:rsidRPr="00923420">
        <w:t xml:space="preserve"> how conceptualisations of space(s) are integral to</w:t>
      </w:r>
      <w:r w:rsidR="00F11578">
        <w:t xml:space="preserve"> the </w:t>
      </w:r>
      <w:r w:rsidR="00F11578">
        <w:lastRenderedPageBreak/>
        <w:t xml:space="preserve">market’s </w:t>
      </w:r>
      <w:r w:rsidR="00F07E41">
        <w:t>constitution</w:t>
      </w:r>
      <w:r w:rsidR="002631AF" w:rsidRPr="00923420">
        <w:t xml:space="preserve">. </w:t>
      </w:r>
      <w:r w:rsidR="00F07E41">
        <w:t xml:space="preserve">We </w:t>
      </w:r>
      <w:r w:rsidR="00293863">
        <w:t xml:space="preserve">now </w:t>
      </w:r>
      <w:r w:rsidR="00F07E41">
        <w:t>turn to a selection of written and visual sources that help elicit such details</w:t>
      </w:r>
      <w:r w:rsidR="00293863">
        <w:t xml:space="preserve"> in reference to particular market practices</w:t>
      </w:r>
      <w:r w:rsidR="00F07E41">
        <w:t>.</w:t>
      </w:r>
    </w:p>
    <w:p w14:paraId="45D88AD4" w14:textId="77777777" w:rsidR="002631AF" w:rsidRPr="00185D2C" w:rsidRDefault="002631AF" w:rsidP="00923420"/>
    <w:p w14:paraId="1F52B338" w14:textId="77777777" w:rsidR="002631AF" w:rsidRPr="00185D2C" w:rsidRDefault="002631AF" w:rsidP="0030436E">
      <w:pPr>
        <w:pStyle w:val="Heading3"/>
        <w:numPr>
          <w:ilvl w:val="1"/>
          <w:numId w:val="26"/>
        </w:numPr>
        <w:ind w:left="426"/>
      </w:pPr>
      <w:r w:rsidRPr="00185D2C">
        <w:t xml:space="preserve">The </w:t>
      </w:r>
      <w:r w:rsidRPr="0030436E">
        <w:t>spatial</w:t>
      </w:r>
      <w:r w:rsidRPr="00185D2C">
        <w:t xml:space="preserve"> dimensions of investment practices and legacies of legitimacy </w:t>
      </w:r>
    </w:p>
    <w:p w14:paraId="42B23AC5" w14:textId="215775F4" w:rsidR="002631AF" w:rsidRDefault="002631AF" w:rsidP="00F62E45">
      <w:r w:rsidRPr="00185D2C">
        <w:t>Upon legalisation</w:t>
      </w:r>
      <w:r w:rsidR="00293863">
        <w:t>,</w:t>
      </w:r>
      <w:r w:rsidRPr="00185D2C">
        <w:t xml:space="preserve"> the view of Nevada was transformed for investors and developers </w:t>
      </w:r>
      <w:r w:rsidR="0030436E">
        <w:rPr>
          <w:i/>
          <w:iCs/>
        </w:rPr>
        <w:t>–</w:t>
      </w:r>
      <w:r w:rsidRPr="00185D2C">
        <w:t xml:space="preserve"> a new field of opportunity opened up. To reap the benefits, hoteliers, such as Thomas Hull, who built</w:t>
      </w:r>
      <w:r w:rsidR="00293863">
        <w:t xml:space="preserve"> </w:t>
      </w:r>
      <w:r w:rsidR="00293863" w:rsidRPr="00185D2C">
        <w:t>El Rancho</w:t>
      </w:r>
      <w:r w:rsidR="00293863">
        <w:t>,</w:t>
      </w:r>
      <w:r w:rsidRPr="00185D2C">
        <w:t xml:space="preserve"> the first c</w:t>
      </w:r>
      <w:r w:rsidR="00293863">
        <w:t>asino-hotel in Las Vegas</w:t>
      </w:r>
      <w:r w:rsidRPr="00185D2C">
        <w:t>, mobilised an absolute view of space (</w:t>
      </w:r>
      <w:r w:rsidR="004D0194">
        <w:t>Figure</w:t>
      </w:r>
      <w:r w:rsidRPr="00185D2C">
        <w:t xml:space="preserve"> </w:t>
      </w:r>
      <w:r w:rsidR="004D0194">
        <w:t>1</w:t>
      </w:r>
      <w:r w:rsidRPr="00185D2C">
        <w:t xml:space="preserve">; </w:t>
      </w:r>
      <w:r w:rsidR="004D0194">
        <w:t>Figure</w:t>
      </w:r>
      <w:r w:rsidRPr="00185D2C">
        <w:t xml:space="preserve"> 2). </w:t>
      </w:r>
      <w:r w:rsidR="00B3415D">
        <w:t>Conceiving and perceiving</w:t>
      </w:r>
      <w:r w:rsidRPr="00185D2C">
        <w:t xml:space="preserve"> the state as a container, filled with plots of land, </w:t>
      </w:r>
      <w:proofErr w:type="gramStart"/>
      <w:r w:rsidR="00293863">
        <w:t>Hull</w:t>
      </w:r>
      <w:proofErr w:type="gramEnd"/>
      <w:r w:rsidR="00293863">
        <w:t xml:space="preserve"> was</w:t>
      </w:r>
      <w:r w:rsidRPr="00185D2C">
        <w:t xml:space="preserve"> able to make an informed decision about where to </w:t>
      </w:r>
      <w:r w:rsidR="00293863">
        <w:t>develop his extravagant project</w:t>
      </w:r>
      <w:r w:rsidRPr="00185D2C">
        <w:t>.</w:t>
      </w:r>
    </w:p>
    <w:p w14:paraId="4A855FB9" w14:textId="77777777" w:rsidR="002631AF" w:rsidRPr="00185D2C" w:rsidRDefault="00DA4562" w:rsidP="00923420">
      <w:pPr>
        <w:jc w:val="center"/>
      </w:pPr>
      <w:r>
        <w:t>[Figure 1 and 2 here]</w:t>
      </w:r>
    </w:p>
    <w:p w14:paraId="79B612F9" w14:textId="284AB244" w:rsidR="002631AF" w:rsidRPr="00185D2C" w:rsidRDefault="002631AF" w:rsidP="00923420">
      <w:r w:rsidRPr="00185D2C">
        <w:t>Though encoura</w:t>
      </w:r>
      <w:r w:rsidR="00293863">
        <w:t>ged by city officials to build downtown</w:t>
      </w:r>
      <w:r w:rsidRPr="00185D2C">
        <w:t xml:space="preserve">, Hull decided to buy a less expensive and larger plot of land in the desert, in </w:t>
      </w:r>
      <w:r w:rsidR="0030436E">
        <w:t xml:space="preserve">the </w:t>
      </w:r>
      <w:r w:rsidRPr="00185D2C">
        <w:t xml:space="preserve">neighbouring Clark County </w:t>
      </w:r>
      <w:r w:rsidR="0030436E">
        <w:fldChar w:fldCharType="begin"/>
      </w:r>
      <w:r w:rsidR="0094229B">
        <w:instrText xml:space="preserve"> ADDIN EN.CITE &lt;EndNote&gt;&lt;Cite&gt;&lt;Author&gt;Moehring&lt;/Author&gt;&lt;Year&gt;2005&lt;/Year&gt;&lt;IDText&gt;Las Vegas: A centennial history&lt;/IDText&gt;&lt;DisplayText&gt;(Moehring &amp;amp; Green, 2005)&lt;/DisplayText&gt;&lt;record&gt;&lt;isbn&gt;0874176476&lt;/isbn&gt;&lt;titles&gt;&lt;title&gt;Las Vegas: A centennial history&lt;/title&gt;&lt;/titles&gt;&lt;contributors&gt;&lt;authors&gt;&lt;author&gt;Moehring, Eugene P&lt;/author&gt;&lt;author&gt;Green, Michael S&lt;/author&gt;&lt;/authors&gt;&lt;/contributors&gt;&lt;added-date format="utc"&gt;1592746276&lt;/added-date&gt;&lt;ref-type name="Book"&gt;6&lt;/ref-type&gt;&lt;dates&gt;&lt;year&gt;2005&lt;/year&gt;&lt;/dates&gt;&lt;rec-number&gt;233&lt;/rec-number&gt;&lt;publisher&gt;University of Nevada Press&lt;/publisher&gt;&lt;last-updated-date format="utc"&gt;1592746276&lt;/last-updated-date&gt;&lt;/record&gt;&lt;/Cite&gt;&lt;/EndNote&gt;</w:instrText>
      </w:r>
      <w:r w:rsidR="0030436E">
        <w:fldChar w:fldCharType="separate"/>
      </w:r>
      <w:r w:rsidR="0094229B">
        <w:rPr>
          <w:noProof/>
        </w:rPr>
        <w:t>(Moehring &amp; Green, 2005)</w:t>
      </w:r>
      <w:r w:rsidR="0030436E">
        <w:fldChar w:fldCharType="end"/>
      </w:r>
      <w:r w:rsidRPr="00185D2C">
        <w:t xml:space="preserve">. This decision was shaped by his </w:t>
      </w:r>
      <w:r w:rsidR="00B3415D">
        <w:t xml:space="preserve">lived </w:t>
      </w:r>
      <w:r w:rsidRPr="00185D2C">
        <w:t xml:space="preserve">experience as </w:t>
      </w:r>
      <w:r w:rsidR="0030436E" w:rsidRPr="00185D2C">
        <w:t>a</w:t>
      </w:r>
      <w:r w:rsidRPr="00185D2C">
        <w:t xml:space="preserve"> hotelier and owner of multiple El Rancho resorts spread out across the country. Thanks to this history, he was looking (in absolute terms) for ‘space’ </w:t>
      </w:r>
      <w:r w:rsidR="005A6583">
        <w:t>(</w:t>
      </w:r>
      <w:proofErr w:type="spellStart"/>
      <w:r w:rsidRPr="00185D2C">
        <w:t>Moehring</w:t>
      </w:r>
      <w:proofErr w:type="spellEnd"/>
      <w:r w:rsidRPr="00185D2C">
        <w:t xml:space="preserve"> </w:t>
      </w:r>
      <w:r w:rsidR="00721E7D">
        <w:t>and</w:t>
      </w:r>
      <w:r w:rsidRPr="00185D2C">
        <w:t xml:space="preserve"> Green</w:t>
      </w:r>
      <w:r w:rsidR="005A6583">
        <w:t xml:space="preserve">, </w:t>
      </w:r>
      <w:r w:rsidRPr="00185D2C">
        <w:t>2005, p. 109</w:t>
      </w:r>
      <w:r w:rsidR="00721E7D">
        <w:t>)</w:t>
      </w:r>
      <w:r w:rsidRPr="00185D2C">
        <w:t xml:space="preserve">. This was </w:t>
      </w:r>
      <w:r w:rsidR="005A6583">
        <w:t>“</w:t>
      </w:r>
      <w:r w:rsidRPr="00185D2C">
        <w:t>the real advantage of moving to the outer suburbs</w:t>
      </w:r>
      <w:r w:rsidR="005A6583">
        <w:t>”</w:t>
      </w:r>
      <w:r w:rsidRPr="00185D2C">
        <w:t xml:space="preserve"> (</w:t>
      </w:r>
      <w:proofErr w:type="spellStart"/>
      <w:r w:rsidRPr="00185D2C">
        <w:t>Moehring</w:t>
      </w:r>
      <w:proofErr w:type="spellEnd"/>
      <w:r w:rsidRPr="00185D2C">
        <w:t xml:space="preserve"> </w:t>
      </w:r>
      <w:r w:rsidR="005A6583">
        <w:t>and</w:t>
      </w:r>
      <w:r w:rsidRPr="00185D2C">
        <w:t xml:space="preserve"> Green, 2005, p. 109).</w:t>
      </w:r>
      <w:r w:rsidRPr="00185D2C">
        <w:t xml:space="preserve"> </w:t>
      </w:r>
      <w:r w:rsidR="005A6583">
        <w:t>“</w:t>
      </w:r>
      <w:r w:rsidRPr="00185D2C">
        <w:t xml:space="preserve">On his desert </w:t>
      </w:r>
      <w:r w:rsidR="00B67EEC" w:rsidRPr="00185D2C">
        <w:t>acreage [</w:t>
      </w:r>
      <w:r w:rsidRPr="00185D2C">
        <w:t>,] Hull had room to build a spacious casino, coffee shop, buffet, gourmet restaurant, pool, lush lawns and gardens, and, most important, parking for four hundred cars</w:t>
      </w:r>
      <w:r w:rsidR="005A6583">
        <w:t>”</w:t>
      </w:r>
      <w:r w:rsidRPr="00185D2C">
        <w:t xml:space="preserve"> (</w:t>
      </w:r>
      <w:proofErr w:type="spellStart"/>
      <w:r w:rsidRPr="00185D2C">
        <w:t>Moehring</w:t>
      </w:r>
      <w:proofErr w:type="spellEnd"/>
      <w:r w:rsidRPr="00185D2C">
        <w:t xml:space="preserve"> </w:t>
      </w:r>
      <w:r w:rsidR="005A6583">
        <w:t>and</w:t>
      </w:r>
      <w:r w:rsidRPr="00185D2C">
        <w:t xml:space="preserve"> Green, 2005, p. 109</w:t>
      </w:r>
      <w:r w:rsidRPr="00185D2C">
        <w:t xml:space="preserve">). </w:t>
      </w:r>
      <w:r w:rsidR="00B3415D">
        <w:t>C</w:t>
      </w:r>
      <w:r w:rsidRPr="00185D2C">
        <w:t>onceiving</w:t>
      </w:r>
      <w:r w:rsidR="00B3415D">
        <w:t xml:space="preserve"> and perceiving</w:t>
      </w:r>
      <w:r w:rsidRPr="00185D2C">
        <w:t xml:space="preserve"> of space in absolute terms, Hull </w:t>
      </w:r>
      <w:r w:rsidR="00293863">
        <w:t>was</w:t>
      </w:r>
      <w:r w:rsidRPr="00185D2C">
        <w:t xml:space="preserve"> </w:t>
      </w:r>
      <w:r w:rsidR="00B3415D">
        <w:t xml:space="preserve">thus </w:t>
      </w:r>
      <w:r w:rsidRPr="00185D2C">
        <w:t>able to view the state as a field of opportunity</w:t>
      </w:r>
      <w:r w:rsidR="00B67EEC">
        <w:t>.</w:t>
      </w:r>
      <w:r w:rsidRPr="00185D2C">
        <w:t xml:space="preserve"> </w:t>
      </w:r>
      <w:r w:rsidR="00B67EEC">
        <w:t>T</w:t>
      </w:r>
      <w:r w:rsidRPr="00185D2C">
        <w:t xml:space="preserve">his helped him to take steps toward </w:t>
      </w:r>
      <w:r w:rsidRPr="00185D2C">
        <w:t xml:space="preserve">making an informed investment decision about </w:t>
      </w:r>
      <w:r w:rsidR="00B67EEC">
        <w:t xml:space="preserve">the </w:t>
      </w:r>
      <w:r w:rsidRPr="00185D2C">
        <w:t xml:space="preserve">plot of land, nested in a wider field </w:t>
      </w:r>
      <w:r w:rsidRPr="00185D2C">
        <w:lastRenderedPageBreak/>
        <w:t xml:space="preserve">of </w:t>
      </w:r>
      <w:r w:rsidR="00B3415D">
        <w:t>possibility</w:t>
      </w:r>
      <w:r w:rsidR="00B67EEC">
        <w:t>,</w:t>
      </w:r>
      <w:r w:rsidR="00B3415D">
        <w:t xml:space="preserve"> </w:t>
      </w:r>
      <w:r w:rsidR="005F7D2D">
        <w:t xml:space="preserve">which </w:t>
      </w:r>
      <w:r w:rsidR="005F7D2D" w:rsidRPr="00185D2C">
        <w:t>was</w:t>
      </w:r>
      <w:r w:rsidRPr="00185D2C">
        <w:t xml:space="preserve"> a product of his informed spatio-market experience and imagination, best served his needs. </w:t>
      </w:r>
    </w:p>
    <w:p w14:paraId="5902C155" w14:textId="43C93AAB" w:rsidR="002631AF" w:rsidRPr="00185D2C" w:rsidRDefault="002631AF" w:rsidP="00923420">
      <w:r w:rsidRPr="00185D2C">
        <w:tab/>
      </w:r>
      <w:r w:rsidR="00293863" w:rsidRPr="00496ED7">
        <w:t>Hull’s</w:t>
      </w:r>
      <w:r w:rsidRPr="00496ED7">
        <w:t xml:space="preserve"> investment decision also involved thinking about the relative placement of the plot of land in reference to Las Vegas and key infrastruc</w:t>
      </w:r>
      <w:r w:rsidR="00293863" w:rsidRPr="00496ED7">
        <w:t>ture networks. He needed ‘space’</w:t>
      </w:r>
      <w:r w:rsidRPr="00496ED7">
        <w:t>, but</w:t>
      </w:r>
      <w:r w:rsidR="00177881">
        <w:t xml:space="preserve"> in relative terms</w:t>
      </w:r>
      <w:r w:rsidR="00BB780B">
        <w:t xml:space="preserve">, </w:t>
      </w:r>
      <w:r w:rsidRPr="00496ED7">
        <w:t xml:space="preserve">he also needed customers and was careful to acquire a plot of land on Highway 91, which connects </w:t>
      </w:r>
      <w:r w:rsidRPr="00496ED7">
        <w:t>Las Vegas and Los Angeles. This meant he was not</w:t>
      </w:r>
      <w:r w:rsidR="0013715D" w:rsidRPr="00496ED7">
        <w:t xml:space="preserve"> only </w:t>
      </w:r>
      <w:r w:rsidR="0030436E" w:rsidRPr="00496ED7">
        <w:t>free from the</w:t>
      </w:r>
      <w:r w:rsidRPr="00496ED7">
        <w:t xml:space="preserve"> typically narrow confines of cit</w:t>
      </w:r>
      <w:r w:rsidR="0013715D" w:rsidRPr="00496ED7">
        <w:t xml:space="preserve">y </w:t>
      </w:r>
      <w:r w:rsidR="0030436E" w:rsidRPr="00496ED7">
        <w:t>lots but</w:t>
      </w:r>
      <w:r w:rsidR="0013715D" w:rsidRPr="00496ED7">
        <w:t xml:space="preserve"> </w:t>
      </w:r>
      <w:r w:rsidRPr="00496ED7">
        <w:t xml:space="preserve">was close enough to </w:t>
      </w:r>
      <w:r w:rsidR="0013715D" w:rsidRPr="00496ED7">
        <w:t>Las Vegas</w:t>
      </w:r>
      <w:r w:rsidRPr="00496ED7">
        <w:t xml:space="preserve"> and served by a connecting road network that </w:t>
      </w:r>
      <w:r w:rsidR="0013715D" w:rsidRPr="00496ED7">
        <w:t>enabled customers</w:t>
      </w:r>
      <w:r w:rsidRPr="00496ED7">
        <w:t xml:space="preserve"> </w:t>
      </w:r>
      <w:r w:rsidR="0030436E" w:rsidRPr="00496ED7">
        <w:t>to be drawn into the casino-</w:t>
      </w:r>
      <w:r w:rsidR="0030436E" w:rsidRPr="00496ED7">
        <w:t xml:space="preserve">hotel resort regardless </w:t>
      </w:r>
      <w:r w:rsidR="00B3415D">
        <w:t>of whether</w:t>
      </w:r>
      <w:r w:rsidR="00B3415D" w:rsidRPr="00496ED7">
        <w:t xml:space="preserve"> </w:t>
      </w:r>
      <w:r w:rsidR="0030436E" w:rsidRPr="00496ED7">
        <w:t xml:space="preserve">they were </w:t>
      </w:r>
      <w:r w:rsidRPr="00496ED7">
        <w:t>traveling by car, bus, train or air (</w:t>
      </w:r>
      <w:r w:rsidR="004E7E51" w:rsidRPr="00496ED7">
        <w:t>Figure</w:t>
      </w:r>
      <w:r w:rsidRPr="00496ED7">
        <w:t xml:space="preserve"> 3).</w:t>
      </w:r>
    </w:p>
    <w:p w14:paraId="59BFC2DA" w14:textId="77777777" w:rsidR="002631AF" w:rsidRPr="00185D2C" w:rsidRDefault="007700D1" w:rsidP="00923420">
      <w:pPr>
        <w:jc w:val="center"/>
      </w:pPr>
      <w:r>
        <w:t>[Figure 3 here]</w:t>
      </w:r>
    </w:p>
    <w:p w14:paraId="2CA31165" w14:textId="06889F21" w:rsidR="009A212B" w:rsidRDefault="002631AF" w:rsidP="00923420">
      <w:pPr>
        <w:rPr>
          <w:color w:val="000000"/>
        </w:rPr>
      </w:pPr>
      <w:r w:rsidRPr="00185D2C">
        <w:t xml:space="preserve">The relative view of space mobilised by Hull was also shot through </w:t>
      </w:r>
      <w:r w:rsidR="00B3415D">
        <w:t xml:space="preserve">with </w:t>
      </w:r>
      <w:r w:rsidRPr="00185D2C">
        <w:t>relational</w:t>
      </w:r>
      <w:r w:rsidR="00B3415D">
        <w:t xml:space="preserve"> and meaning-imbued</w:t>
      </w:r>
      <w:r w:rsidRPr="00185D2C">
        <w:t xml:space="preserve"> judgments. </w:t>
      </w:r>
      <w:r w:rsidR="004E7E51">
        <w:t>“</w:t>
      </w:r>
      <w:r w:rsidRPr="00185D2C">
        <w:t>As a southern Californian, Hull understood that the growing dominance of cars, trucks, and buses made the highway more important than the railroad station fo</w:t>
      </w:r>
      <w:r w:rsidRPr="00185D2C">
        <w:t>r delivering supplies and guests</w:t>
      </w:r>
      <w:r w:rsidR="004E7E51">
        <w:t>”</w:t>
      </w:r>
      <w:r w:rsidRPr="00185D2C">
        <w:t xml:space="preserve"> (</w:t>
      </w:r>
      <w:proofErr w:type="spellStart"/>
      <w:r w:rsidRPr="00185D2C">
        <w:t>Moehring</w:t>
      </w:r>
      <w:proofErr w:type="spellEnd"/>
      <w:r w:rsidRPr="00185D2C">
        <w:t xml:space="preserve"> </w:t>
      </w:r>
      <w:r w:rsidR="005F7D2D">
        <w:t>&amp;</w:t>
      </w:r>
      <w:r w:rsidRPr="00185D2C">
        <w:t xml:space="preserve"> Green, 2005, p. 109). Viewing space in relational terms, he visualised the desert plot as a point in space that could not </w:t>
      </w:r>
      <w:r w:rsidRPr="00185D2C">
        <w:rPr>
          <w:color w:val="000000"/>
        </w:rPr>
        <w:t xml:space="preserve">be </w:t>
      </w:r>
      <w:r w:rsidR="00C31B73">
        <w:rPr>
          <w:color w:val="000000"/>
        </w:rPr>
        <w:t>“</w:t>
      </w:r>
      <w:r w:rsidRPr="00185D2C">
        <w:rPr>
          <w:color w:val="000000"/>
        </w:rPr>
        <w:t>understood by appeal to what exists only at that point</w:t>
      </w:r>
      <w:r w:rsidR="00C31B73">
        <w:rPr>
          <w:color w:val="000000"/>
        </w:rPr>
        <w:t>”</w:t>
      </w:r>
      <w:r w:rsidRPr="00185D2C">
        <w:rPr>
          <w:color w:val="000000"/>
        </w:rPr>
        <w:t xml:space="preserve"> (Harvey, 2006, p. 274). The viability and value of the plot also depended </w:t>
      </w:r>
      <w:r w:rsidR="00C31B73">
        <w:rPr>
          <w:color w:val="000000"/>
        </w:rPr>
        <w:t>“</w:t>
      </w:r>
      <w:r w:rsidRPr="00185D2C">
        <w:rPr>
          <w:color w:val="000000"/>
        </w:rPr>
        <w:t xml:space="preserve">upon everything else going on </w:t>
      </w:r>
      <w:r w:rsidRPr="0030436E">
        <w:rPr>
          <w:color w:val="000000"/>
        </w:rPr>
        <w:t>around it</w:t>
      </w:r>
      <w:r w:rsidR="00C31B73" w:rsidRPr="0030436E">
        <w:rPr>
          <w:color w:val="000000"/>
        </w:rPr>
        <w:t>”</w:t>
      </w:r>
      <w:r w:rsidRPr="0030436E">
        <w:rPr>
          <w:color w:val="000000"/>
        </w:rPr>
        <w:t xml:space="preserve"> (Harvey, 2006, p. 274). This</w:t>
      </w:r>
      <w:r w:rsidRPr="00185D2C">
        <w:rPr>
          <w:color w:val="000000"/>
        </w:rPr>
        <w:t xml:space="preserve"> included not only the city as a hive and nucleus of activity but also dominant </w:t>
      </w:r>
      <w:r w:rsidRPr="00496ED7">
        <w:rPr>
          <w:color w:val="000000"/>
        </w:rPr>
        <w:t xml:space="preserve">modes of transport and </w:t>
      </w:r>
      <w:r w:rsidR="0030436E" w:rsidRPr="00496ED7">
        <w:rPr>
          <w:color w:val="000000"/>
        </w:rPr>
        <w:t xml:space="preserve">the </w:t>
      </w:r>
      <w:r w:rsidRPr="00496ED7">
        <w:rPr>
          <w:color w:val="000000"/>
        </w:rPr>
        <w:t xml:space="preserve">growing access to and ownership of motorised vehicles. Such technologies, in a very relational sense, supported a judgment that was based on viewing the El Rancho development in relation to </w:t>
      </w:r>
      <w:r w:rsidR="00735C53" w:rsidRPr="00496ED7">
        <w:rPr>
          <w:color w:val="000000"/>
        </w:rPr>
        <w:t xml:space="preserve">a </w:t>
      </w:r>
      <w:r w:rsidRPr="00496ED7">
        <w:rPr>
          <w:color w:val="000000"/>
        </w:rPr>
        <w:t xml:space="preserve">set of figurative and connected meaningful </w:t>
      </w:r>
      <w:r w:rsidR="009A212B" w:rsidRPr="00496ED7">
        <w:rPr>
          <w:color w:val="000000"/>
        </w:rPr>
        <w:t>‘</w:t>
      </w:r>
      <w:r w:rsidRPr="00496ED7">
        <w:rPr>
          <w:color w:val="000000"/>
        </w:rPr>
        <w:t>objects</w:t>
      </w:r>
      <w:r w:rsidR="009A212B" w:rsidRPr="00496ED7">
        <w:rPr>
          <w:color w:val="000000"/>
        </w:rPr>
        <w:t>’</w:t>
      </w:r>
      <w:r w:rsidRPr="00496ED7">
        <w:rPr>
          <w:color w:val="000000"/>
        </w:rPr>
        <w:t>, including the city, road infrastructure</w:t>
      </w:r>
      <w:r w:rsidR="0030436E" w:rsidRPr="00496ED7">
        <w:rPr>
          <w:color w:val="000000"/>
        </w:rPr>
        <w:t>,</w:t>
      </w:r>
      <w:r w:rsidRPr="00496ED7">
        <w:rPr>
          <w:color w:val="000000"/>
        </w:rPr>
        <w:t xml:space="preserve"> and forms of transportation. These objects</w:t>
      </w:r>
      <w:r w:rsidR="009A212B" w:rsidRPr="00496ED7">
        <w:rPr>
          <w:color w:val="000000"/>
        </w:rPr>
        <w:t xml:space="preserve">, </w:t>
      </w:r>
      <w:r w:rsidR="009A212B" w:rsidRPr="00496ED7">
        <w:rPr>
          <w:color w:val="000000"/>
        </w:rPr>
        <w:lastRenderedPageBreak/>
        <w:t>which only acquire meaning in relation to each other</w:t>
      </w:r>
      <w:r w:rsidRPr="00496ED7">
        <w:rPr>
          <w:color w:val="000000"/>
        </w:rPr>
        <w:t>, informed and permeated the project’s viability and value.</w:t>
      </w:r>
      <w:r w:rsidR="007F0858">
        <w:rPr>
          <w:color w:val="000000"/>
        </w:rPr>
        <w:t xml:space="preserve"> </w:t>
      </w:r>
    </w:p>
    <w:p w14:paraId="70B8A7A3" w14:textId="1F6C2A6C" w:rsidR="00503E1D" w:rsidRDefault="007F0858" w:rsidP="009A212B">
      <w:pPr>
        <w:rPr>
          <w:color w:val="000000"/>
        </w:rPr>
      </w:pPr>
      <w:r>
        <w:rPr>
          <w:color w:val="000000"/>
        </w:rPr>
        <w:t>From this</w:t>
      </w:r>
      <w:r w:rsidR="009A212B">
        <w:rPr>
          <w:color w:val="000000"/>
        </w:rPr>
        <w:t xml:space="preserve"> example</w:t>
      </w:r>
      <w:r>
        <w:rPr>
          <w:color w:val="000000"/>
        </w:rPr>
        <w:t>, w</w:t>
      </w:r>
      <w:r w:rsidR="002631AF" w:rsidRPr="00185D2C">
        <w:rPr>
          <w:color w:val="000000"/>
        </w:rPr>
        <w:t xml:space="preserve">e can </w:t>
      </w:r>
      <w:r w:rsidR="009A212B">
        <w:rPr>
          <w:color w:val="000000"/>
        </w:rPr>
        <w:t>see</w:t>
      </w:r>
      <w:r w:rsidR="002631AF" w:rsidRPr="00185D2C">
        <w:rPr>
          <w:color w:val="000000"/>
        </w:rPr>
        <w:t xml:space="preserve"> how the first casino-hotel resort development in Las Vegas involved the mobilisation of different conceptualisations of space, enacted through Hull’s spatio-market </w:t>
      </w:r>
      <w:r w:rsidR="002631AF" w:rsidRPr="00185D2C">
        <w:rPr>
          <w:color w:val="000000"/>
        </w:rPr>
        <w:t>practice</w:t>
      </w:r>
      <w:r w:rsidR="00B3415D">
        <w:rPr>
          <w:color w:val="000000"/>
        </w:rPr>
        <w:t xml:space="preserve"> and associated perceptive, conceptive and lived experiences</w:t>
      </w:r>
      <w:r w:rsidR="002631AF" w:rsidRPr="00185D2C">
        <w:rPr>
          <w:color w:val="000000"/>
        </w:rPr>
        <w:t>. Wit</w:t>
      </w:r>
      <w:r w:rsidR="002631AF" w:rsidRPr="00185D2C">
        <w:rPr>
          <w:color w:val="000000"/>
        </w:rPr>
        <w:t xml:space="preserve">hout deploying a set of spatially sensitive analytical tools, the El Rancho project would not have been possible. This spatial work is all the more significant as the </w:t>
      </w:r>
      <w:r w:rsidR="002631AF" w:rsidRPr="00185D2C">
        <w:t>El Rancho stood in stark contrast to the small casinos, card rooms</w:t>
      </w:r>
      <w:r w:rsidR="0030436E">
        <w:t>,</w:t>
      </w:r>
      <w:r w:rsidR="002631AF" w:rsidRPr="00185D2C">
        <w:t xml:space="preserve"> and bingo parlours that first took advantage of the market’s legalisation in Nevada </w:t>
      </w:r>
      <w:r w:rsidR="005F7D2D">
        <w:fldChar w:fldCharType="begin"/>
      </w:r>
      <w:r w:rsidR="005F7D2D">
        <w:instrText xml:space="preserve"> ADDIN EN.CITE &lt;EndNote&gt;&lt;Cite&gt;&lt;Author&gt;Moehring&lt;/Author&gt;&lt;Year&gt;2005&lt;/Year&gt;&lt;IDText&gt;Las Vegas: A centennial history&lt;/IDText&gt;&lt;DisplayText&gt;(Moehring &amp;amp; Green, 2005)&lt;/DisplayText&gt;&lt;record&gt;&lt;isbn&gt;0874176476&lt;/isbn&gt;&lt;titles&gt;&lt;title&gt;Las Vegas: A centennial history&lt;/title&gt;&lt;/titles&gt;&lt;contributors&gt;&lt;authors&gt;&lt;author&gt;Moehring, Eugene P&lt;/author&gt;&lt;author&gt;Green, Michael S&lt;/author&gt;&lt;/authors&gt;&lt;/contributors&gt;&lt;added-date format="utc"&gt;1592746276&lt;/added-date&gt;&lt;ref-type name="Book"&gt;6&lt;/ref-type&gt;&lt;dates&gt;&lt;year&gt;2005&lt;/year&gt;&lt;/dates&gt;&lt;rec-number&gt;233&lt;/rec-number&gt;&lt;publisher&gt;University of Nevada Press&lt;/publisher&gt;&lt;last-updated-date format="utc"&gt;1592746276&lt;/last-updated-date&gt;&lt;/record&gt;&lt;/Cite&gt;&lt;/EndNote&gt;</w:instrText>
      </w:r>
      <w:r w:rsidR="005F7D2D">
        <w:fldChar w:fldCharType="separate"/>
      </w:r>
      <w:r w:rsidR="005F7D2D">
        <w:rPr>
          <w:noProof/>
        </w:rPr>
        <w:t>(Moehring &amp; Green, 2005)</w:t>
      </w:r>
      <w:r w:rsidR="005F7D2D">
        <w:fldChar w:fldCharType="end"/>
      </w:r>
      <w:r w:rsidR="002631AF" w:rsidRPr="00185D2C">
        <w:t xml:space="preserve">. </w:t>
      </w:r>
      <w:proofErr w:type="spellStart"/>
      <w:r w:rsidR="002631AF" w:rsidRPr="00185D2C">
        <w:t>The E</w:t>
      </w:r>
      <w:proofErr w:type="spellEnd"/>
      <w:r w:rsidR="002631AF" w:rsidRPr="00185D2C">
        <w:t>l Rancho instead weaved together opportunities to gamble, drink, eat, enjoy entertainment shows, relax by the pool</w:t>
      </w:r>
      <w:r w:rsidR="0030436E">
        <w:t>,</w:t>
      </w:r>
      <w:r w:rsidR="002631AF" w:rsidRPr="00185D2C">
        <w:t xml:space="preserve"> and partake in excursions</w:t>
      </w:r>
      <w:r w:rsidR="006025D3">
        <w:t>. It</w:t>
      </w:r>
      <w:r w:rsidR="00177881">
        <w:t xml:space="preserve"> </w:t>
      </w:r>
      <w:r w:rsidR="006025D3">
        <w:t xml:space="preserve">thus formed </w:t>
      </w:r>
      <w:r w:rsidR="00911829">
        <w:t xml:space="preserve">a nexus of </w:t>
      </w:r>
      <w:r w:rsidR="00177881">
        <w:t>spatial practice</w:t>
      </w:r>
      <w:r w:rsidR="00911829">
        <w:t>s</w:t>
      </w:r>
      <w:r w:rsidR="00177881">
        <w:t xml:space="preserve"> </w:t>
      </w:r>
      <w:r w:rsidR="006025D3">
        <w:t>that helped constitute</w:t>
      </w:r>
      <w:r w:rsidR="00177881">
        <w:t xml:space="preserve"> public acceptance</w:t>
      </w:r>
      <w:r w:rsidR="002631AF" w:rsidRPr="00185D2C">
        <w:t xml:space="preserve"> (</w:t>
      </w:r>
      <w:r>
        <w:t>Figure</w:t>
      </w:r>
      <w:r w:rsidR="002631AF" w:rsidRPr="00185D2C">
        <w:t xml:space="preserve"> 4). </w:t>
      </w:r>
      <w:r w:rsidR="006025D3">
        <w:t xml:space="preserve">Moreover, </w:t>
      </w:r>
      <w:r w:rsidR="006025D3">
        <w:rPr>
          <w:color w:val="000000"/>
        </w:rPr>
        <w:t>t</w:t>
      </w:r>
      <w:r w:rsidR="002631AF" w:rsidRPr="00185D2C">
        <w:rPr>
          <w:color w:val="000000"/>
        </w:rPr>
        <w:t xml:space="preserve">he new resort-oriented standard carried with it heavy </w:t>
      </w:r>
      <w:r w:rsidR="00B3415D">
        <w:rPr>
          <w:color w:val="000000"/>
        </w:rPr>
        <w:t xml:space="preserve">meaning-imbued and normative </w:t>
      </w:r>
      <w:r w:rsidR="002631AF" w:rsidRPr="00185D2C">
        <w:rPr>
          <w:color w:val="000000"/>
        </w:rPr>
        <w:t xml:space="preserve">expectations that shaped future investment decisions </w:t>
      </w:r>
      <w:r w:rsidR="005F7D2D">
        <w:rPr>
          <w:color w:val="000000"/>
        </w:rPr>
        <w:fldChar w:fldCharType="begin"/>
      </w:r>
      <w:r w:rsidR="005F7D2D">
        <w:rPr>
          <w:color w:val="000000"/>
        </w:rPr>
        <w:instrText xml:space="preserve"> ADDIN EN.CITE &lt;EndNote&gt;&lt;Cite&gt;&lt;Author&gt;Moehring&lt;/Author&gt;&lt;Year&gt;2005&lt;/Year&gt;&lt;IDText&gt;Las Vegas: A centennial history&lt;/IDText&gt;&lt;DisplayText&gt;(Moehring &amp;amp; Green, 2005)&lt;/DisplayText&gt;&lt;record&gt;&lt;isbn&gt;0874176476&lt;/isbn&gt;&lt;titles&gt;&lt;title&gt;Las Vegas: A centennial history&lt;/title&gt;&lt;/titles&gt;&lt;contributors&gt;&lt;authors&gt;&lt;author&gt;Moehring, Eugene P&lt;/author&gt;&lt;author&gt;Green, Michael S&lt;/author&gt;&lt;/authors&gt;&lt;/contributors&gt;&lt;added-date format="utc"&gt;1592746276&lt;/added-date&gt;&lt;ref-type name="Book"&gt;6&lt;/ref-type&gt;&lt;dates&gt;&lt;year&gt;2005&lt;/year&gt;&lt;/dates&gt;&lt;rec-number&gt;233&lt;/rec-number&gt;&lt;publisher&gt;University of Nevada Press&lt;/publisher&gt;&lt;last-updated-date format="utc"&gt;1592746276&lt;/last-updated-date&gt;&lt;/record&gt;&lt;/Cite&gt;&lt;/EndNote&gt;</w:instrText>
      </w:r>
      <w:r w:rsidR="005F7D2D">
        <w:rPr>
          <w:color w:val="000000"/>
        </w:rPr>
        <w:fldChar w:fldCharType="separate"/>
      </w:r>
      <w:r w:rsidR="005F7D2D">
        <w:rPr>
          <w:noProof/>
          <w:color w:val="000000"/>
        </w:rPr>
        <w:t>(Moehring &amp; Green, 2005)</w:t>
      </w:r>
      <w:r w:rsidR="005F7D2D">
        <w:rPr>
          <w:color w:val="000000"/>
        </w:rPr>
        <w:fldChar w:fldCharType="end"/>
      </w:r>
      <w:r w:rsidR="002631AF" w:rsidRPr="00185D2C">
        <w:rPr>
          <w:color w:val="000000"/>
        </w:rPr>
        <w:t xml:space="preserve"> and the production of the market as a broader discursive</w:t>
      </w:r>
      <w:r w:rsidR="0030436E">
        <w:rPr>
          <w:color w:val="000000"/>
        </w:rPr>
        <w:t>,</w:t>
      </w:r>
      <w:r w:rsidR="009A212B">
        <w:rPr>
          <w:color w:val="000000"/>
        </w:rPr>
        <w:t xml:space="preserve"> legitimate</w:t>
      </w:r>
      <w:r w:rsidR="0030436E">
        <w:rPr>
          <w:color w:val="000000"/>
        </w:rPr>
        <w:t>,</w:t>
      </w:r>
      <w:r w:rsidR="002631AF" w:rsidRPr="00185D2C">
        <w:rPr>
          <w:color w:val="000000"/>
        </w:rPr>
        <w:t xml:space="preserve"> and spatio-material entity. </w:t>
      </w:r>
    </w:p>
    <w:p w14:paraId="06DF0E43" w14:textId="1983CF69" w:rsidR="002631AF" w:rsidRPr="00923420" w:rsidRDefault="002631AF" w:rsidP="009A212B">
      <w:pPr>
        <w:rPr>
          <w:color w:val="000000"/>
        </w:rPr>
      </w:pPr>
      <w:r w:rsidRPr="00185D2C">
        <w:rPr>
          <w:color w:val="000000"/>
        </w:rPr>
        <w:t xml:space="preserve">Beyond the ‘market’, Las Vegas’ urban form and meaning can also be read through this </w:t>
      </w:r>
      <w:r w:rsidR="009A212B">
        <w:rPr>
          <w:color w:val="000000"/>
        </w:rPr>
        <w:t xml:space="preserve">spatially sensitive </w:t>
      </w:r>
      <w:r w:rsidRPr="00185D2C">
        <w:rPr>
          <w:color w:val="000000"/>
        </w:rPr>
        <w:t>lens. Hull’s El Rancho specifically acted as an archetype for regeneration across the city as an economic hub, with the new model imprinted in and dependent on the production of a circuitry of roads, casinos, restaurants, bars</w:t>
      </w:r>
      <w:r w:rsidR="0030436E">
        <w:rPr>
          <w:color w:val="000000"/>
        </w:rPr>
        <w:t>,</w:t>
      </w:r>
      <w:r w:rsidRPr="00185D2C">
        <w:rPr>
          <w:color w:val="000000"/>
        </w:rPr>
        <w:t xml:space="preserve"> and other entertainment locales</w:t>
      </w:r>
      <w:r w:rsidR="009A212B">
        <w:rPr>
          <w:color w:val="000000"/>
        </w:rPr>
        <w:t>,</w:t>
      </w:r>
      <w:r w:rsidRPr="00185D2C">
        <w:rPr>
          <w:color w:val="000000"/>
        </w:rPr>
        <w:t xml:space="preserve"> anchored largely in resort developments. The market’s wider growth and legitimacy cannot be detached from this history and the spatio-market practices of actors like Hull, who helped constitute the more socially palatable casino resort as a grounded and discursive formation.</w:t>
      </w:r>
    </w:p>
    <w:p w14:paraId="3632C727" w14:textId="77777777" w:rsidR="002631AF" w:rsidRDefault="007700D1" w:rsidP="00923420">
      <w:pPr>
        <w:jc w:val="center"/>
      </w:pPr>
      <w:r>
        <w:lastRenderedPageBreak/>
        <w:t>[Figure 4]</w:t>
      </w:r>
    </w:p>
    <w:p w14:paraId="550F0074" w14:textId="77777777" w:rsidR="002631AF" w:rsidRPr="00185D2C" w:rsidRDefault="002631AF" w:rsidP="0030436E">
      <w:pPr>
        <w:pStyle w:val="Heading3"/>
        <w:numPr>
          <w:ilvl w:val="1"/>
          <w:numId w:val="28"/>
        </w:numPr>
        <w:ind w:left="426"/>
      </w:pPr>
      <w:r w:rsidRPr="00185D2C">
        <w:t xml:space="preserve">The </w:t>
      </w:r>
      <w:r w:rsidRPr="00185D2C">
        <w:t xml:space="preserve">spatial dimensions of </w:t>
      </w:r>
      <w:r w:rsidR="009A212B">
        <w:t xml:space="preserve">casino </w:t>
      </w:r>
      <w:r w:rsidRPr="00185D2C">
        <w:t>design</w:t>
      </w:r>
      <w:r w:rsidR="009A212B">
        <w:t xml:space="preserve"> and staying legitimate</w:t>
      </w:r>
    </w:p>
    <w:p w14:paraId="3B914173" w14:textId="742A728E" w:rsidR="002631AF" w:rsidRPr="00185D2C" w:rsidRDefault="002631AF" w:rsidP="00923420">
      <w:pPr>
        <w:rPr>
          <w:color w:val="000000"/>
        </w:rPr>
      </w:pPr>
      <w:r w:rsidRPr="00185D2C">
        <w:rPr>
          <w:color w:val="000000"/>
        </w:rPr>
        <w:t xml:space="preserve">The spatial dimensions of the American </w:t>
      </w:r>
      <w:r w:rsidR="00CC1D4E" w:rsidRPr="00185D2C">
        <w:rPr>
          <w:color w:val="000000"/>
        </w:rPr>
        <w:t>casino</w:t>
      </w:r>
      <w:r w:rsidRPr="00185D2C">
        <w:rPr>
          <w:color w:val="000000"/>
        </w:rPr>
        <w:t xml:space="preserve"> market’s growth and legitimacy can also be traced through the spatio-market practices of actors involved in designing the interior of casino-hotel resorts. The work of Bill Friedman </w:t>
      </w:r>
      <w:r w:rsidR="007F0858">
        <w:rPr>
          <w:color w:val="000000"/>
        </w:rPr>
        <w:fldChar w:fldCharType="begin"/>
      </w:r>
      <w:r w:rsidR="00DC7CD3">
        <w:rPr>
          <w:color w:val="000000"/>
        </w:rPr>
        <w:instrText xml:space="preserve"> ADDIN EN.CITE &lt;EndNote&gt;&lt;Cite ExcludeAuth="1"&gt;&lt;Author&gt;Friedman&lt;/Author&gt;&lt;Year&gt;2000&lt;/Year&gt;&lt;IDText&gt;Designing casinos to dominate the competition: The Friedman international standards of casino design&lt;/IDText&gt;&lt;DisplayText&gt;(2000)&lt;/DisplayText&gt;&lt;record&gt;&lt;isbn&gt;0942828445&lt;/isbn&gt;&lt;titles&gt;&lt;title&gt;Designing casinos to dominate the competition: The Friedman international standards of casino design&lt;/title&gt;&lt;/titles&gt;&lt;contributors&gt;&lt;authors&gt;&lt;author&gt;Friedman, Bill&lt;/author&gt;&lt;/authors&gt;&lt;/contributors&gt;&lt;added-date format="utc"&gt;1592833506&lt;/added-date&gt;&lt;ref-type name="Book"&gt;6&lt;/ref-type&gt;&lt;dates&gt;&lt;year&gt;2000&lt;/year&gt;&lt;/dates&gt;&lt;rec-number&gt;303&lt;/rec-number&gt;&lt;publisher&gt;Institute for the Study of Gambling and Commercial Gaming&lt;/publisher&gt;&lt;last-updated-date format="utc"&gt;1592833506&lt;/last-updated-date&gt;&lt;/record&gt;&lt;/Cite&gt;&lt;/EndNote&gt;</w:instrText>
      </w:r>
      <w:r w:rsidR="007F0858">
        <w:rPr>
          <w:color w:val="000000"/>
        </w:rPr>
        <w:fldChar w:fldCharType="separate"/>
      </w:r>
      <w:r w:rsidR="00DC7CD3">
        <w:rPr>
          <w:color w:val="000000"/>
        </w:rPr>
        <w:t>(2000)</w:t>
      </w:r>
      <w:r w:rsidR="007F0858">
        <w:rPr>
          <w:color w:val="000000"/>
        </w:rPr>
        <w:fldChar w:fldCharType="end"/>
      </w:r>
      <w:r w:rsidRPr="00185D2C">
        <w:rPr>
          <w:color w:val="000000"/>
        </w:rPr>
        <w:t xml:space="preserve"> is particularly revealing</w:t>
      </w:r>
      <w:r w:rsidRPr="002F1C66">
        <w:rPr>
          <w:color w:val="000000"/>
        </w:rPr>
        <w:t>. Friedman was</w:t>
      </w:r>
      <w:r w:rsidRPr="00185D2C">
        <w:rPr>
          <w:color w:val="000000"/>
        </w:rPr>
        <w:t xml:space="preserve"> a gambler who turned his attention to </w:t>
      </w:r>
      <w:r w:rsidR="00CC1D4E" w:rsidRPr="00185D2C">
        <w:rPr>
          <w:color w:val="000000"/>
        </w:rPr>
        <w:t>distinguishing</w:t>
      </w:r>
      <w:r w:rsidRPr="00185D2C">
        <w:rPr>
          <w:color w:val="000000"/>
        </w:rPr>
        <w:t xml:space="preserve"> a set of key </w:t>
      </w:r>
      <w:r w:rsidR="00CD63AF" w:rsidRPr="00185D2C">
        <w:rPr>
          <w:color w:val="000000"/>
        </w:rPr>
        <w:t>casino</w:t>
      </w:r>
      <w:r w:rsidRPr="00185D2C">
        <w:rPr>
          <w:color w:val="000000"/>
        </w:rPr>
        <w:t xml:space="preserve"> design principles aimed </w:t>
      </w:r>
      <w:r w:rsidRPr="00185D2C">
        <w:rPr>
          <w:color w:val="000000"/>
        </w:rPr>
        <w:t xml:space="preserve">at keeping gamblers gambling as long as possible. Over a </w:t>
      </w:r>
      <w:r w:rsidR="00CD63AF" w:rsidRPr="00185D2C">
        <w:rPr>
          <w:color w:val="000000"/>
        </w:rPr>
        <w:t>twenty-year</w:t>
      </w:r>
      <w:r w:rsidRPr="00185D2C">
        <w:rPr>
          <w:color w:val="000000"/>
        </w:rPr>
        <w:t xml:space="preserve"> period, he visited approximately eighty </w:t>
      </w:r>
      <w:r w:rsidR="00CC1D4E" w:rsidRPr="00185D2C">
        <w:rPr>
          <w:color w:val="000000"/>
        </w:rPr>
        <w:t>casinos</w:t>
      </w:r>
      <w:r w:rsidRPr="00185D2C">
        <w:rPr>
          <w:color w:val="000000"/>
        </w:rPr>
        <w:t xml:space="preserve"> across Nevada. The result was a design consultancy business and a </w:t>
      </w:r>
      <w:r w:rsidR="0030436E" w:rsidRPr="00185D2C">
        <w:rPr>
          <w:color w:val="000000"/>
        </w:rPr>
        <w:t>six-hundred-and-thirty-page</w:t>
      </w:r>
      <w:r w:rsidRPr="00185D2C">
        <w:rPr>
          <w:color w:val="000000"/>
        </w:rPr>
        <w:t xml:space="preserve"> book in which thirteen design principles are laid out. These became a go-to for casino managers and architects. The principles are as follows and the example floorplan of the 2009 Wild Horse Pass Resort and Casino in Phoenix</w:t>
      </w:r>
      <w:r w:rsidR="00B218AC">
        <w:rPr>
          <w:color w:val="000000"/>
        </w:rPr>
        <w:t xml:space="preserve"> </w:t>
      </w:r>
      <w:r w:rsidR="00B218AC" w:rsidRPr="00185D2C">
        <w:rPr>
          <w:color w:val="000000"/>
        </w:rPr>
        <w:t>(</w:t>
      </w:r>
      <w:r w:rsidR="00B218AC">
        <w:rPr>
          <w:color w:val="000000"/>
        </w:rPr>
        <w:t>Figure</w:t>
      </w:r>
      <w:r w:rsidR="00B218AC" w:rsidRPr="00185D2C">
        <w:rPr>
          <w:color w:val="000000"/>
        </w:rPr>
        <w:t xml:space="preserve"> 5)</w:t>
      </w:r>
      <w:r w:rsidRPr="00185D2C">
        <w:rPr>
          <w:color w:val="000000"/>
        </w:rPr>
        <w:t xml:space="preserve"> sees </w:t>
      </w:r>
      <w:r w:rsidR="00CC1D4E">
        <w:rPr>
          <w:color w:val="000000"/>
        </w:rPr>
        <w:t>them</w:t>
      </w:r>
      <w:r w:rsidRPr="00185D2C">
        <w:rPr>
          <w:color w:val="000000"/>
        </w:rPr>
        <w:t xml:space="preserve"> distilled in design</w:t>
      </w:r>
      <w:r w:rsidR="0030436E">
        <w:rPr>
          <w:color w:val="000000"/>
        </w:rPr>
        <w:t>:</w:t>
      </w:r>
    </w:p>
    <w:p w14:paraId="4E88B46A" w14:textId="77777777" w:rsidR="002631AF" w:rsidRPr="0030436E" w:rsidRDefault="002631AF" w:rsidP="00CC1D4E">
      <w:pPr>
        <w:ind w:left="567" w:firstLine="0"/>
        <w:rPr>
          <w:rFonts w:cs="Times New Roman (Body CS)"/>
          <w:color w:val="000000"/>
        </w:rPr>
      </w:pPr>
      <w:r w:rsidRPr="00185D2C">
        <w:rPr>
          <w:color w:val="000000"/>
        </w:rPr>
        <w:t xml:space="preserve">Principle 1 </w:t>
      </w:r>
      <w:r>
        <w:rPr>
          <w:color w:val="000000"/>
        </w:rPr>
        <w:t>–</w:t>
      </w:r>
      <w:r w:rsidRPr="00185D2C">
        <w:rPr>
          <w:color w:val="000000"/>
        </w:rPr>
        <w:t xml:space="preserve"> A </w:t>
      </w:r>
      <w:r w:rsidR="0030436E">
        <w:rPr>
          <w:rFonts w:cs="Times New Roman (Body CS)"/>
          <w:color w:val="000000"/>
        </w:rPr>
        <w:t>p</w:t>
      </w:r>
      <w:r w:rsidRPr="0030436E">
        <w:rPr>
          <w:rFonts w:cs="Times New Roman (Body CS)"/>
          <w:color w:val="000000"/>
        </w:rPr>
        <w:t xml:space="preserve">hysically </w:t>
      </w:r>
      <w:r w:rsidR="0030436E">
        <w:rPr>
          <w:rFonts w:cs="Times New Roman (Body CS)"/>
          <w:color w:val="000000"/>
        </w:rPr>
        <w:t>s</w:t>
      </w:r>
      <w:r w:rsidRPr="0030436E">
        <w:rPr>
          <w:rFonts w:cs="Times New Roman (Body CS)"/>
          <w:color w:val="000000"/>
        </w:rPr>
        <w:t xml:space="preserve">egmented </w:t>
      </w:r>
      <w:r w:rsidR="0030436E">
        <w:rPr>
          <w:rFonts w:cs="Times New Roman (Body CS)"/>
          <w:color w:val="000000"/>
        </w:rPr>
        <w:t>c</w:t>
      </w:r>
      <w:r w:rsidRPr="0030436E">
        <w:rPr>
          <w:rFonts w:cs="Times New Roman (Body CS)"/>
          <w:color w:val="000000"/>
        </w:rPr>
        <w:t xml:space="preserve">asino beats a </w:t>
      </w:r>
      <w:r w:rsidR="0030436E">
        <w:rPr>
          <w:rFonts w:cs="Times New Roman (Body CS)"/>
          <w:color w:val="000000"/>
        </w:rPr>
        <w:t>c</w:t>
      </w:r>
      <w:r w:rsidRPr="0030436E">
        <w:rPr>
          <w:rFonts w:cs="Times New Roman (Body CS)"/>
          <w:color w:val="000000"/>
        </w:rPr>
        <w:t xml:space="preserve">ompletely </w:t>
      </w:r>
      <w:r w:rsidR="0030436E">
        <w:rPr>
          <w:rFonts w:cs="Times New Roman (Body CS)"/>
          <w:color w:val="000000"/>
        </w:rPr>
        <w:t>o</w:t>
      </w:r>
      <w:r w:rsidRPr="0030436E">
        <w:rPr>
          <w:rFonts w:cs="Times New Roman (Body CS)"/>
          <w:color w:val="000000"/>
        </w:rPr>
        <w:t xml:space="preserve">pen </w:t>
      </w:r>
      <w:r w:rsidR="0030436E">
        <w:rPr>
          <w:rFonts w:cs="Times New Roman (Body CS)"/>
          <w:color w:val="000000"/>
        </w:rPr>
        <w:t>b</w:t>
      </w:r>
      <w:r w:rsidRPr="0030436E">
        <w:rPr>
          <w:rFonts w:cs="Times New Roman (Body CS)"/>
          <w:color w:val="000000"/>
        </w:rPr>
        <w:t>arn</w:t>
      </w:r>
    </w:p>
    <w:p w14:paraId="6D7E25F7" w14:textId="77777777" w:rsidR="002631AF" w:rsidRPr="00185D2C" w:rsidRDefault="002631AF" w:rsidP="00CC1D4E">
      <w:pPr>
        <w:ind w:left="567" w:firstLine="0"/>
        <w:rPr>
          <w:color w:val="000000"/>
        </w:rPr>
      </w:pPr>
      <w:r w:rsidRPr="00185D2C">
        <w:rPr>
          <w:color w:val="000000"/>
        </w:rPr>
        <w:t xml:space="preserve">Principle 2 </w:t>
      </w:r>
      <w:r>
        <w:rPr>
          <w:color w:val="000000"/>
        </w:rPr>
        <w:t>–</w:t>
      </w:r>
      <w:r w:rsidRPr="00185D2C">
        <w:rPr>
          <w:color w:val="000000"/>
        </w:rPr>
        <w:t xml:space="preserve"> Gambling </w:t>
      </w:r>
      <w:r w:rsidR="0030436E">
        <w:rPr>
          <w:color w:val="000000"/>
        </w:rPr>
        <w:t>e</w:t>
      </w:r>
      <w:r w:rsidRPr="00185D2C">
        <w:rPr>
          <w:color w:val="000000"/>
        </w:rPr>
        <w:t xml:space="preserve">quipment </w:t>
      </w:r>
      <w:r w:rsidR="0030436E">
        <w:rPr>
          <w:color w:val="000000"/>
        </w:rPr>
        <w:t>i</w:t>
      </w:r>
      <w:r w:rsidRPr="00185D2C">
        <w:rPr>
          <w:color w:val="000000"/>
        </w:rPr>
        <w:t xml:space="preserve">mmediately </w:t>
      </w:r>
      <w:r w:rsidR="0030436E">
        <w:rPr>
          <w:color w:val="000000"/>
        </w:rPr>
        <w:t>i</w:t>
      </w:r>
      <w:r w:rsidRPr="00185D2C">
        <w:rPr>
          <w:color w:val="000000"/>
        </w:rPr>
        <w:t xml:space="preserve">nside </w:t>
      </w:r>
      <w:r w:rsidR="0030436E">
        <w:rPr>
          <w:color w:val="000000"/>
        </w:rPr>
        <w:t>c</w:t>
      </w:r>
      <w:r w:rsidRPr="00185D2C">
        <w:rPr>
          <w:color w:val="000000"/>
        </w:rPr>
        <w:t xml:space="preserve">asino </w:t>
      </w:r>
      <w:r w:rsidR="0030436E">
        <w:rPr>
          <w:color w:val="000000"/>
        </w:rPr>
        <w:t>e</w:t>
      </w:r>
      <w:r w:rsidRPr="00185D2C">
        <w:rPr>
          <w:color w:val="000000"/>
        </w:rPr>
        <w:t xml:space="preserve">ntrances </w:t>
      </w:r>
      <w:r w:rsidR="0030436E">
        <w:rPr>
          <w:color w:val="000000"/>
        </w:rPr>
        <w:t>b</w:t>
      </w:r>
      <w:r w:rsidRPr="00185D2C">
        <w:rPr>
          <w:color w:val="000000"/>
        </w:rPr>
        <w:t xml:space="preserve">eats </w:t>
      </w:r>
      <w:r w:rsidR="0030436E">
        <w:rPr>
          <w:color w:val="000000"/>
        </w:rPr>
        <w:t>v</w:t>
      </w:r>
      <w:r w:rsidRPr="00185D2C">
        <w:rPr>
          <w:color w:val="000000"/>
        </w:rPr>
        <w:t xml:space="preserve">acant </w:t>
      </w:r>
      <w:r w:rsidR="0030436E">
        <w:rPr>
          <w:color w:val="000000"/>
        </w:rPr>
        <w:t>r</w:t>
      </w:r>
      <w:r w:rsidRPr="00185D2C">
        <w:rPr>
          <w:color w:val="000000"/>
        </w:rPr>
        <w:t xml:space="preserve">aised </w:t>
      </w:r>
      <w:r w:rsidR="0030436E">
        <w:rPr>
          <w:color w:val="000000"/>
        </w:rPr>
        <w:t>e</w:t>
      </w:r>
      <w:r w:rsidRPr="00185D2C">
        <w:rPr>
          <w:color w:val="000000"/>
        </w:rPr>
        <w:t xml:space="preserve">ntrance </w:t>
      </w:r>
      <w:r w:rsidR="0030436E">
        <w:rPr>
          <w:color w:val="000000"/>
        </w:rPr>
        <w:t>l</w:t>
      </w:r>
      <w:r w:rsidRPr="00185D2C">
        <w:rPr>
          <w:color w:val="000000"/>
        </w:rPr>
        <w:t xml:space="preserve">andings and </w:t>
      </w:r>
      <w:r w:rsidR="0030436E">
        <w:rPr>
          <w:color w:val="000000"/>
        </w:rPr>
        <w:t>e</w:t>
      </w:r>
      <w:r w:rsidRPr="00185D2C">
        <w:rPr>
          <w:color w:val="000000"/>
        </w:rPr>
        <w:t xml:space="preserve">mpty </w:t>
      </w:r>
      <w:r w:rsidR="0030436E">
        <w:rPr>
          <w:color w:val="000000"/>
        </w:rPr>
        <w:t>l</w:t>
      </w:r>
      <w:r w:rsidRPr="00185D2C">
        <w:rPr>
          <w:color w:val="000000"/>
        </w:rPr>
        <w:t>obbies</w:t>
      </w:r>
    </w:p>
    <w:p w14:paraId="1B835E4F" w14:textId="77777777" w:rsidR="002631AF" w:rsidRPr="00185D2C" w:rsidRDefault="002631AF" w:rsidP="00CC1D4E">
      <w:pPr>
        <w:ind w:left="567" w:firstLine="0"/>
        <w:rPr>
          <w:color w:val="000000"/>
        </w:rPr>
      </w:pPr>
      <w:r w:rsidRPr="00185D2C">
        <w:rPr>
          <w:color w:val="000000"/>
        </w:rPr>
        <w:t xml:space="preserve">Principle 3 </w:t>
      </w:r>
      <w:r>
        <w:rPr>
          <w:color w:val="000000"/>
        </w:rPr>
        <w:t>–</w:t>
      </w:r>
      <w:r w:rsidRPr="00185D2C">
        <w:rPr>
          <w:color w:val="000000"/>
        </w:rPr>
        <w:t xml:space="preserve"> Short </w:t>
      </w:r>
      <w:r w:rsidR="0030436E">
        <w:rPr>
          <w:color w:val="000000"/>
        </w:rPr>
        <w:t>l</w:t>
      </w:r>
      <w:r w:rsidRPr="00185D2C">
        <w:rPr>
          <w:color w:val="000000"/>
        </w:rPr>
        <w:t xml:space="preserve">ines of </w:t>
      </w:r>
      <w:r w:rsidR="0030436E">
        <w:rPr>
          <w:color w:val="000000"/>
        </w:rPr>
        <w:t>s</w:t>
      </w:r>
      <w:r w:rsidRPr="00185D2C">
        <w:rPr>
          <w:color w:val="000000"/>
        </w:rPr>
        <w:t xml:space="preserve">ight </w:t>
      </w:r>
      <w:r w:rsidR="0030436E">
        <w:rPr>
          <w:color w:val="000000"/>
        </w:rPr>
        <w:t>b</w:t>
      </w:r>
      <w:r w:rsidRPr="00185D2C">
        <w:rPr>
          <w:color w:val="000000"/>
        </w:rPr>
        <w:t xml:space="preserve">eat </w:t>
      </w:r>
      <w:r w:rsidR="0030436E">
        <w:rPr>
          <w:color w:val="000000"/>
        </w:rPr>
        <w:t>e</w:t>
      </w:r>
      <w:r w:rsidRPr="00185D2C">
        <w:rPr>
          <w:color w:val="000000"/>
        </w:rPr>
        <w:t xml:space="preserve">xtensive </w:t>
      </w:r>
      <w:r w:rsidR="0030436E">
        <w:rPr>
          <w:color w:val="000000"/>
        </w:rPr>
        <w:t>v</w:t>
      </w:r>
      <w:r w:rsidRPr="00185D2C">
        <w:rPr>
          <w:color w:val="000000"/>
        </w:rPr>
        <w:t xml:space="preserve">isible </w:t>
      </w:r>
      <w:r w:rsidR="0030436E">
        <w:rPr>
          <w:color w:val="000000"/>
        </w:rPr>
        <w:t>d</w:t>
      </w:r>
      <w:r w:rsidRPr="00185D2C">
        <w:rPr>
          <w:color w:val="000000"/>
        </w:rPr>
        <w:t>epth</w:t>
      </w:r>
    </w:p>
    <w:p w14:paraId="19C5ADA1" w14:textId="77777777" w:rsidR="002631AF" w:rsidRPr="00185D2C" w:rsidRDefault="002631AF" w:rsidP="00CC1D4E">
      <w:pPr>
        <w:ind w:left="567" w:firstLine="0"/>
        <w:rPr>
          <w:color w:val="000000"/>
        </w:rPr>
      </w:pPr>
      <w:r w:rsidRPr="00185D2C">
        <w:rPr>
          <w:color w:val="000000"/>
        </w:rPr>
        <w:t xml:space="preserve">Principle 4 </w:t>
      </w:r>
      <w:r>
        <w:rPr>
          <w:color w:val="000000"/>
        </w:rPr>
        <w:t>–</w:t>
      </w:r>
      <w:r w:rsidRPr="00185D2C">
        <w:rPr>
          <w:color w:val="000000"/>
        </w:rPr>
        <w:t xml:space="preserve"> The </w:t>
      </w:r>
      <w:r w:rsidR="0030436E">
        <w:rPr>
          <w:color w:val="000000"/>
        </w:rPr>
        <w:t>m</w:t>
      </w:r>
      <w:r w:rsidRPr="00185D2C">
        <w:rPr>
          <w:color w:val="000000"/>
        </w:rPr>
        <w:t xml:space="preserve">aze </w:t>
      </w:r>
      <w:r w:rsidR="0030436E">
        <w:rPr>
          <w:color w:val="000000"/>
        </w:rPr>
        <w:t>l</w:t>
      </w:r>
      <w:r w:rsidRPr="00185D2C">
        <w:rPr>
          <w:color w:val="000000"/>
        </w:rPr>
        <w:t xml:space="preserve">ayout beats </w:t>
      </w:r>
      <w:r w:rsidR="0030436E">
        <w:rPr>
          <w:color w:val="000000"/>
        </w:rPr>
        <w:t>l</w:t>
      </w:r>
      <w:r w:rsidRPr="00185D2C">
        <w:rPr>
          <w:color w:val="000000"/>
        </w:rPr>
        <w:t xml:space="preserve">ong, </w:t>
      </w:r>
      <w:r w:rsidR="0030436E">
        <w:rPr>
          <w:color w:val="000000"/>
        </w:rPr>
        <w:t>w</w:t>
      </w:r>
      <w:r w:rsidRPr="00185D2C">
        <w:rPr>
          <w:color w:val="000000"/>
        </w:rPr>
        <w:t xml:space="preserve">ide, </w:t>
      </w:r>
      <w:r w:rsidR="0030436E">
        <w:rPr>
          <w:color w:val="000000"/>
        </w:rPr>
        <w:t>s</w:t>
      </w:r>
      <w:r w:rsidRPr="00185D2C">
        <w:rPr>
          <w:color w:val="000000"/>
        </w:rPr>
        <w:t xml:space="preserve">traight </w:t>
      </w:r>
      <w:r w:rsidR="0030436E">
        <w:rPr>
          <w:color w:val="000000"/>
        </w:rPr>
        <w:t>p</w:t>
      </w:r>
      <w:r w:rsidRPr="00185D2C">
        <w:rPr>
          <w:color w:val="000000"/>
        </w:rPr>
        <w:t xml:space="preserve">assageways and </w:t>
      </w:r>
      <w:r w:rsidR="0030436E">
        <w:rPr>
          <w:color w:val="000000"/>
        </w:rPr>
        <w:t>a</w:t>
      </w:r>
      <w:r w:rsidRPr="00185D2C">
        <w:rPr>
          <w:color w:val="000000"/>
        </w:rPr>
        <w:t>isles</w:t>
      </w:r>
    </w:p>
    <w:p w14:paraId="4FA2C46A" w14:textId="77777777" w:rsidR="002631AF" w:rsidRPr="00185D2C" w:rsidRDefault="002631AF" w:rsidP="00CC1D4E">
      <w:pPr>
        <w:ind w:left="567" w:firstLine="0"/>
        <w:rPr>
          <w:color w:val="000000"/>
        </w:rPr>
      </w:pPr>
      <w:r w:rsidRPr="00185D2C">
        <w:rPr>
          <w:color w:val="000000"/>
        </w:rPr>
        <w:t xml:space="preserve">Principle 5 </w:t>
      </w:r>
      <w:r>
        <w:rPr>
          <w:color w:val="000000"/>
        </w:rPr>
        <w:t>–</w:t>
      </w:r>
      <w:r w:rsidRPr="00185D2C">
        <w:rPr>
          <w:color w:val="000000"/>
        </w:rPr>
        <w:t xml:space="preserve"> A </w:t>
      </w:r>
      <w:r w:rsidR="0030436E">
        <w:rPr>
          <w:color w:val="000000"/>
        </w:rPr>
        <w:t>c</w:t>
      </w:r>
      <w:r w:rsidRPr="00185D2C">
        <w:rPr>
          <w:color w:val="000000"/>
        </w:rPr>
        <w:t xml:space="preserve">ompact and </w:t>
      </w:r>
      <w:r w:rsidR="0030436E">
        <w:rPr>
          <w:color w:val="000000"/>
        </w:rPr>
        <w:t>c</w:t>
      </w:r>
      <w:r w:rsidRPr="00185D2C">
        <w:rPr>
          <w:color w:val="000000"/>
        </w:rPr>
        <w:t xml:space="preserve">ongested </w:t>
      </w:r>
      <w:r w:rsidR="0030436E">
        <w:rPr>
          <w:color w:val="000000"/>
        </w:rPr>
        <w:t>g</w:t>
      </w:r>
      <w:r w:rsidRPr="00185D2C">
        <w:rPr>
          <w:color w:val="000000"/>
        </w:rPr>
        <w:t>ambling</w:t>
      </w:r>
      <w:r w:rsidR="0030436E">
        <w:rPr>
          <w:color w:val="000000"/>
        </w:rPr>
        <w:t xml:space="preserve"> e</w:t>
      </w:r>
      <w:r w:rsidRPr="00185D2C">
        <w:rPr>
          <w:color w:val="000000"/>
        </w:rPr>
        <w:t xml:space="preserve">quipment </w:t>
      </w:r>
      <w:r w:rsidR="0030436E">
        <w:rPr>
          <w:color w:val="000000"/>
        </w:rPr>
        <w:t>l</w:t>
      </w:r>
      <w:r w:rsidRPr="00185D2C">
        <w:rPr>
          <w:color w:val="000000"/>
        </w:rPr>
        <w:t xml:space="preserve">ayout beats a </w:t>
      </w:r>
      <w:r w:rsidR="0030436E">
        <w:rPr>
          <w:color w:val="000000"/>
        </w:rPr>
        <w:t>v</w:t>
      </w:r>
      <w:r w:rsidRPr="00185D2C">
        <w:rPr>
          <w:color w:val="000000"/>
        </w:rPr>
        <w:t xml:space="preserve">acant and </w:t>
      </w:r>
      <w:r w:rsidR="0030436E">
        <w:rPr>
          <w:color w:val="000000"/>
        </w:rPr>
        <w:t>s</w:t>
      </w:r>
      <w:r w:rsidRPr="00185D2C">
        <w:rPr>
          <w:color w:val="000000"/>
        </w:rPr>
        <w:t xml:space="preserve">pacious </w:t>
      </w:r>
      <w:r w:rsidR="0030436E">
        <w:rPr>
          <w:color w:val="000000"/>
        </w:rPr>
        <w:t>f</w:t>
      </w:r>
      <w:r w:rsidRPr="00185D2C">
        <w:rPr>
          <w:color w:val="000000"/>
        </w:rPr>
        <w:t xml:space="preserve">loor </w:t>
      </w:r>
      <w:r w:rsidR="0030436E">
        <w:rPr>
          <w:color w:val="000000"/>
        </w:rPr>
        <w:t>l</w:t>
      </w:r>
      <w:r w:rsidRPr="00185D2C">
        <w:rPr>
          <w:color w:val="000000"/>
        </w:rPr>
        <w:t>ayout</w:t>
      </w:r>
    </w:p>
    <w:p w14:paraId="325608ED" w14:textId="77777777" w:rsidR="002631AF" w:rsidRPr="00185D2C" w:rsidRDefault="002631AF" w:rsidP="00CC1D4E">
      <w:pPr>
        <w:ind w:left="567" w:firstLine="0"/>
        <w:rPr>
          <w:color w:val="000000"/>
        </w:rPr>
      </w:pPr>
      <w:r w:rsidRPr="00185D2C">
        <w:rPr>
          <w:color w:val="000000"/>
        </w:rPr>
        <w:t xml:space="preserve">Principle 6 </w:t>
      </w:r>
      <w:r>
        <w:rPr>
          <w:color w:val="000000"/>
        </w:rPr>
        <w:t>–</w:t>
      </w:r>
      <w:r w:rsidRPr="00185D2C">
        <w:rPr>
          <w:color w:val="000000"/>
        </w:rPr>
        <w:t xml:space="preserve"> An </w:t>
      </w:r>
      <w:r w:rsidR="0030436E">
        <w:rPr>
          <w:color w:val="000000"/>
        </w:rPr>
        <w:t>o</w:t>
      </w:r>
      <w:r w:rsidRPr="00185D2C">
        <w:rPr>
          <w:color w:val="000000"/>
        </w:rPr>
        <w:t xml:space="preserve">rganized </w:t>
      </w:r>
      <w:r w:rsidR="0030436E">
        <w:rPr>
          <w:color w:val="000000"/>
        </w:rPr>
        <w:t>g</w:t>
      </w:r>
      <w:r w:rsidRPr="00185D2C">
        <w:rPr>
          <w:color w:val="000000"/>
        </w:rPr>
        <w:t>ambling</w:t>
      </w:r>
      <w:r w:rsidR="0030436E">
        <w:rPr>
          <w:color w:val="000000"/>
        </w:rPr>
        <w:t xml:space="preserve"> e</w:t>
      </w:r>
      <w:r w:rsidRPr="00185D2C">
        <w:rPr>
          <w:color w:val="000000"/>
        </w:rPr>
        <w:t xml:space="preserve">quipment </w:t>
      </w:r>
      <w:r w:rsidR="0030436E">
        <w:rPr>
          <w:color w:val="000000"/>
        </w:rPr>
        <w:t>l</w:t>
      </w:r>
      <w:r w:rsidRPr="00185D2C">
        <w:rPr>
          <w:color w:val="000000"/>
        </w:rPr>
        <w:t xml:space="preserve">ayout with </w:t>
      </w:r>
      <w:r w:rsidR="0030436E">
        <w:rPr>
          <w:color w:val="000000"/>
        </w:rPr>
        <w:t>f</w:t>
      </w:r>
      <w:r w:rsidRPr="00185D2C">
        <w:rPr>
          <w:color w:val="000000"/>
        </w:rPr>
        <w:t xml:space="preserve">ocal </w:t>
      </w:r>
      <w:r w:rsidR="0030436E">
        <w:rPr>
          <w:color w:val="000000"/>
        </w:rPr>
        <w:t>p</w:t>
      </w:r>
      <w:r w:rsidRPr="00185D2C">
        <w:rPr>
          <w:color w:val="000000"/>
        </w:rPr>
        <w:t xml:space="preserve">oints of </w:t>
      </w:r>
      <w:r w:rsidR="0030436E">
        <w:rPr>
          <w:color w:val="000000"/>
        </w:rPr>
        <w:t>i</w:t>
      </w:r>
      <w:r w:rsidRPr="00185D2C">
        <w:rPr>
          <w:color w:val="000000"/>
        </w:rPr>
        <w:t xml:space="preserve">nterest beats a </w:t>
      </w:r>
      <w:r w:rsidR="0030436E">
        <w:rPr>
          <w:color w:val="000000"/>
        </w:rPr>
        <w:t>f</w:t>
      </w:r>
      <w:r w:rsidRPr="00185D2C">
        <w:rPr>
          <w:color w:val="000000"/>
        </w:rPr>
        <w:t xml:space="preserve">loor </w:t>
      </w:r>
      <w:r w:rsidR="0030436E">
        <w:rPr>
          <w:color w:val="000000"/>
        </w:rPr>
        <w:t>l</w:t>
      </w:r>
      <w:r w:rsidRPr="00185D2C">
        <w:rPr>
          <w:color w:val="000000"/>
        </w:rPr>
        <w:t xml:space="preserve">ayout </w:t>
      </w:r>
      <w:r w:rsidR="0030436E">
        <w:rPr>
          <w:color w:val="000000"/>
        </w:rPr>
        <w:t>t</w:t>
      </w:r>
      <w:r w:rsidRPr="00185D2C">
        <w:rPr>
          <w:color w:val="000000"/>
        </w:rPr>
        <w:t xml:space="preserve">hat </w:t>
      </w:r>
      <w:r w:rsidR="0030436E">
        <w:rPr>
          <w:color w:val="000000"/>
        </w:rPr>
        <w:t>l</w:t>
      </w:r>
      <w:r w:rsidRPr="00185D2C">
        <w:rPr>
          <w:color w:val="000000"/>
        </w:rPr>
        <w:t xml:space="preserve">acks a </w:t>
      </w:r>
      <w:r w:rsidR="0030436E">
        <w:rPr>
          <w:color w:val="000000"/>
        </w:rPr>
        <w:t>s</w:t>
      </w:r>
      <w:r w:rsidRPr="00185D2C">
        <w:rPr>
          <w:color w:val="000000"/>
        </w:rPr>
        <w:t xml:space="preserve">ense of </w:t>
      </w:r>
      <w:r w:rsidR="0030436E">
        <w:rPr>
          <w:color w:val="000000"/>
        </w:rPr>
        <w:t>o</w:t>
      </w:r>
      <w:r w:rsidRPr="00185D2C">
        <w:rPr>
          <w:color w:val="000000"/>
        </w:rPr>
        <w:t>rganization</w:t>
      </w:r>
    </w:p>
    <w:p w14:paraId="29A12D96" w14:textId="77777777" w:rsidR="002631AF" w:rsidRPr="00185D2C" w:rsidRDefault="002631AF" w:rsidP="00CC1D4E">
      <w:pPr>
        <w:ind w:left="567" w:firstLine="0"/>
        <w:rPr>
          <w:color w:val="000000"/>
        </w:rPr>
      </w:pPr>
      <w:r w:rsidRPr="00185D2C">
        <w:rPr>
          <w:color w:val="000000"/>
        </w:rPr>
        <w:t xml:space="preserve">Principle 7 </w:t>
      </w:r>
      <w:r>
        <w:rPr>
          <w:color w:val="000000"/>
        </w:rPr>
        <w:t>–</w:t>
      </w:r>
      <w:r w:rsidRPr="00185D2C">
        <w:rPr>
          <w:color w:val="000000"/>
        </w:rPr>
        <w:t xml:space="preserve"> Segregated </w:t>
      </w:r>
      <w:r w:rsidR="0030436E">
        <w:rPr>
          <w:color w:val="000000"/>
        </w:rPr>
        <w:t>s</w:t>
      </w:r>
      <w:r w:rsidRPr="00185D2C">
        <w:rPr>
          <w:color w:val="000000"/>
        </w:rPr>
        <w:t>it-</w:t>
      </w:r>
      <w:r w:rsidR="0030436E">
        <w:rPr>
          <w:color w:val="000000"/>
        </w:rPr>
        <w:t>d</w:t>
      </w:r>
      <w:r w:rsidRPr="00185D2C">
        <w:rPr>
          <w:color w:val="000000"/>
        </w:rPr>
        <w:t xml:space="preserve">own </w:t>
      </w:r>
      <w:r w:rsidR="0030436E">
        <w:rPr>
          <w:color w:val="000000"/>
        </w:rPr>
        <w:t>f</w:t>
      </w:r>
      <w:r w:rsidRPr="00185D2C">
        <w:rPr>
          <w:color w:val="000000"/>
        </w:rPr>
        <w:t xml:space="preserve">acilities </w:t>
      </w:r>
      <w:r w:rsidR="0030436E">
        <w:rPr>
          <w:color w:val="000000"/>
        </w:rPr>
        <w:t>b</w:t>
      </w:r>
      <w:r w:rsidRPr="00185D2C">
        <w:rPr>
          <w:color w:val="000000"/>
        </w:rPr>
        <w:t xml:space="preserve">eat </w:t>
      </w:r>
      <w:r w:rsidR="0030436E">
        <w:rPr>
          <w:color w:val="000000"/>
        </w:rPr>
        <w:t>c</w:t>
      </w:r>
      <w:r w:rsidRPr="00185D2C">
        <w:rPr>
          <w:color w:val="000000"/>
        </w:rPr>
        <w:t xml:space="preserve">ontiguous </w:t>
      </w:r>
      <w:r w:rsidR="0030436E">
        <w:rPr>
          <w:color w:val="000000"/>
        </w:rPr>
        <w:t>o</w:t>
      </w:r>
      <w:r w:rsidRPr="00185D2C">
        <w:rPr>
          <w:color w:val="000000"/>
        </w:rPr>
        <w:t>nes</w:t>
      </w:r>
    </w:p>
    <w:p w14:paraId="275EA3E4" w14:textId="77777777" w:rsidR="002631AF" w:rsidRPr="00185D2C" w:rsidRDefault="002631AF" w:rsidP="00CC1D4E">
      <w:pPr>
        <w:ind w:left="567" w:firstLine="0"/>
        <w:rPr>
          <w:color w:val="000000"/>
        </w:rPr>
      </w:pPr>
      <w:r w:rsidRPr="00185D2C">
        <w:rPr>
          <w:color w:val="000000"/>
        </w:rPr>
        <w:t xml:space="preserve">Principle 8 </w:t>
      </w:r>
      <w:r>
        <w:rPr>
          <w:color w:val="000000"/>
        </w:rPr>
        <w:t>–</w:t>
      </w:r>
      <w:r w:rsidRPr="00185D2C">
        <w:rPr>
          <w:color w:val="000000"/>
        </w:rPr>
        <w:t xml:space="preserve"> Low </w:t>
      </w:r>
      <w:r w:rsidR="0030436E">
        <w:rPr>
          <w:color w:val="000000"/>
        </w:rPr>
        <w:t>c</w:t>
      </w:r>
      <w:r w:rsidRPr="00185D2C">
        <w:rPr>
          <w:color w:val="000000"/>
        </w:rPr>
        <w:t xml:space="preserve">eilings beat </w:t>
      </w:r>
      <w:r w:rsidR="0030436E">
        <w:rPr>
          <w:color w:val="000000"/>
        </w:rPr>
        <w:t>h</w:t>
      </w:r>
      <w:r w:rsidRPr="00185D2C">
        <w:rPr>
          <w:color w:val="000000"/>
        </w:rPr>
        <w:t xml:space="preserve">igh </w:t>
      </w:r>
      <w:r w:rsidR="0030436E">
        <w:rPr>
          <w:color w:val="000000"/>
        </w:rPr>
        <w:t>c</w:t>
      </w:r>
      <w:r w:rsidRPr="00185D2C">
        <w:rPr>
          <w:color w:val="000000"/>
        </w:rPr>
        <w:t>eilings</w:t>
      </w:r>
    </w:p>
    <w:p w14:paraId="74C237D8" w14:textId="77777777" w:rsidR="002631AF" w:rsidRPr="00185D2C" w:rsidRDefault="002631AF" w:rsidP="00CC1D4E">
      <w:pPr>
        <w:ind w:left="567" w:firstLine="0"/>
        <w:rPr>
          <w:color w:val="000000"/>
        </w:rPr>
      </w:pPr>
      <w:r w:rsidRPr="00185D2C">
        <w:rPr>
          <w:color w:val="000000"/>
        </w:rPr>
        <w:lastRenderedPageBreak/>
        <w:t xml:space="preserve">Principle 9 </w:t>
      </w:r>
      <w:r>
        <w:rPr>
          <w:color w:val="000000"/>
        </w:rPr>
        <w:t>–</w:t>
      </w:r>
      <w:r w:rsidRPr="00185D2C">
        <w:rPr>
          <w:color w:val="000000"/>
        </w:rPr>
        <w:t xml:space="preserve"> Gambling </w:t>
      </w:r>
      <w:r w:rsidR="0030436E">
        <w:rPr>
          <w:color w:val="000000"/>
        </w:rPr>
        <w:t>e</w:t>
      </w:r>
      <w:r w:rsidRPr="00185D2C">
        <w:rPr>
          <w:color w:val="000000"/>
        </w:rPr>
        <w:t xml:space="preserve">quipment as the </w:t>
      </w:r>
      <w:r>
        <w:rPr>
          <w:color w:val="000000"/>
        </w:rPr>
        <w:t>décor</w:t>
      </w:r>
      <w:r w:rsidRPr="00185D2C">
        <w:rPr>
          <w:color w:val="000000"/>
        </w:rPr>
        <w:t xml:space="preserve"> beats </w:t>
      </w:r>
      <w:r w:rsidR="0030436E">
        <w:rPr>
          <w:color w:val="000000"/>
        </w:rPr>
        <w:t>i</w:t>
      </w:r>
      <w:r w:rsidRPr="00185D2C">
        <w:rPr>
          <w:color w:val="000000"/>
        </w:rPr>
        <w:t xml:space="preserve">mpressive and </w:t>
      </w:r>
      <w:r w:rsidR="0030436E">
        <w:rPr>
          <w:color w:val="000000"/>
        </w:rPr>
        <w:t>m</w:t>
      </w:r>
      <w:r w:rsidRPr="00185D2C">
        <w:rPr>
          <w:color w:val="000000"/>
        </w:rPr>
        <w:t xml:space="preserve">emorable </w:t>
      </w:r>
      <w:r w:rsidR="0030436E">
        <w:rPr>
          <w:color w:val="000000"/>
        </w:rPr>
        <w:t>d</w:t>
      </w:r>
      <w:r w:rsidRPr="00185D2C">
        <w:rPr>
          <w:color w:val="000000"/>
        </w:rPr>
        <w:t>ecorations</w:t>
      </w:r>
    </w:p>
    <w:p w14:paraId="59E54763" w14:textId="77777777" w:rsidR="002631AF" w:rsidRPr="00185D2C" w:rsidRDefault="002631AF" w:rsidP="00CC1D4E">
      <w:pPr>
        <w:ind w:left="567" w:firstLine="0"/>
        <w:rPr>
          <w:color w:val="000000"/>
        </w:rPr>
      </w:pPr>
      <w:r w:rsidRPr="00185D2C">
        <w:rPr>
          <w:color w:val="000000"/>
        </w:rPr>
        <w:t>Principl</w:t>
      </w:r>
      <w:r w:rsidR="00D22D12">
        <w:rPr>
          <w:color w:val="000000"/>
        </w:rPr>
        <w:t>e</w:t>
      </w:r>
      <w:r w:rsidRPr="00185D2C">
        <w:rPr>
          <w:color w:val="000000"/>
        </w:rPr>
        <w:t xml:space="preserve"> 10 </w:t>
      </w:r>
      <w:r w:rsidR="00D22D12">
        <w:rPr>
          <w:color w:val="000000"/>
        </w:rPr>
        <w:t>–</w:t>
      </w:r>
      <w:r w:rsidRPr="00185D2C">
        <w:rPr>
          <w:color w:val="000000"/>
        </w:rPr>
        <w:t xml:space="preserve"> Stan</w:t>
      </w:r>
      <w:r>
        <w:rPr>
          <w:color w:val="000000"/>
        </w:rPr>
        <w:t>d</w:t>
      </w:r>
      <w:r w:rsidR="0030436E">
        <w:rPr>
          <w:color w:val="000000"/>
        </w:rPr>
        <w:t>ard d</w:t>
      </w:r>
      <w:r>
        <w:rPr>
          <w:color w:val="000000"/>
        </w:rPr>
        <w:t>écor</w:t>
      </w:r>
      <w:r w:rsidRPr="00185D2C">
        <w:rPr>
          <w:color w:val="000000"/>
        </w:rPr>
        <w:t xml:space="preserve"> beats </w:t>
      </w:r>
      <w:r w:rsidR="0030436E">
        <w:rPr>
          <w:color w:val="000000"/>
        </w:rPr>
        <w:t>i</w:t>
      </w:r>
      <w:r w:rsidRPr="00185D2C">
        <w:rPr>
          <w:color w:val="000000"/>
        </w:rPr>
        <w:t xml:space="preserve">nterior </w:t>
      </w:r>
      <w:r w:rsidR="0030436E">
        <w:rPr>
          <w:color w:val="000000"/>
        </w:rPr>
        <w:t>c</w:t>
      </w:r>
      <w:r w:rsidRPr="00185D2C">
        <w:rPr>
          <w:color w:val="000000"/>
        </w:rPr>
        <w:t xml:space="preserve">asino </w:t>
      </w:r>
      <w:r w:rsidR="0030436E">
        <w:rPr>
          <w:color w:val="000000"/>
        </w:rPr>
        <w:t>t</w:t>
      </w:r>
      <w:r w:rsidRPr="00185D2C">
        <w:rPr>
          <w:color w:val="000000"/>
        </w:rPr>
        <w:t>hemes</w:t>
      </w:r>
    </w:p>
    <w:p w14:paraId="4BF08CC9" w14:textId="77777777" w:rsidR="002631AF" w:rsidRPr="00185D2C" w:rsidRDefault="002631AF" w:rsidP="00CC1D4E">
      <w:pPr>
        <w:ind w:left="567" w:firstLine="0"/>
        <w:rPr>
          <w:color w:val="000000"/>
        </w:rPr>
      </w:pPr>
      <w:r w:rsidRPr="00185D2C">
        <w:rPr>
          <w:color w:val="000000"/>
        </w:rPr>
        <w:t>Pri</w:t>
      </w:r>
      <w:r w:rsidR="00D22D12">
        <w:rPr>
          <w:color w:val="000000"/>
        </w:rPr>
        <w:t>n</w:t>
      </w:r>
      <w:r w:rsidRPr="00185D2C">
        <w:rPr>
          <w:color w:val="000000"/>
        </w:rPr>
        <w:t xml:space="preserve">ciple 11 </w:t>
      </w:r>
      <w:r w:rsidR="00D22D12">
        <w:rPr>
          <w:color w:val="000000"/>
        </w:rPr>
        <w:t>–</w:t>
      </w:r>
      <w:r w:rsidRPr="00185D2C">
        <w:rPr>
          <w:color w:val="000000"/>
        </w:rPr>
        <w:t xml:space="preserve"> Pathways </w:t>
      </w:r>
      <w:r w:rsidR="0030436E">
        <w:rPr>
          <w:color w:val="000000"/>
        </w:rPr>
        <w:t>e</w:t>
      </w:r>
      <w:r w:rsidRPr="00185D2C">
        <w:rPr>
          <w:color w:val="000000"/>
        </w:rPr>
        <w:t xml:space="preserve">mphasizing the </w:t>
      </w:r>
      <w:r w:rsidR="0030436E">
        <w:rPr>
          <w:color w:val="000000"/>
        </w:rPr>
        <w:t>g</w:t>
      </w:r>
      <w:r w:rsidRPr="00185D2C">
        <w:rPr>
          <w:color w:val="000000"/>
        </w:rPr>
        <w:t xml:space="preserve">ambling </w:t>
      </w:r>
      <w:r w:rsidR="0030436E">
        <w:rPr>
          <w:color w:val="000000"/>
        </w:rPr>
        <w:t>e</w:t>
      </w:r>
      <w:r w:rsidRPr="00185D2C">
        <w:rPr>
          <w:color w:val="000000"/>
        </w:rPr>
        <w:t xml:space="preserve">quipment beat the </w:t>
      </w:r>
      <w:r w:rsidR="0030436E">
        <w:rPr>
          <w:color w:val="000000"/>
        </w:rPr>
        <w:t>y</w:t>
      </w:r>
      <w:r w:rsidRPr="00185D2C">
        <w:rPr>
          <w:color w:val="000000"/>
        </w:rPr>
        <w:t xml:space="preserve">ellow </w:t>
      </w:r>
      <w:r w:rsidR="0030436E">
        <w:rPr>
          <w:color w:val="000000"/>
        </w:rPr>
        <w:t>b</w:t>
      </w:r>
      <w:r w:rsidRPr="00185D2C">
        <w:rPr>
          <w:color w:val="000000"/>
        </w:rPr>
        <w:t xml:space="preserve">rick </w:t>
      </w:r>
      <w:r w:rsidR="0030436E">
        <w:rPr>
          <w:color w:val="000000"/>
        </w:rPr>
        <w:t>r</w:t>
      </w:r>
      <w:r w:rsidRPr="00185D2C">
        <w:rPr>
          <w:color w:val="000000"/>
        </w:rPr>
        <w:t>oad</w:t>
      </w:r>
    </w:p>
    <w:p w14:paraId="6655E378" w14:textId="77777777" w:rsidR="002631AF" w:rsidRPr="00185D2C" w:rsidRDefault="002631AF" w:rsidP="00CC1D4E">
      <w:pPr>
        <w:ind w:left="567" w:firstLine="0"/>
        <w:rPr>
          <w:color w:val="000000"/>
        </w:rPr>
      </w:pPr>
      <w:r w:rsidRPr="00185D2C">
        <w:rPr>
          <w:color w:val="000000"/>
        </w:rPr>
        <w:t>Pri</w:t>
      </w:r>
      <w:r w:rsidR="00D22D12">
        <w:rPr>
          <w:color w:val="000000"/>
        </w:rPr>
        <w:t>n</w:t>
      </w:r>
      <w:r w:rsidRPr="00185D2C">
        <w:rPr>
          <w:color w:val="000000"/>
        </w:rPr>
        <w:t xml:space="preserve">ciple 12 </w:t>
      </w:r>
      <w:r w:rsidR="00D22D12">
        <w:rPr>
          <w:color w:val="000000"/>
        </w:rPr>
        <w:t>–</w:t>
      </w:r>
      <w:r w:rsidRPr="00185D2C">
        <w:rPr>
          <w:color w:val="000000"/>
        </w:rPr>
        <w:t xml:space="preserve"> Perception beats </w:t>
      </w:r>
      <w:r w:rsidR="0030436E">
        <w:rPr>
          <w:color w:val="000000"/>
        </w:rPr>
        <w:t>r</w:t>
      </w:r>
      <w:r w:rsidRPr="00185D2C">
        <w:rPr>
          <w:color w:val="000000"/>
        </w:rPr>
        <w:t>eality</w:t>
      </w:r>
    </w:p>
    <w:p w14:paraId="2925C24A" w14:textId="52B79003" w:rsidR="002631AF" w:rsidRPr="00185D2C" w:rsidRDefault="002631AF" w:rsidP="0094229B">
      <w:pPr>
        <w:ind w:left="567" w:firstLine="0"/>
        <w:rPr>
          <w:color w:val="000000"/>
        </w:rPr>
      </w:pPr>
      <w:r w:rsidRPr="00185D2C">
        <w:rPr>
          <w:color w:val="000000"/>
        </w:rPr>
        <w:t>Pri</w:t>
      </w:r>
      <w:r w:rsidR="00D22D12">
        <w:rPr>
          <w:color w:val="000000"/>
        </w:rPr>
        <w:t>n</w:t>
      </w:r>
      <w:r w:rsidRPr="00185D2C">
        <w:rPr>
          <w:color w:val="000000"/>
        </w:rPr>
        <w:t xml:space="preserve">ciple 13 </w:t>
      </w:r>
      <w:r w:rsidR="00D22D12">
        <w:rPr>
          <w:color w:val="000000"/>
        </w:rPr>
        <w:t>–</w:t>
      </w:r>
      <w:r w:rsidRPr="00185D2C">
        <w:rPr>
          <w:color w:val="000000"/>
        </w:rPr>
        <w:t xml:space="preserve"> Multiple </w:t>
      </w:r>
      <w:r w:rsidR="0030436E">
        <w:rPr>
          <w:color w:val="000000"/>
        </w:rPr>
        <w:t>i</w:t>
      </w:r>
      <w:r w:rsidRPr="00185D2C">
        <w:rPr>
          <w:color w:val="000000"/>
        </w:rPr>
        <w:t xml:space="preserve">nterior </w:t>
      </w:r>
      <w:r w:rsidR="0030436E">
        <w:rPr>
          <w:color w:val="000000"/>
        </w:rPr>
        <w:t>s</w:t>
      </w:r>
      <w:r w:rsidRPr="00185D2C">
        <w:rPr>
          <w:color w:val="000000"/>
        </w:rPr>
        <w:t xml:space="preserve">ettings and </w:t>
      </w:r>
      <w:r w:rsidR="0030436E">
        <w:rPr>
          <w:color w:val="000000"/>
        </w:rPr>
        <w:t>g</w:t>
      </w:r>
      <w:r w:rsidRPr="00185D2C">
        <w:rPr>
          <w:color w:val="000000"/>
        </w:rPr>
        <w:t xml:space="preserve">ambling </w:t>
      </w:r>
      <w:r w:rsidR="0030436E">
        <w:rPr>
          <w:color w:val="000000"/>
        </w:rPr>
        <w:t>a</w:t>
      </w:r>
      <w:r w:rsidRPr="00185D2C">
        <w:rPr>
          <w:color w:val="000000"/>
        </w:rPr>
        <w:t xml:space="preserve">mbiances beat a </w:t>
      </w:r>
      <w:r w:rsidR="0030436E">
        <w:rPr>
          <w:color w:val="000000"/>
        </w:rPr>
        <w:t>s</w:t>
      </w:r>
      <w:r w:rsidRPr="00185D2C">
        <w:rPr>
          <w:color w:val="000000"/>
        </w:rPr>
        <w:t xml:space="preserve">ingle </w:t>
      </w:r>
      <w:r w:rsidR="0030436E">
        <w:rPr>
          <w:color w:val="000000"/>
        </w:rPr>
        <w:t>a</w:t>
      </w:r>
      <w:r w:rsidRPr="00185D2C">
        <w:rPr>
          <w:color w:val="000000"/>
        </w:rPr>
        <w:t xml:space="preserve">tmosphere </w:t>
      </w:r>
      <w:r w:rsidR="0030436E">
        <w:rPr>
          <w:color w:val="000000"/>
        </w:rPr>
        <w:t>t</w:t>
      </w:r>
      <w:r w:rsidRPr="00185D2C">
        <w:rPr>
          <w:color w:val="000000"/>
        </w:rPr>
        <w:t>hroughout</w:t>
      </w:r>
    </w:p>
    <w:p w14:paraId="7A08286D" w14:textId="0717BB68" w:rsidR="0094229B" w:rsidRDefault="007700D1" w:rsidP="0094229B">
      <w:pPr>
        <w:jc w:val="center"/>
        <w:rPr>
          <w:color w:val="000000"/>
        </w:rPr>
      </w:pPr>
      <w:r>
        <w:rPr>
          <w:color w:val="000000"/>
        </w:rPr>
        <w:t>[Figure 5 here]</w:t>
      </w:r>
    </w:p>
    <w:p w14:paraId="6B0FA742" w14:textId="2498191D" w:rsidR="002631AF" w:rsidRPr="00185D2C" w:rsidRDefault="002631AF" w:rsidP="00923420">
      <w:pPr>
        <w:rPr>
          <w:color w:val="000000"/>
        </w:rPr>
      </w:pPr>
      <w:r w:rsidRPr="00185D2C">
        <w:rPr>
          <w:color w:val="000000"/>
        </w:rPr>
        <w:t xml:space="preserve">Each of the principles involves first treating a </w:t>
      </w:r>
      <w:r w:rsidR="006D091C" w:rsidRPr="00185D2C">
        <w:rPr>
          <w:color w:val="000000"/>
        </w:rPr>
        <w:t>casino</w:t>
      </w:r>
      <w:r w:rsidRPr="00185D2C">
        <w:rPr>
          <w:color w:val="000000"/>
        </w:rPr>
        <w:t xml:space="preserve"> as a somewhat fixed</w:t>
      </w:r>
      <w:r w:rsidR="006D091C">
        <w:rPr>
          <w:color w:val="000000"/>
        </w:rPr>
        <w:t xml:space="preserve"> and absolute</w:t>
      </w:r>
      <w:r w:rsidRPr="00185D2C">
        <w:rPr>
          <w:color w:val="000000"/>
        </w:rPr>
        <w:t xml:space="preserve"> entity, within which objects and opportunities to gamble can be distributed. </w:t>
      </w:r>
      <w:r w:rsidRPr="000D6436">
        <w:rPr>
          <w:color w:val="000000"/>
        </w:rPr>
        <w:t xml:space="preserve">The placement of such objects and opportunities involves making careful judgements about their relative positioning. </w:t>
      </w:r>
      <w:r w:rsidRPr="000D6436">
        <w:rPr>
          <w:color w:val="000000"/>
        </w:rPr>
        <w:t>These decisions</w:t>
      </w:r>
      <w:r w:rsidR="005A033F">
        <w:rPr>
          <w:color w:val="000000"/>
        </w:rPr>
        <w:t xml:space="preserve">, which depend on conceptualising the casino market in relative </w:t>
      </w:r>
      <w:r w:rsidR="00374D87">
        <w:rPr>
          <w:color w:val="000000"/>
        </w:rPr>
        <w:t xml:space="preserve">terms, </w:t>
      </w:r>
      <w:r w:rsidR="00374D87" w:rsidRPr="000D6436">
        <w:rPr>
          <w:color w:val="000000"/>
        </w:rPr>
        <w:t>are</w:t>
      </w:r>
      <w:r w:rsidRPr="000D6436">
        <w:rPr>
          <w:color w:val="000000"/>
        </w:rPr>
        <w:t xml:space="preserve"> crucial </w:t>
      </w:r>
      <w:r w:rsidRPr="000D6436">
        <w:rPr>
          <w:color w:val="000000"/>
        </w:rPr>
        <w:t xml:space="preserve">to producing the ‘right’ focal points, </w:t>
      </w:r>
      <w:r w:rsidRPr="000D6436">
        <w:rPr>
          <w:color w:val="000000"/>
        </w:rPr>
        <w:t>pathways</w:t>
      </w:r>
      <w:r w:rsidR="0030436E" w:rsidRPr="000D6436">
        <w:rPr>
          <w:color w:val="000000"/>
        </w:rPr>
        <w:t>,</w:t>
      </w:r>
      <w:r w:rsidR="00953110">
        <w:rPr>
          <w:color w:val="000000"/>
        </w:rPr>
        <w:t xml:space="preserve"> flows and speeds of production, exchange and consumption</w:t>
      </w:r>
      <w:r w:rsidRPr="000D6436">
        <w:rPr>
          <w:color w:val="000000"/>
        </w:rPr>
        <w:t>. The</w:t>
      </w:r>
      <w:r w:rsidRPr="00185D2C">
        <w:rPr>
          <w:color w:val="000000"/>
        </w:rPr>
        <w:t xml:space="preserve"> principles also reflect a deeply relational treatment of space</w:t>
      </w:r>
      <w:r w:rsidR="00953110">
        <w:rPr>
          <w:color w:val="000000"/>
        </w:rPr>
        <w:t xml:space="preserve">, with the </w:t>
      </w:r>
      <w:r w:rsidR="00953110" w:rsidRPr="00185D2C">
        <w:rPr>
          <w:color w:val="000000"/>
        </w:rPr>
        <w:t>qualified</w:t>
      </w:r>
      <w:r w:rsidRPr="00185D2C">
        <w:rPr>
          <w:color w:val="000000"/>
        </w:rPr>
        <w:t xml:space="preserve"> placement of objects and gambling opportunities </w:t>
      </w:r>
      <w:r w:rsidR="00953110">
        <w:rPr>
          <w:color w:val="000000"/>
        </w:rPr>
        <w:t>recognising that</w:t>
      </w:r>
      <w:r w:rsidRPr="00185D2C">
        <w:rPr>
          <w:color w:val="000000"/>
        </w:rPr>
        <w:t xml:space="preserve"> a casino floor is greater than the sum of its parts</w:t>
      </w:r>
      <w:r w:rsidR="00953110">
        <w:rPr>
          <w:color w:val="000000"/>
        </w:rPr>
        <w:t>, being lived and experienced as meaningful site</w:t>
      </w:r>
      <w:r w:rsidR="00503E1D">
        <w:rPr>
          <w:color w:val="000000"/>
        </w:rPr>
        <w:t>s</w:t>
      </w:r>
      <w:r w:rsidR="00953110">
        <w:rPr>
          <w:color w:val="000000"/>
        </w:rPr>
        <w:t xml:space="preserve"> of consumption</w:t>
      </w:r>
      <w:r w:rsidRPr="00185D2C">
        <w:rPr>
          <w:color w:val="000000"/>
        </w:rPr>
        <w:t xml:space="preserve">. This </w:t>
      </w:r>
      <w:r w:rsidRPr="00185D2C">
        <w:rPr>
          <w:color w:val="000000"/>
        </w:rPr>
        <w:t xml:space="preserve">sum depends on making calculations about how objects combine to produce desired emotional affects and behaviours. </w:t>
      </w:r>
      <w:r w:rsidR="00503E1D">
        <w:rPr>
          <w:color w:val="000000"/>
        </w:rPr>
        <w:t>Indeed, a</w:t>
      </w:r>
      <w:r w:rsidRPr="00185D2C">
        <w:rPr>
          <w:color w:val="000000"/>
        </w:rPr>
        <w:t>n appreciation for the sensitivity of humans as relational actors lies at the core of Friedman’s (2000) work and more br</w:t>
      </w:r>
      <w:r w:rsidR="006D091C">
        <w:rPr>
          <w:color w:val="000000"/>
        </w:rPr>
        <w:t>oadly across</w:t>
      </w:r>
      <w:r w:rsidRPr="00185D2C">
        <w:rPr>
          <w:color w:val="000000"/>
        </w:rPr>
        <w:t xml:space="preserve"> </w:t>
      </w:r>
      <w:r w:rsidR="006D091C">
        <w:rPr>
          <w:color w:val="000000"/>
        </w:rPr>
        <w:t>what is termed in the industry</w:t>
      </w:r>
      <w:r w:rsidRPr="00185D2C">
        <w:rPr>
          <w:color w:val="000000"/>
        </w:rPr>
        <w:t xml:space="preserve"> </w:t>
      </w:r>
      <w:r w:rsidR="006D091C">
        <w:rPr>
          <w:color w:val="000000"/>
        </w:rPr>
        <w:t>‘</w:t>
      </w:r>
      <w:r w:rsidRPr="00185D2C">
        <w:rPr>
          <w:color w:val="000000"/>
        </w:rPr>
        <w:t xml:space="preserve">casino design </w:t>
      </w:r>
      <w:r w:rsidRPr="00185D2C">
        <w:rPr>
          <w:color w:val="000000"/>
        </w:rPr>
        <w:t>psychology</w:t>
      </w:r>
      <w:r w:rsidR="0030436E">
        <w:rPr>
          <w:color w:val="000000"/>
        </w:rPr>
        <w:t xml:space="preserve">’ </w:t>
      </w:r>
      <w:r w:rsidR="0030436E">
        <w:rPr>
          <w:color w:val="000000"/>
        </w:rPr>
        <w:fldChar w:fldCharType="begin"/>
      </w:r>
      <w:r w:rsidR="0030436E">
        <w:rPr>
          <w:color w:val="000000"/>
        </w:rPr>
        <w:instrText xml:space="preserve"> ADDIN EN.CITE &lt;EndNote&gt;&lt;Cite&gt;&lt;Author&gt;Schüll&lt;/Author&gt;&lt;Year&gt;2014&lt;/Year&gt;&lt;IDText&gt;Addiction by design: Machine gambling in Las Vegas&lt;/IDText&gt;&lt;DisplayText&gt;(Schüll, 2014)&lt;/DisplayText&gt;&lt;record&gt;&lt;isbn&gt;0691160880&lt;/isbn&gt;&lt;titles&gt;&lt;title&gt;Addiction by design: Machine gambling in Las Vegas&lt;/title&gt;&lt;/titles&gt;&lt;contributors&gt;&lt;authors&gt;&lt;author&gt;Schüll, Natasha Dow&lt;/author&gt;&lt;/authors&gt;&lt;/contributors&gt;&lt;added-date format="utc"&gt;1612111511&lt;/added-date&gt;&lt;ref-type name="Book"&gt;6&lt;/ref-type&gt;&lt;dates&gt;&lt;year&gt;2014&lt;/year&gt;&lt;/dates&gt;&lt;rec-number&gt;445&lt;/rec-number&gt;&lt;publisher&gt;Princeton University Press&lt;/publisher&gt;&lt;last-updated-date format="utc"&gt;1612111511&lt;/last-updated-date&gt;&lt;/record&gt;&lt;/Cite&gt;&lt;/EndNote&gt;</w:instrText>
      </w:r>
      <w:r w:rsidR="0030436E">
        <w:rPr>
          <w:color w:val="000000"/>
        </w:rPr>
        <w:fldChar w:fldCharType="separate"/>
      </w:r>
      <w:r w:rsidR="0030436E">
        <w:rPr>
          <w:noProof/>
          <w:color w:val="000000"/>
        </w:rPr>
        <w:t>(Schüll, 2014)</w:t>
      </w:r>
      <w:r w:rsidR="0030436E">
        <w:rPr>
          <w:color w:val="000000"/>
        </w:rPr>
        <w:fldChar w:fldCharType="end"/>
      </w:r>
      <w:r w:rsidR="0030436E">
        <w:rPr>
          <w:color w:val="000000"/>
        </w:rPr>
        <w:t>.</w:t>
      </w:r>
      <w:r w:rsidRPr="00185D2C">
        <w:rPr>
          <w:color w:val="000000"/>
        </w:rPr>
        <w:t xml:space="preserve"> Friedman’s (2000) principles</w:t>
      </w:r>
      <w:r w:rsidR="006D091C">
        <w:rPr>
          <w:color w:val="000000"/>
        </w:rPr>
        <w:t xml:space="preserve"> and</w:t>
      </w:r>
      <w:r w:rsidRPr="00185D2C">
        <w:rPr>
          <w:color w:val="000000"/>
        </w:rPr>
        <w:t xml:space="preserve"> other contributions to the field of casino design psychology specifically reflect an understanding that humans are living and </w:t>
      </w:r>
      <w:r w:rsidRPr="00185D2C">
        <w:rPr>
          <w:color w:val="000000"/>
        </w:rPr>
        <w:lastRenderedPageBreak/>
        <w:t>spatially perceptive actors, with identities, emotions, expectations and desires that are responsive to, shaped by</w:t>
      </w:r>
      <w:r w:rsidRPr="00185D2C">
        <w:rPr>
          <w:color w:val="000000"/>
        </w:rPr>
        <w:t xml:space="preserve">, and constitutive of socio-material spaces and sites of exchange. </w:t>
      </w:r>
      <w:r w:rsidR="006D091C">
        <w:rPr>
          <w:color w:val="000000"/>
        </w:rPr>
        <w:t>The market’s handling and organisation</w:t>
      </w:r>
      <w:r w:rsidR="006E6078">
        <w:rPr>
          <w:color w:val="000000"/>
        </w:rPr>
        <w:t xml:space="preserve"> and its public acceptance</w:t>
      </w:r>
      <w:r w:rsidR="006D091C">
        <w:rPr>
          <w:color w:val="000000"/>
        </w:rPr>
        <w:t xml:space="preserve"> reflects and depends on </w:t>
      </w:r>
      <w:r w:rsidR="00503E1D">
        <w:rPr>
          <w:color w:val="000000"/>
        </w:rPr>
        <w:t xml:space="preserve">appreciating and feeding such </w:t>
      </w:r>
      <w:r w:rsidR="006D091C">
        <w:rPr>
          <w:color w:val="000000"/>
        </w:rPr>
        <w:t>spatial sensitivit</w:t>
      </w:r>
      <w:r w:rsidR="00503E1D">
        <w:rPr>
          <w:color w:val="000000"/>
        </w:rPr>
        <w:t>ies</w:t>
      </w:r>
      <w:r w:rsidR="006D091C">
        <w:rPr>
          <w:color w:val="000000"/>
        </w:rPr>
        <w:t xml:space="preserve">. </w:t>
      </w:r>
    </w:p>
    <w:p w14:paraId="52908B6F" w14:textId="7CD8CB42" w:rsidR="002631AF" w:rsidRPr="00185D2C" w:rsidRDefault="002631AF" w:rsidP="00923420">
      <w:pPr>
        <w:rPr>
          <w:shd w:val="clear" w:color="auto" w:fill="FFFFFF"/>
        </w:rPr>
      </w:pPr>
      <w:r w:rsidRPr="00185D2C">
        <w:rPr>
          <w:color w:val="000000"/>
        </w:rPr>
        <w:tab/>
      </w:r>
      <w:r w:rsidR="001D2EB4" w:rsidRPr="009B6C65">
        <w:rPr>
          <w:color w:val="000000"/>
        </w:rPr>
        <w:t>Sensitivity</w:t>
      </w:r>
      <w:r w:rsidRPr="00C46AB2">
        <w:rPr>
          <w:color w:val="000000"/>
        </w:rPr>
        <w:t xml:space="preserve"> for the relational dynamics of</w:t>
      </w:r>
      <w:r w:rsidR="00E941A4" w:rsidRPr="00C46AB2">
        <w:rPr>
          <w:color w:val="000000"/>
        </w:rPr>
        <w:t xml:space="preserve"> ‘lived’</w:t>
      </w:r>
      <w:r w:rsidRPr="00C46AB2">
        <w:rPr>
          <w:color w:val="000000"/>
        </w:rPr>
        <w:t xml:space="preserve"> space</w:t>
      </w:r>
      <w:r w:rsidR="00E941A4" w:rsidRPr="00996ACF">
        <w:rPr>
          <w:color w:val="000000"/>
        </w:rPr>
        <w:t>s</w:t>
      </w:r>
      <w:r w:rsidRPr="00996ACF">
        <w:rPr>
          <w:color w:val="000000"/>
        </w:rPr>
        <w:t xml:space="preserve"> </w:t>
      </w:r>
      <w:r w:rsidRPr="009B6C65">
        <w:rPr>
          <w:color w:val="000000"/>
        </w:rPr>
        <w:t xml:space="preserve">is </w:t>
      </w:r>
      <w:r w:rsidR="00E941A4" w:rsidRPr="009B6C65">
        <w:rPr>
          <w:color w:val="000000"/>
        </w:rPr>
        <w:t>particularly clear</w:t>
      </w:r>
      <w:r w:rsidRPr="009B6C65">
        <w:rPr>
          <w:color w:val="000000"/>
        </w:rPr>
        <w:t xml:space="preserve"> in unsuccessful and successful attempts to redesign casino floors. Famed casino designer Roger Thomas – the </w:t>
      </w:r>
      <w:r w:rsidRPr="009B6C65">
        <w:rPr>
          <w:color w:val="000000"/>
        </w:rPr>
        <w:t>man who has led the redesign in</w:t>
      </w:r>
      <w:r w:rsidRPr="00185D2C">
        <w:rPr>
          <w:color w:val="000000"/>
        </w:rPr>
        <w:t xml:space="preserve"> Las Vegas along radically different lines to Friedman’s (2000) p</w:t>
      </w:r>
      <w:r w:rsidR="00033DD2">
        <w:rPr>
          <w:color w:val="000000"/>
        </w:rPr>
        <w:t>r</w:t>
      </w:r>
      <w:r w:rsidRPr="00185D2C">
        <w:rPr>
          <w:color w:val="000000"/>
        </w:rPr>
        <w:t xml:space="preserve">inciples </w:t>
      </w:r>
      <w:r w:rsidR="00033DD2" w:rsidRPr="00185D2C">
        <w:rPr>
          <w:color w:val="000000"/>
        </w:rPr>
        <w:t>–</w:t>
      </w:r>
      <w:r w:rsidRPr="00185D2C">
        <w:rPr>
          <w:color w:val="000000"/>
        </w:rPr>
        <w:t xml:space="preserve"> speaks of the unsuccessful design of </w:t>
      </w:r>
      <w:r w:rsidRPr="00185D2C">
        <w:t xml:space="preserve">a high stakes slot machine room at the Wynn Las Vegas mega resort </w:t>
      </w:r>
      <w:r w:rsidR="00033DD2">
        <w:fldChar w:fldCharType="begin"/>
      </w:r>
      <w:r w:rsidR="00033DD2">
        <w:instrText xml:space="preserve"> ADDIN EN.CITE &lt;EndNote&gt;&lt;Cite&gt;&lt;Author&gt;Lehrer&lt;/Author&gt;&lt;Year&gt;2012&lt;/Year&gt;&lt;IDText&gt;Royal Flush: How Roger Thomas redesigned Vegas&lt;/IDText&gt;&lt;DisplayText&gt;(Lehrer, 2012)&lt;/DisplayText&gt;&lt;record&gt;&lt;urls&gt;&lt;related-urls&gt;&lt;url&gt;https://www.newyorker.com/magazine/2012/03/26/royal-flush-2&lt;/url&gt;&lt;/related-urls&gt;&lt;/urls&gt;&lt;titles&gt;&lt;title&gt;Royal Flush: How Roger Thomas redesigned Vegas&lt;/title&gt;&lt;/titles&gt;&lt;contributors&gt;&lt;authors&gt;&lt;author&gt;Lehrer, Jonah&lt;/author&gt;&lt;/authors&gt;&lt;/contributors&gt;&lt;added-date format="utc"&gt;1592836393&lt;/added-date&gt;&lt;pub-location&gt;Annals of Interiors&lt;/pub-location&gt;&lt;ref-type name="Electronic Article"&gt;43&lt;/ref-type&gt;&lt;dates&gt;&lt;year&gt;2012&lt;/year&gt;&lt;/dates&gt;&lt;rec-number&gt;305&lt;/rec-number&gt;&lt;last-updated-date format="utc"&gt;1593676234&lt;/last-updated-date&gt;&lt;/record&gt;&lt;/Cite&gt;&lt;/EndNote&gt;</w:instrText>
      </w:r>
      <w:r w:rsidR="00033DD2">
        <w:fldChar w:fldCharType="separate"/>
      </w:r>
      <w:r w:rsidR="00033DD2">
        <w:t>(Lehrer, 2012)</w:t>
      </w:r>
      <w:r w:rsidR="00033DD2">
        <w:fldChar w:fldCharType="end"/>
      </w:r>
      <w:r w:rsidRPr="00185D2C">
        <w:t xml:space="preserve">. Monitoring </w:t>
      </w:r>
      <w:r w:rsidR="00F11F43">
        <w:t>falling</w:t>
      </w:r>
      <w:r w:rsidR="00F11F43" w:rsidRPr="00185D2C">
        <w:t xml:space="preserve"> </w:t>
      </w:r>
      <w:r w:rsidRPr="00185D2C">
        <w:t xml:space="preserve">returns, he realised that the ‘clubby’ room, synonymous with “bourbon, testosterone, and </w:t>
      </w:r>
      <w:r w:rsidRPr="00185D2C">
        <w:t>cigars” (Lehrer, 2012), was very ‘male’. This was a</w:t>
      </w:r>
      <w:r w:rsidR="00E941A4">
        <w:t>n acute problem</w:t>
      </w:r>
      <w:r w:rsidRPr="00185D2C">
        <w:t xml:space="preserve"> because men were not playing the high stakes slot machines. In response, he designed a “place where a lady might feel comfortable” (Lehrer, 2012). Mirrors, floral arrangements, Italian marble flooring, sculptures, water features, and a new colour </w:t>
      </w:r>
      <w:r w:rsidRPr="00185D2C">
        <w:t>scheme were introduced to achieve the desired effect (</w:t>
      </w:r>
      <w:r w:rsidR="004028F2">
        <w:t>Figure</w:t>
      </w:r>
      <w:r w:rsidRPr="00185D2C">
        <w:t xml:space="preserve"> 6) (Lehrer, 2012). </w:t>
      </w:r>
      <w:r w:rsidR="00E941A4">
        <w:t xml:space="preserve">Thomas </w:t>
      </w:r>
      <w:r w:rsidR="007B053B">
        <w:t xml:space="preserve">thus </w:t>
      </w:r>
      <w:r w:rsidR="0030436E">
        <w:t>brought</w:t>
      </w:r>
      <w:r w:rsidRPr="00185D2C">
        <w:t xml:space="preserve"> together an ensemble of materials, lights, sounds and scents,</w:t>
      </w:r>
      <w:r w:rsidR="00E941A4">
        <w:t xml:space="preserve"> in an absolute space,</w:t>
      </w:r>
      <w:r w:rsidRPr="00185D2C">
        <w:t xml:space="preserve"> </w:t>
      </w:r>
      <w:r w:rsidRPr="00185D2C">
        <w:t xml:space="preserve">relatively and relationally arranged, in order to create </w:t>
      </w:r>
      <w:r w:rsidR="00E941A4">
        <w:t>an experience, premised on a figurative and objectified image of a ‘female’ customer</w:t>
      </w:r>
      <w:r w:rsidRPr="00185D2C">
        <w:t xml:space="preserve">. </w:t>
      </w:r>
    </w:p>
    <w:p w14:paraId="0E41EFED" w14:textId="77777777" w:rsidR="002631AF" w:rsidRPr="00185D2C" w:rsidRDefault="007700D1" w:rsidP="00923420">
      <w:pPr>
        <w:jc w:val="center"/>
      </w:pPr>
      <w:r>
        <w:t>[Figure 6 here]</w:t>
      </w:r>
    </w:p>
    <w:p w14:paraId="4DC18674" w14:textId="7997127B" w:rsidR="0094229B" w:rsidRDefault="002631AF" w:rsidP="00783C23">
      <w:r w:rsidRPr="00185D2C">
        <w:tab/>
        <w:t>Such examples reveal the careful and thoughtful spatio-market practices and spatial</w:t>
      </w:r>
      <w:r w:rsidR="0030436E">
        <w:t xml:space="preserve"> </w:t>
      </w:r>
      <w:r w:rsidRPr="00185D2C">
        <w:t>sensitivities</w:t>
      </w:r>
      <w:r w:rsidR="00E941A4">
        <w:t xml:space="preserve"> of designers involved in and integral to the</w:t>
      </w:r>
      <w:r w:rsidRPr="00185D2C">
        <w:t xml:space="preserve"> ongoing production of the </w:t>
      </w:r>
      <w:r w:rsidR="00E941A4" w:rsidRPr="00185D2C">
        <w:t>casino</w:t>
      </w:r>
      <w:r w:rsidRPr="00185D2C">
        <w:t xml:space="preserve"> market as a stable and legitimate formation. These practices and sensitivities are recursively distributed across multiple actors and their connected </w:t>
      </w:r>
      <w:r w:rsidRPr="00185D2C">
        <w:lastRenderedPageBreak/>
        <w:t xml:space="preserve">capacities and roles. They also change over time, echoing changing trends, flows, arrangements and value systems. </w:t>
      </w:r>
      <w:r w:rsidR="00E941A4">
        <w:t>The m</w:t>
      </w:r>
      <w:r w:rsidRPr="00185D2C">
        <w:t>arket</w:t>
      </w:r>
      <w:r w:rsidR="00E941A4">
        <w:t>’s</w:t>
      </w:r>
      <w:r w:rsidRPr="00185D2C">
        <w:t xml:space="preserve"> legitimacy, in turn, has </w:t>
      </w:r>
      <w:r w:rsidR="007B053B">
        <w:t>various</w:t>
      </w:r>
      <w:r w:rsidRPr="00185D2C">
        <w:t xml:space="preserve"> </w:t>
      </w:r>
      <w:r w:rsidR="007B053B">
        <w:t>histories. We</w:t>
      </w:r>
      <w:r>
        <w:t xml:space="preserve"> traced</w:t>
      </w:r>
      <w:r w:rsidR="007B053B">
        <w:t xml:space="preserve"> one line of enquiry </w:t>
      </w:r>
      <w:r>
        <w:t>above through to the spatio-market practices linked with the decision to invest in the</w:t>
      </w:r>
      <w:r w:rsidR="00145634">
        <w:t xml:space="preserve"> eventually</w:t>
      </w:r>
      <w:r>
        <w:t xml:space="preserve"> </w:t>
      </w:r>
      <w:r w:rsidR="007B053B" w:rsidRPr="007B053B">
        <w:t>paradigmatic</w:t>
      </w:r>
      <w:r w:rsidR="007B053B">
        <w:t xml:space="preserve"> </w:t>
      </w:r>
      <w:r>
        <w:t xml:space="preserve">El Rancho </w:t>
      </w:r>
      <w:r>
        <w:t>resort. Crucially, legitimacy</w:t>
      </w:r>
      <w:r w:rsidRPr="00185D2C">
        <w:t xml:space="preserve"> </w:t>
      </w:r>
      <w:r>
        <w:t xml:space="preserve">also </w:t>
      </w:r>
      <w:r w:rsidRPr="00185D2C">
        <w:t xml:space="preserve">has to be </w:t>
      </w:r>
      <w:r w:rsidR="00E941A4">
        <w:t>cultivated</w:t>
      </w:r>
      <w:r w:rsidRPr="00185D2C">
        <w:t xml:space="preserve"> continually and this unfolds through the ongoing performance of various and intersecting spatio-market practices</w:t>
      </w:r>
      <w:r>
        <w:t>, such as those (but not only those) aimed at interior design</w:t>
      </w:r>
      <w:r w:rsidRPr="00185D2C">
        <w:t>.</w:t>
      </w:r>
      <w:r>
        <w:t xml:space="preserve"> Accordingly, the market’s growth and legitimacy </w:t>
      </w:r>
      <w:r w:rsidR="0030436E">
        <w:t>are</w:t>
      </w:r>
      <w:r>
        <w:t xml:space="preserve"> not made in ‘a’ place, but rather through the everyday and simultaneous production of multiple connected material and discursive places, configured through and in accord with the </w:t>
      </w:r>
      <w:r>
        <w:t>dynamics of market practices and their related spatial dimensions.</w:t>
      </w:r>
      <w:r w:rsidR="00145634">
        <w:t xml:space="preserve"> Table 2 captures and extends several insights presented in reference to Harvey (1973, 2006) and Lefebvre (1991) key conceptual ideas. </w:t>
      </w:r>
    </w:p>
    <w:p w14:paraId="0CE37914" w14:textId="77777777" w:rsidR="00783C23" w:rsidRDefault="00783C23" w:rsidP="00783C23">
      <w:pPr>
        <w:jc w:val="center"/>
      </w:pPr>
    </w:p>
    <w:p w14:paraId="6C78DC4C" w14:textId="1E5EA7A5" w:rsidR="005F38FC" w:rsidRPr="00185D2C" w:rsidRDefault="00EA52E5" w:rsidP="00783C23">
      <w:pPr>
        <w:jc w:val="center"/>
      </w:pPr>
      <w:r>
        <w:t>[Table 2 here]</w:t>
      </w:r>
    </w:p>
    <w:p w14:paraId="0EABAA74" w14:textId="77777777" w:rsidR="00983AB0" w:rsidRDefault="29F13E99" w:rsidP="003D3447">
      <w:pPr>
        <w:pStyle w:val="Heading2"/>
      </w:pPr>
      <w:r>
        <w:t>Conclusion</w:t>
      </w:r>
    </w:p>
    <w:p w14:paraId="6AB6EFF7" w14:textId="5A57039E" w:rsidR="004E7530" w:rsidRDefault="00DA089A" w:rsidP="00CD0759">
      <w:r>
        <w:t xml:space="preserve">We have contributed a means of conceptualising the always and everyday spatial dimensions of market practices and market making. </w:t>
      </w:r>
      <w:r w:rsidR="00486229">
        <w:t>As others have argued, s</w:t>
      </w:r>
      <w:r w:rsidR="00467CD0">
        <w:t>pace is typically treated as a</w:t>
      </w:r>
      <w:r w:rsidR="00BE51A7">
        <w:t xml:space="preserve"> </w:t>
      </w:r>
      <w:r w:rsidR="00467CD0">
        <w:t>neutral backdrop or abstract environment</w:t>
      </w:r>
      <w:r w:rsidR="00BE51A7">
        <w:t xml:space="preserve"> in market-oriented research</w:t>
      </w:r>
      <w:r w:rsidR="00486229">
        <w:t xml:space="preserve"> </w:t>
      </w:r>
      <w:r w:rsidR="00783C23">
        <w:fldChar w:fldCharType="begin">
          <w:fldData xml:space="preserve">PEVuZE5vdGU+PENpdGU+PEF1dGhvcj5DYXN0aWxob3M8L0F1dGhvcj48WWVhcj4yMDE3PC9ZZWFy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</w:fldData>
        </w:fldChar>
      </w:r>
      <w:r w:rsidR="00783C23">
        <w:instrText xml:space="preserve"> ADDIN EN.CITE </w:instrText>
      </w:r>
      <w:r w:rsidR="00783C23">
        <w:fldChar w:fldCharType="begin">
          <w:fldData xml:space="preserve">PEVuZE5vdGU+PENpdGU+PEF1dGhvcj5DYXN0aWxob3M8L0F1dGhvcj48WWVhcj4yMDE3PC9ZZWFy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</w:fldData>
        </w:fldChar>
      </w:r>
      <w:r w:rsidR="00783C23">
        <w:instrText xml:space="preserve"> ADDIN EN.CITE.DATA </w:instrText>
      </w:r>
      <w:r w:rsidR="00783C23">
        <w:fldChar w:fldCharType="end"/>
      </w:r>
      <w:r w:rsidR="00783C23">
        <w:fldChar w:fldCharType="separate"/>
      </w:r>
      <w:r w:rsidR="00783C23">
        <w:rPr>
          <w:noProof/>
        </w:rPr>
        <w:t>(Alvarez León et al., 2018; Castilhos &amp; Dolbec, 2018; Castilhos et al., 2017)</w:t>
      </w:r>
      <w:r w:rsidR="00783C23">
        <w:fldChar w:fldCharType="end"/>
      </w:r>
      <w:r w:rsidR="00467CD0">
        <w:t>. This being the case, t</w:t>
      </w:r>
      <w:r w:rsidR="00616FE6">
        <w:t xml:space="preserve">he idea that markets are spatial formations is neither </w:t>
      </w:r>
      <w:r>
        <w:t>novel</w:t>
      </w:r>
      <w:r w:rsidR="00616FE6">
        <w:t xml:space="preserve"> nor controversial. </w:t>
      </w:r>
      <w:r w:rsidR="005D7960">
        <w:t>Pre-existing spatial concepts</w:t>
      </w:r>
      <w:r w:rsidR="00467CD0">
        <w:t xml:space="preserve"> </w:t>
      </w:r>
      <w:r w:rsidR="0030436E">
        <w:rPr>
          <w:i/>
          <w:iCs/>
        </w:rPr>
        <w:t>–</w:t>
      </w:r>
      <w:r w:rsidR="00467CD0">
        <w:t xml:space="preserve"> site, place, territory, region, scale, </w:t>
      </w:r>
      <w:r w:rsidR="00467CD0" w:rsidRPr="00620CC9">
        <w:t>network</w:t>
      </w:r>
      <w:r w:rsidR="00467CD0">
        <w:t xml:space="preserve"> </w:t>
      </w:r>
      <w:r w:rsidR="0030436E">
        <w:rPr>
          <w:i/>
          <w:iCs/>
        </w:rPr>
        <w:t>–</w:t>
      </w:r>
      <w:r w:rsidR="00467CD0">
        <w:t xml:space="preserve"> </w:t>
      </w:r>
      <w:r w:rsidR="005D7960">
        <w:t xml:space="preserve">have </w:t>
      </w:r>
      <w:r w:rsidR="00467CD0">
        <w:t xml:space="preserve">increasingly </w:t>
      </w:r>
      <w:r w:rsidR="005D7960">
        <w:t>been used across marketing theory and ec</w:t>
      </w:r>
      <w:r w:rsidR="00467CD0">
        <w:t xml:space="preserve">onomic geography to explain the </w:t>
      </w:r>
      <w:r w:rsidR="00467CD0">
        <w:t>broader</w:t>
      </w:r>
      <w:r>
        <w:t xml:space="preserve"> </w:t>
      </w:r>
      <w:r w:rsidR="005D7960">
        <w:t>organisation</w:t>
      </w:r>
      <w:r>
        <w:t xml:space="preserve"> and politics</w:t>
      </w:r>
      <w:r w:rsidR="005D7960">
        <w:t xml:space="preserve"> of markets (</w:t>
      </w:r>
      <w:r w:rsidR="0077584D">
        <w:t xml:space="preserve">see, for example </w:t>
      </w:r>
      <w:r w:rsidR="00CD0759">
        <w:t xml:space="preserve">Berndt </w:t>
      </w:r>
      <w:r w:rsidR="00783C23">
        <w:t>&amp;</w:t>
      </w:r>
      <w:r w:rsidR="00CD0759">
        <w:t xml:space="preserve"> </w:t>
      </w:r>
      <w:proofErr w:type="spellStart"/>
      <w:r w:rsidR="00CD0759">
        <w:t>Boeckler</w:t>
      </w:r>
      <w:proofErr w:type="spellEnd"/>
      <w:r w:rsidR="00CD0759">
        <w:t>, 2011;</w:t>
      </w:r>
      <w:r w:rsidR="00CD0759" w:rsidRPr="008B40CF">
        <w:t xml:space="preserve"> </w:t>
      </w:r>
      <w:proofErr w:type="spellStart"/>
      <w:r w:rsidR="00BE51A7" w:rsidRPr="00BE51A7">
        <w:t>Castilhos</w:t>
      </w:r>
      <w:proofErr w:type="spellEnd"/>
      <w:r w:rsidR="00BE51A7" w:rsidRPr="00BE51A7">
        <w:t xml:space="preserve"> et al., 2017, </w:t>
      </w:r>
      <w:r w:rsidR="0077584D">
        <w:t xml:space="preserve">Alvarez León et al., 2018; </w:t>
      </w:r>
      <w:r w:rsidR="0077584D" w:rsidRPr="0077584D">
        <w:lastRenderedPageBreak/>
        <w:t xml:space="preserve">Ashton </w:t>
      </w:r>
      <w:r w:rsidR="00783C23">
        <w:t>&amp;</w:t>
      </w:r>
      <w:r w:rsidR="0077584D" w:rsidRPr="0077584D">
        <w:t xml:space="preserve"> </w:t>
      </w:r>
      <w:proofErr w:type="spellStart"/>
      <w:r w:rsidR="0077584D" w:rsidRPr="0077584D">
        <w:t>Christophers</w:t>
      </w:r>
      <w:proofErr w:type="spellEnd"/>
      <w:r w:rsidR="0077584D" w:rsidRPr="0077584D">
        <w:t>, 2018, Hall, 2018</w:t>
      </w:r>
      <w:r w:rsidR="0077584D">
        <w:t xml:space="preserve">; </w:t>
      </w:r>
      <w:proofErr w:type="spellStart"/>
      <w:r w:rsidR="00BE51A7" w:rsidRPr="00BE51A7">
        <w:t>Castilhos</w:t>
      </w:r>
      <w:proofErr w:type="spellEnd"/>
      <w:r w:rsidR="00BE51A7" w:rsidRPr="00BE51A7">
        <w:t xml:space="preserve"> </w:t>
      </w:r>
      <w:r w:rsidR="00783C23">
        <w:t>&amp;</w:t>
      </w:r>
      <w:r w:rsidR="00BE51A7" w:rsidRPr="00BE51A7">
        <w:t xml:space="preserve"> </w:t>
      </w:r>
      <w:proofErr w:type="spellStart"/>
      <w:r w:rsidR="00BE51A7" w:rsidRPr="00BE51A7">
        <w:t>Dolbec</w:t>
      </w:r>
      <w:proofErr w:type="spellEnd"/>
      <w:r w:rsidR="00BE51A7" w:rsidRPr="00BE51A7">
        <w:t xml:space="preserve">, 2018, </w:t>
      </w:r>
      <w:proofErr w:type="spellStart"/>
      <w:r w:rsidR="00BE51A7" w:rsidRPr="00BE51A7">
        <w:t>Vicdan</w:t>
      </w:r>
      <w:proofErr w:type="spellEnd"/>
      <w:r w:rsidR="00BE51A7" w:rsidRPr="00BE51A7">
        <w:t xml:space="preserve"> </w:t>
      </w:r>
      <w:r w:rsidR="00783C23">
        <w:t>&amp;</w:t>
      </w:r>
      <w:r w:rsidR="00BE51A7" w:rsidRPr="00BE51A7">
        <w:t xml:space="preserve"> Hong, 2018</w:t>
      </w:r>
      <w:r w:rsidR="00BE51A7">
        <w:t xml:space="preserve">; </w:t>
      </w:r>
      <w:proofErr w:type="spellStart"/>
      <w:r w:rsidR="00BE51A7">
        <w:t>Lloveras</w:t>
      </w:r>
      <w:proofErr w:type="spellEnd"/>
      <w:r w:rsidR="00BE51A7">
        <w:t xml:space="preserve"> et al., 2018; </w:t>
      </w:r>
      <w:r w:rsidR="00BE51A7" w:rsidRPr="00BE51A7">
        <w:t>Roux et</w:t>
      </w:r>
      <w:r w:rsidR="00BE51A7">
        <w:t xml:space="preserve"> al., 2018</w:t>
      </w:r>
      <w:r w:rsidR="005D7960">
        <w:t xml:space="preserve">). </w:t>
      </w:r>
      <w:r w:rsidR="00783C23">
        <w:t>I</w:t>
      </w:r>
      <w:r w:rsidR="005D7960">
        <w:t>n market studies,</w:t>
      </w:r>
      <w:r>
        <w:t xml:space="preserve"> where everyday performativity is emphasised through a focus on practice, </w:t>
      </w:r>
      <w:r w:rsidR="005D7960">
        <w:t>t</w:t>
      </w:r>
      <w:r>
        <w:t>he spatiality of markets is</w:t>
      </w:r>
      <w:r w:rsidR="00DA5639">
        <w:t xml:space="preserve"> </w:t>
      </w:r>
      <w:r>
        <w:t>implicitly</w:t>
      </w:r>
      <w:r w:rsidR="005D7960">
        <w:t xml:space="preserve"> suggested through discussion of ‘context’ and </w:t>
      </w:r>
      <w:r>
        <w:t>‘dist</w:t>
      </w:r>
      <w:r w:rsidR="00CD0759">
        <w:t xml:space="preserve">ribution’ </w:t>
      </w:r>
      <w:r w:rsidR="005F7D2D">
        <w:fldChar w:fldCharType="begin">
          <w:fldData xml:space="preserve">PEVuZE5vdGU+PENpdGU+PEF1dGhvcj5LamVsbGJlcmc8L0F1dGhvcj48WWVhcj4yMDA2PC9ZZWFy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</w:fldData>
        </w:fldChar>
      </w:r>
      <w:r w:rsidR="005F7D2D">
        <w:instrText xml:space="preserve"> ADDIN EN.CITE </w:instrText>
      </w:r>
      <w:r w:rsidR="005F7D2D">
        <w:fldChar w:fldCharType="begin">
          <w:fldData xml:space="preserve">PEVuZE5vdGU+PENpdGU+PEF1dGhvcj5LamVsbGJlcmc8L0F1dGhvcj48WWVhcj4yMDA2PC9ZZWFy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</w:fldData>
        </w:fldChar>
      </w:r>
      <w:r w:rsidR="005F7D2D">
        <w:instrText xml:space="preserve"> ADDIN EN.CITE.DATA </w:instrText>
      </w:r>
      <w:r w:rsidR="005F7D2D">
        <w:fldChar w:fldCharType="end"/>
      </w:r>
      <w:r w:rsidR="005F7D2D">
        <w:fldChar w:fldCharType="separate"/>
      </w:r>
      <w:r w:rsidR="005F7D2D">
        <w:rPr>
          <w:noProof/>
        </w:rPr>
        <w:t>(Araujo, 2007; Finch &amp; Geiger, 2010; Kjellberg &amp; Helgesson, 2006; Stigzelius et al., 2018)</w:t>
      </w:r>
      <w:r w:rsidR="005F7D2D">
        <w:fldChar w:fldCharType="end"/>
      </w:r>
      <w:r w:rsidR="005F7D2D">
        <w:t>.</w:t>
      </w:r>
      <w:r w:rsidR="00CD0759">
        <w:t xml:space="preserve"> </w:t>
      </w:r>
      <w:r w:rsidR="00467CD0">
        <w:t xml:space="preserve">We </w:t>
      </w:r>
      <w:r w:rsidR="00534E0C">
        <w:t xml:space="preserve">build on and </w:t>
      </w:r>
      <w:r w:rsidR="00467CD0">
        <w:t>add s</w:t>
      </w:r>
      <w:r w:rsidR="00534E0C">
        <w:t>ubtlety to these contributions by introducing the concept ‘spatio-market practice’. This concept sees the spatial dimensions of market making folded inside</w:t>
      </w:r>
      <w:r w:rsidR="00A169FB">
        <w:t xml:space="preserve"> the practices of market actors. This move</w:t>
      </w:r>
      <w:r w:rsidR="00534E0C">
        <w:t xml:space="preserve"> </w:t>
      </w:r>
      <w:r w:rsidR="00A169FB">
        <w:t>accepts</w:t>
      </w:r>
      <w:r w:rsidR="00534E0C">
        <w:t xml:space="preserve"> that practitioners cannot avoid </w:t>
      </w:r>
      <w:r w:rsidR="0030436E">
        <w:t>“</w:t>
      </w:r>
      <w:r w:rsidR="00534E0C">
        <w:t>trial by space</w:t>
      </w:r>
      <w:r w:rsidR="0030436E">
        <w:t>”</w:t>
      </w:r>
      <w:r w:rsidR="00A169FB">
        <w:t xml:space="preserve"> (Lefebvre, 1991, p. 416). It also recognises that market actors necessarily </w:t>
      </w:r>
      <w:r w:rsidR="00534E0C">
        <w:t xml:space="preserve">draw on various spatial concepts as part of </w:t>
      </w:r>
      <w:r w:rsidR="00A169FB">
        <w:t>performing</w:t>
      </w:r>
      <w:r w:rsidR="00534E0C">
        <w:t xml:space="preserve"> and ordering </w:t>
      </w:r>
      <w:r w:rsidR="00A169FB">
        <w:t>their work and markets more broadly.</w:t>
      </w:r>
      <w:r w:rsidR="00734F36">
        <w:t xml:space="preserve"> </w:t>
      </w:r>
    </w:p>
    <w:p w14:paraId="0720D00B" w14:textId="5EFEF9B2" w:rsidR="004F3979" w:rsidRDefault="00734F36" w:rsidP="004F3979">
      <w:r>
        <w:t xml:space="preserve">The value of the concept lies in its empirical application. Through a short illustrative case, we articulated an alternative account of the American casino market’s growth and legitimacy. </w:t>
      </w:r>
      <w:r>
        <w:t>We showed that the market’s growth and wider public acceptance were thoroughly and inescapably spatial affairs</w:t>
      </w:r>
      <w:r w:rsidR="00322858">
        <w:t>. In other words, the market was created and enabled through practices</w:t>
      </w:r>
      <w:r w:rsidR="00022A46">
        <w:t xml:space="preserve"> and conceptualisations </w:t>
      </w:r>
      <w:r w:rsidR="00322858">
        <w:t xml:space="preserve">executed in </w:t>
      </w:r>
      <w:r w:rsidR="00E747D0">
        <w:t>reference</w:t>
      </w:r>
      <w:r w:rsidR="00322858">
        <w:t xml:space="preserve"> to</w:t>
      </w:r>
      <w:r w:rsidR="00C60284">
        <w:t xml:space="preserve"> various enactments of</w:t>
      </w:r>
      <w:r w:rsidR="00145634">
        <w:t xml:space="preserve"> </w:t>
      </w:r>
      <w:r w:rsidR="00322858">
        <w:t>space</w:t>
      </w:r>
      <w:r w:rsidR="00145634">
        <w:t>(s)</w:t>
      </w:r>
      <w:r w:rsidR="00322858">
        <w:t xml:space="preserve"> i.e., </w:t>
      </w:r>
      <w:r w:rsidR="00C60284">
        <w:t>sited developments</w:t>
      </w:r>
      <w:r w:rsidR="00322858">
        <w:t xml:space="preserve"> and</w:t>
      </w:r>
      <w:r w:rsidR="00C60284">
        <w:t xml:space="preserve"> the</w:t>
      </w:r>
      <w:r w:rsidR="00322858">
        <w:t xml:space="preserve"> </w:t>
      </w:r>
      <w:r w:rsidR="005F7D2D">
        <w:t>careful</w:t>
      </w:r>
      <w:r w:rsidR="00322858">
        <w:t xml:space="preserve"> desig</w:t>
      </w:r>
      <w:r w:rsidR="00C60284">
        <w:t>n</w:t>
      </w:r>
      <w:r w:rsidR="00322858">
        <w:t xml:space="preserve"> </w:t>
      </w:r>
      <w:r w:rsidR="005F7D2D">
        <w:t xml:space="preserve">of </w:t>
      </w:r>
      <w:r w:rsidR="00322858">
        <w:t>casinos</w:t>
      </w:r>
      <w:r w:rsidR="00693961">
        <w:t xml:space="preserve"> to </w:t>
      </w:r>
      <w:r w:rsidR="00115CE0">
        <w:t xml:space="preserve">make the market accessible and </w:t>
      </w:r>
      <w:r w:rsidR="00DA0A2B">
        <w:t>acceptable</w:t>
      </w:r>
      <w:r w:rsidR="00322858">
        <w:t xml:space="preserve">. </w:t>
      </w:r>
      <w:r w:rsidR="00823271">
        <w:t>More specifically, we revealed how decisions about where and how to make a market</w:t>
      </w:r>
      <w:r w:rsidR="00896B97">
        <w:t>,</w:t>
      </w:r>
      <w:r w:rsidR="00823271">
        <w:t xml:space="preserve"> and whom and what to serve</w:t>
      </w:r>
      <w:r w:rsidR="00896B97">
        <w:t>,</w:t>
      </w:r>
      <w:r w:rsidR="00823271">
        <w:t xml:space="preserve"> are anchored in the spatio-market practices of market actors and how they </w:t>
      </w:r>
      <w:r w:rsidR="00896B97">
        <w:t>perceive</w:t>
      </w:r>
      <w:r w:rsidR="00823271">
        <w:t>,</w:t>
      </w:r>
      <w:r w:rsidR="00896B97">
        <w:t xml:space="preserve"> conceptualise and live</w:t>
      </w:r>
      <w:r w:rsidR="00823271">
        <w:t xml:space="preserve"> market spaces. </w:t>
      </w:r>
      <w:r w:rsidR="00896B97">
        <w:t xml:space="preserve">In this regard, absolute, relative and relational treatments of space, as configured through the performance of spatio-market practices, permeate the uneven constitution and functioning of sites of production, exchange and consumption. Indeed, the enactment of such conceptions </w:t>
      </w:r>
      <w:r w:rsidR="00896B97">
        <w:lastRenderedPageBreak/>
        <w:t xml:space="preserve">is integral to the everyday performance and framing of markets as physical and discursive formations. The emergence of casino resorts and the making of more </w:t>
      </w:r>
      <w:r w:rsidR="005F7D2D">
        <w:t>‘</w:t>
      </w:r>
      <w:r w:rsidR="00896B97">
        <w:t>feminine</w:t>
      </w:r>
      <w:r w:rsidR="005F7D2D">
        <w:t>’</w:t>
      </w:r>
      <w:r w:rsidR="00896B97">
        <w:t xml:space="preserve"> gambling rooms evidence this suggestion.     </w:t>
      </w:r>
    </w:p>
    <w:p w14:paraId="254D6BD2" w14:textId="195AD1C3" w:rsidR="00E747D0" w:rsidRDefault="00983AB0" w:rsidP="00E747D0">
      <w:r w:rsidRPr="00DF5E21">
        <w:t xml:space="preserve">By </w:t>
      </w:r>
      <w:r w:rsidR="004F3979" w:rsidRPr="00DF5E21">
        <w:t>introducing</w:t>
      </w:r>
      <w:r w:rsidRPr="00DF5E21">
        <w:t xml:space="preserve"> </w:t>
      </w:r>
      <w:r w:rsidR="0030436E">
        <w:t xml:space="preserve">the notion of </w:t>
      </w:r>
      <w:r w:rsidR="004F3979" w:rsidRPr="00DF5E21">
        <w:t xml:space="preserve">spatio-market </w:t>
      </w:r>
      <w:r w:rsidR="004F3979" w:rsidRPr="00DF5E21">
        <w:t>practice</w:t>
      </w:r>
      <w:r w:rsidRPr="00DF5E21">
        <w:t>, we hope to stimulate further inquiry into</w:t>
      </w:r>
      <w:r w:rsidR="004F3979" w:rsidRPr="00DF5E21">
        <w:t xml:space="preserve"> the spatial d</w:t>
      </w:r>
      <w:r w:rsidR="004F3979" w:rsidRPr="00DF5E21">
        <w:t xml:space="preserve">ynamics of market making. </w:t>
      </w:r>
      <w:r w:rsidR="005D5903">
        <w:t xml:space="preserve">Fruitful avenues for research may include, for instance, those linked to contemporary forms of digital technologies and devices. The sense of boundless movement and cloud-based services and exchanges granted by these technologies raise interesting questions about the </w:t>
      </w:r>
      <w:r w:rsidR="00C60284">
        <w:t>making</w:t>
      </w:r>
      <w:r w:rsidR="005D5903">
        <w:t xml:space="preserve"> of ‘digital’ spaces, what this takes and the relationships</w:t>
      </w:r>
      <w:r w:rsidR="00C60284">
        <w:t>, purposes and communities</w:t>
      </w:r>
      <w:r w:rsidR="005D5903">
        <w:t xml:space="preserve"> they do and do not </w:t>
      </w:r>
      <w:r w:rsidR="00C60284">
        <w:t>serve</w:t>
      </w:r>
      <w:r w:rsidR="005D5903">
        <w:t>. Another contemporary area of study relates to the Covid-19 pandemic</w:t>
      </w:r>
      <w:r w:rsidR="007C7DC5">
        <w:t xml:space="preserve">. This quite unprecedented </w:t>
      </w:r>
      <w:r w:rsidR="00C60284">
        <w:t>period of disruption</w:t>
      </w:r>
      <w:r w:rsidR="007C7DC5">
        <w:t xml:space="preserve"> has seen a mass reordering of socio-spatial relations, with social distancing becoming a norm, various boundaries hardened, and </w:t>
      </w:r>
      <w:r w:rsidR="00E747D0">
        <w:t>morphing</w:t>
      </w:r>
      <w:r w:rsidR="007C7DC5">
        <w:t xml:space="preserve"> geographies of production, distribution and consumption</w:t>
      </w:r>
      <w:r w:rsidR="00E747D0">
        <w:t xml:space="preserve">. Examining spatio-market practices offers a novel opportunity to discern the cultural, political and economic dimensions of this moment, everyday effects and implications. </w:t>
      </w:r>
    </w:p>
    <w:p w14:paraId="134EB397" w14:textId="1D7CD0A2" w:rsidR="00DF5E21" w:rsidRDefault="00E747D0" w:rsidP="005F7D2D">
      <w:r>
        <w:t>In this regard and thinking more broadly, w</w:t>
      </w:r>
      <w:r w:rsidR="004F3979" w:rsidRPr="00DF5E21">
        <w:t xml:space="preserve">e believe that the concept can be used as a lens to reveal what it takes to realise markets, and what and </w:t>
      </w:r>
      <w:r w:rsidR="00DA5639" w:rsidRPr="00DF5E21">
        <w:t>whom</w:t>
      </w:r>
      <w:r w:rsidR="004F3979" w:rsidRPr="00DF5E21">
        <w:t xml:space="preserve"> such realisations serve. This possibly hinges on discarding any </w:t>
      </w:r>
      <w:r w:rsidR="00DA5639">
        <w:t>‘</w:t>
      </w:r>
      <w:r w:rsidR="004F3979" w:rsidRPr="00DF5E21">
        <w:t>unit-like</w:t>
      </w:r>
      <w:r w:rsidR="00DA5639">
        <w:t>’</w:t>
      </w:r>
      <w:r w:rsidR="004F3979" w:rsidRPr="00DF5E21">
        <w:t xml:space="preserve"> treatment of space</w:t>
      </w:r>
      <w:r w:rsidR="004E401F">
        <w:t xml:space="preserve"> or spatial </w:t>
      </w:r>
      <w:r w:rsidR="0030436E">
        <w:t>concepts and</w:t>
      </w:r>
      <w:r w:rsidR="004F3979" w:rsidRPr="00DF5E21">
        <w:t xml:space="preserve"> accepting that there are multiple marke</w:t>
      </w:r>
      <w:r w:rsidR="004E401F">
        <w:t>t practices and multiple market</w:t>
      </w:r>
      <w:r w:rsidR="00DF5E21" w:rsidRPr="00DF5E21">
        <w:t xml:space="preserve"> spaces that are necessarily made and navigated in ways that are ‘real’ in their effects.</w:t>
      </w:r>
      <w:r w:rsidR="009A70F4">
        <w:t xml:space="preserve"> </w:t>
      </w:r>
    </w:p>
    <w:p w14:paraId="585C9ACF" w14:textId="77777777" w:rsidR="005F7D2D" w:rsidRDefault="005F7D2D" w:rsidP="005F7D2D"/>
    <w:p w14:paraId="4D4C539D" w14:textId="77777777" w:rsidR="005702AD" w:rsidRPr="005937D0" w:rsidRDefault="00B90508" w:rsidP="0030436E">
      <w:pPr>
        <w:pStyle w:val="Heading2"/>
        <w:numPr>
          <w:ilvl w:val="0"/>
          <w:numId w:val="0"/>
        </w:numPr>
        <w:ind w:left="284" w:hanging="284"/>
      </w:pPr>
      <w:r>
        <w:t xml:space="preserve">References </w:t>
      </w:r>
    </w:p>
    <w:p w14:paraId="3835D4E6" w14:textId="77777777" w:rsidR="005F7D2D" w:rsidRPr="005F7D2D" w:rsidRDefault="00932A49" w:rsidP="005F7D2D">
      <w:pPr>
        <w:pStyle w:val="EndNoteBibliography"/>
        <w:rPr>
          <w:noProof/>
        </w:rPr>
      </w:pPr>
      <w:r w:rsidRPr="005937D0">
        <w:fldChar w:fldCharType="begin"/>
      </w:r>
      <w:r w:rsidRPr="00923420">
        <w:instrText xml:space="preserve"> ADDIN EN.REFLIST </w:instrText>
      </w:r>
      <w:r w:rsidRPr="005937D0">
        <w:fldChar w:fldCharType="separate"/>
      </w:r>
      <w:r w:rsidR="005F7D2D" w:rsidRPr="005F7D2D">
        <w:rPr>
          <w:noProof/>
        </w:rPr>
        <w:t xml:space="preserve">Adams, P. C. (1996). Protest and the scale politics of telecommunications. </w:t>
      </w:r>
      <w:r w:rsidR="005F7D2D" w:rsidRPr="005F7D2D">
        <w:rPr>
          <w:i/>
          <w:noProof/>
        </w:rPr>
        <w:t>Political geography, 15</w:t>
      </w:r>
      <w:r w:rsidR="005F7D2D" w:rsidRPr="005F7D2D">
        <w:rPr>
          <w:noProof/>
        </w:rPr>
        <w:t xml:space="preserve">(5), 419-441. </w:t>
      </w:r>
    </w:p>
    <w:p w14:paraId="0BF952F0" w14:textId="77777777" w:rsidR="005F7D2D" w:rsidRPr="005F7D2D" w:rsidRDefault="005F7D2D" w:rsidP="005F7D2D">
      <w:pPr>
        <w:pStyle w:val="EndNoteBibliography"/>
        <w:rPr>
          <w:noProof/>
        </w:rPr>
      </w:pPr>
      <w:r w:rsidRPr="005F7D2D">
        <w:rPr>
          <w:noProof/>
        </w:rPr>
        <w:lastRenderedPageBreak/>
        <w:t xml:space="preserve">Alvarez León, L. F., Yu, L., &amp; Christophers, B. (2018). Introduction: The spatial constitution of markets. </w:t>
      </w:r>
      <w:r w:rsidRPr="005F7D2D">
        <w:rPr>
          <w:i/>
          <w:noProof/>
        </w:rPr>
        <w:t>Economic Geography, 94</w:t>
      </w:r>
      <w:r w:rsidRPr="005F7D2D">
        <w:rPr>
          <w:noProof/>
        </w:rPr>
        <w:t xml:space="preserve">(3), 211-216. </w:t>
      </w:r>
    </w:p>
    <w:p w14:paraId="5D891657" w14:textId="77777777" w:rsidR="005F7D2D" w:rsidRPr="005F7D2D" w:rsidRDefault="005F7D2D" w:rsidP="005F7D2D">
      <w:pPr>
        <w:pStyle w:val="EndNoteBibliography"/>
        <w:rPr>
          <w:noProof/>
        </w:rPr>
      </w:pPr>
      <w:r w:rsidRPr="005F7D2D">
        <w:rPr>
          <w:noProof/>
        </w:rPr>
        <w:t xml:space="preserve">Araujo, L. (2007). Markets, market-making and marketing. </w:t>
      </w:r>
      <w:r w:rsidRPr="005F7D2D">
        <w:rPr>
          <w:i/>
          <w:noProof/>
        </w:rPr>
        <w:t>Marketing theory, 7</w:t>
      </w:r>
      <w:r w:rsidRPr="005F7D2D">
        <w:rPr>
          <w:noProof/>
        </w:rPr>
        <w:t xml:space="preserve">(3), 211-226. </w:t>
      </w:r>
    </w:p>
    <w:p w14:paraId="5BF21A41" w14:textId="77777777" w:rsidR="005F7D2D" w:rsidRPr="005F7D2D" w:rsidRDefault="005F7D2D" w:rsidP="005F7D2D">
      <w:pPr>
        <w:pStyle w:val="EndNoteBibliography"/>
        <w:rPr>
          <w:noProof/>
        </w:rPr>
      </w:pPr>
      <w:r w:rsidRPr="005F7D2D">
        <w:rPr>
          <w:noProof/>
        </w:rPr>
        <w:t xml:space="preserve">Araujo, L., Finch, J., &amp; Kjellberg, H. (2010). </w:t>
      </w:r>
      <w:r w:rsidRPr="005F7D2D">
        <w:rPr>
          <w:i/>
          <w:noProof/>
        </w:rPr>
        <w:t>Reconnecting marketing to markets</w:t>
      </w:r>
      <w:r w:rsidRPr="005F7D2D">
        <w:rPr>
          <w:noProof/>
        </w:rPr>
        <w:t>: Oxford University Press.</w:t>
      </w:r>
    </w:p>
    <w:p w14:paraId="0E97FEBF" w14:textId="77777777" w:rsidR="005F7D2D" w:rsidRPr="005F7D2D" w:rsidRDefault="005F7D2D" w:rsidP="005F7D2D">
      <w:pPr>
        <w:pStyle w:val="EndNoteBibliography"/>
        <w:rPr>
          <w:noProof/>
        </w:rPr>
      </w:pPr>
      <w:r w:rsidRPr="005F7D2D">
        <w:rPr>
          <w:noProof/>
        </w:rPr>
        <w:t xml:space="preserve">Araujo, L., Kjellberg, H., &amp; Spencer, R. (2008). Market practices and forms: introduction to the special issue. </w:t>
      </w:r>
      <w:r w:rsidRPr="005F7D2D">
        <w:rPr>
          <w:i/>
          <w:noProof/>
        </w:rPr>
        <w:t>Marketing Theory, 8</w:t>
      </w:r>
      <w:r w:rsidRPr="005F7D2D">
        <w:rPr>
          <w:noProof/>
        </w:rPr>
        <w:t xml:space="preserve">(1), 5-14. </w:t>
      </w:r>
    </w:p>
    <w:p w14:paraId="4A613AA3" w14:textId="77777777" w:rsidR="005F7D2D" w:rsidRPr="005F7D2D" w:rsidRDefault="005F7D2D" w:rsidP="005F7D2D">
      <w:pPr>
        <w:pStyle w:val="EndNoteBibliography"/>
        <w:rPr>
          <w:noProof/>
        </w:rPr>
      </w:pPr>
      <w:r w:rsidRPr="005F7D2D">
        <w:rPr>
          <w:noProof/>
        </w:rPr>
        <w:t xml:space="preserve">Arnould, E. J., &amp; Thompson, C. J. (2005). Consumer culture theory (CCT): Twenty years of research. </w:t>
      </w:r>
      <w:r w:rsidRPr="005F7D2D">
        <w:rPr>
          <w:i/>
          <w:noProof/>
        </w:rPr>
        <w:t>Journal of consumer research, 31</w:t>
      </w:r>
      <w:r w:rsidRPr="005F7D2D">
        <w:rPr>
          <w:noProof/>
        </w:rPr>
        <w:t xml:space="preserve">(4), 868-882. </w:t>
      </w:r>
    </w:p>
    <w:p w14:paraId="4DC31705" w14:textId="77777777" w:rsidR="005F7D2D" w:rsidRPr="005F7D2D" w:rsidRDefault="005F7D2D" w:rsidP="005F7D2D">
      <w:pPr>
        <w:pStyle w:val="EndNoteBibliography"/>
        <w:rPr>
          <w:noProof/>
        </w:rPr>
      </w:pPr>
      <w:r w:rsidRPr="005F7D2D">
        <w:rPr>
          <w:noProof/>
        </w:rPr>
        <w:t xml:space="preserve">Ashton, P., &amp; Christophers, B. (2018). Remaking mortgage markets by remaking mortgages: US housing finance after the crisis. </w:t>
      </w:r>
      <w:r w:rsidRPr="005F7D2D">
        <w:rPr>
          <w:i/>
          <w:noProof/>
        </w:rPr>
        <w:t>Economic Geography, 94</w:t>
      </w:r>
      <w:r w:rsidRPr="005F7D2D">
        <w:rPr>
          <w:noProof/>
        </w:rPr>
        <w:t xml:space="preserve">(3), 238-258. </w:t>
      </w:r>
    </w:p>
    <w:p w14:paraId="4C482A69" w14:textId="77777777" w:rsidR="005F7D2D" w:rsidRPr="005F7D2D" w:rsidRDefault="005F7D2D" w:rsidP="005F7D2D">
      <w:pPr>
        <w:pStyle w:val="EndNoteBibliography"/>
        <w:rPr>
          <w:noProof/>
        </w:rPr>
      </w:pPr>
      <w:r w:rsidRPr="005F7D2D">
        <w:rPr>
          <w:noProof/>
        </w:rPr>
        <w:t xml:space="preserve">Aubert-Gamet, V., &amp; Cova, B. (1999). Servicescapes: From modern non-places to postmodern common places. </w:t>
      </w:r>
      <w:r w:rsidRPr="005F7D2D">
        <w:rPr>
          <w:i/>
          <w:noProof/>
        </w:rPr>
        <w:t>Journal of Business Research, 44</w:t>
      </w:r>
      <w:r w:rsidRPr="005F7D2D">
        <w:rPr>
          <w:noProof/>
        </w:rPr>
        <w:t xml:space="preserve">(1), 37-45. </w:t>
      </w:r>
    </w:p>
    <w:p w14:paraId="364EF9D9" w14:textId="77777777" w:rsidR="005F7D2D" w:rsidRPr="005F7D2D" w:rsidRDefault="005F7D2D" w:rsidP="005F7D2D">
      <w:pPr>
        <w:pStyle w:val="EndNoteBibliography"/>
        <w:rPr>
          <w:noProof/>
        </w:rPr>
      </w:pPr>
      <w:r w:rsidRPr="005F7D2D">
        <w:rPr>
          <w:noProof/>
        </w:rPr>
        <w:t xml:space="preserve">Bennett, T., &amp; Joyce, P. (2013). </w:t>
      </w:r>
      <w:r w:rsidRPr="005F7D2D">
        <w:rPr>
          <w:i/>
          <w:noProof/>
        </w:rPr>
        <w:t>Material powers: Cultural studies, history and the material turn</w:t>
      </w:r>
      <w:r w:rsidRPr="005F7D2D">
        <w:rPr>
          <w:noProof/>
        </w:rPr>
        <w:t>: Routledge.</w:t>
      </w:r>
    </w:p>
    <w:p w14:paraId="44DB9245" w14:textId="77777777" w:rsidR="005F7D2D" w:rsidRPr="005F7D2D" w:rsidRDefault="005F7D2D" w:rsidP="005F7D2D">
      <w:pPr>
        <w:pStyle w:val="EndNoteBibliography"/>
        <w:rPr>
          <w:noProof/>
        </w:rPr>
      </w:pPr>
      <w:r w:rsidRPr="005F7D2D">
        <w:rPr>
          <w:noProof/>
        </w:rPr>
        <w:t xml:space="preserve">Berndt, C., &amp; Boeckler, M. (2009). Geographies of circulation and exchange: Constructions of markets. </w:t>
      </w:r>
      <w:r w:rsidRPr="005F7D2D">
        <w:rPr>
          <w:i/>
          <w:noProof/>
        </w:rPr>
        <w:t>Progress in Human Geography, 33</w:t>
      </w:r>
      <w:r w:rsidRPr="005F7D2D">
        <w:rPr>
          <w:noProof/>
        </w:rPr>
        <w:t xml:space="preserve">(4), 535-551. </w:t>
      </w:r>
    </w:p>
    <w:p w14:paraId="7B4DBA93" w14:textId="77777777" w:rsidR="005F7D2D" w:rsidRPr="005F7D2D" w:rsidRDefault="005F7D2D" w:rsidP="005F7D2D">
      <w:pPr>
        <w:pStyle w:val="EndNoteBibliography"/>
        <w:rPr>
          <w:noProof/>
        </w:rPr>
      </w:pPr>
      <w:r w:rsidRPr="005F7D2D">
        <w:rPr>
          <w:noProof/>
        </w:rPr>
        <w:t xml:space="preserve">Berndt, C., &amp; Boeckler, M. (2011). Performative regional (dis) integration: transnational markets, mobile commodities, and bordered North–South differences. </w:t>
      </w:r>
      <w:r w:rsidRPr="005F7D2D">
        <w:rPr>
          <w:i/>
          <w:noProof/>
        </w:rPr>
        <w:t>Environment and Planning A, 43</w:t>
      </w:r>
      <w:r w:rsidRPr="005F7D2D">
        <w:rPr>
          <w:noProof/>
        </w:rPr>
        <w:t xml:space="preserve">(5), 1057-1078. </w:t>
      </w:r>
    </w:p>
    <w:p w14:paraId="63F878EA" w14:textId="77777777" w:rsidR="005F7D2D" w:rsidRPr="005F7D2D" w:rsidRDefault="005F7D2D" w:rsidP="005F7D2D">
      <w:pPr>
        <w:pStyle w:val="EndNoteBibliography"/>
        <w:rPr>
          <w:noProof/>
        </w:rPr>
      </w:pPr>
      <w:r w:rsidRPr="005F7D2D">
        <w:rPr>
          <w:noProof/>
        </w:rPr>
        <w:t xml:space="preserve">Berndt, C., &amp; Boeckler, M. (2012). Geographies of marketization. </w:t>
      </w:r>
      <w:r w:rsidRPr="005F7D2D">
        <w:rPr>
          <w:i/>
          <w:noProof/>
        </w:rPr>
        <w:t>The new companion to economic geography</w:t>
      </w:r>
      <w:r w:rsidRPr="005F7D2D">
        <w:rPr>
          <w:noProof/>
        </w:rPr>
        <w:t xml:space="preserve">, 199-212. </w:t>
      </w:r>
    </w:p>
    <w:p w14:paraId="0F52ECC2" w14:textId="77777777" w:rsidR="005F7D2D" w:rsidRPr="005F7D2D" w:rsidRDefault="005F7D2D" w:rsidP="005F7D2D">
      <w:pPr>
        <w:pStyle w:val="EndNoteBibliography"/>
        <w:rPr>
          <w:noProof/>
        </w:rPr>
      </w:pPr>
      <w:r w:rsidRPr="005F7D2D">
        <w:rPr>
          <w:noProof/>
        </w:rPr>
        <w:t xml:space="preserve">Beyes, T., &amp; Holt, R. (2020). The Topographical Imagination: Space and organization theory. </w:t>
      </w:r>
      <w:r w:rsidRPr="005F7D2D">
        <w:rPr>
          <w:i/>
          <w:noProof/>
        </w:rPr>
        <w:t>Organization Theory, 1</w:t>
      </w:r>
      <w:r w:rsidRPr="005F7D2D">
        <w:rPr>
          <w:noProof/>
        </w:rPr>
        <w:t xml:space="preserve">(2), 2631787720913880. </w:t>
      </w:r>
    </w:p>
    <w:p w14:paraId="0EEFD6A3" w14:textId="77777777" w:rsidR="005F7D2D" w:rsidRPr="005F7D2D" w:rsidRDefault="005F7D2D" w:rsidP="005F7D2D">
      <w:pPr>
        <w:pStyle w:val="EndNoteBibliography"/>
        <w:rPr>
          <w:noProof/>
        </w:rPr>
      </w:pPr>
      <w:r w:rsidRPr="005F7D2D">
        <w:rPr>
          <w:noProof/>
        </w:rPr>
        <w:t xml:space="preserve">Bitner, M. J. (1992). Servicescapes: The impact of physical surroundings on customers and employees. </w:t>
      </w:r>
      <w:r w:rsidRPr="005F7D2D">
        <w:rPr>
          <w:i/>
          <w:noProof/>
        </w:rPr>
        <w:t>Journal of marketing, 56</w:t>
      </w:r>
      <w:r w:rsidRPr="005F7D2D">
        <w:rPr>
          <w:noProof/>
        </w:rPr>
        <w:t xml:space="preserve">(2), 57-71. </w:t>
      </w:r>
    </w:p>
    <w:p w14:paraId="4E94F666" w14:textId="77777777" w:rsidR="005F7D2D" w:rsidRPr="005F7D2D" w:rsidRDefault="005F7D2D" w:rsidP="005F7D2D">
      <w:pPr>
        <w:pStyle w:val="EndNoteBibliography"/>
        <w:rPr>
          <w:noProof/>
        </w:rPr>
      </w:pPr>
      <w:r w:rsidRPr="005F7D2D">
        <w:rPr>
          <w:noProof/>
        </w:rPr>
        <w:t xml:space="preserve">Boeckler, M., &amp; Berndt, C. (2013). Geographies of circulation and exchange III: The great crisis and marketization ‘after markets’. </w:t>
      </w:r>
      <w:r w:rsidRPr="005F7D2D">
        <w:rPr>
          <w:i/>
          <w:noProof/>
        </w:rPr>
        <w:t>Progress in Human Geography, 37</w:t>
      </w:r>
      <w:r w:rsidRPr="005F7D2D">
        <w:rPr>
          <w:noProof/>
        </w:rPr>
        <w:t xml:space="preserve">(3), 424-432. </w:t>
      </w:r>
    </w:p>
    <w:p w14:paraId="5A230A8C" w14:textId="77777777" w:rsidR="005F7D2D" w:rsidRPr="005F7D2D" w:rsidRDefault="005F7D2D" w:rsidP="005F7D2D">
      <w:pPr>
        <w:pStyle w:val="EndNoteBibliography"/>
        <w:rPr>
          <w:noProof/>
        </w:rPr>
      </w:pPr>
      <w:r w:rsidRPr="005F7D2D">
        <w:rPr>
          <w:noProof/>
        </w:rPr>
        <w:t xml:space="preserve">Brenner, N. (1997). State territorial restructuring and the production of spatial scale: urban and regional planning in the Federal Republic of Germany, 1960–1990. </w:t>
      </w:r>
      <w:r w:rsidRPr="005F7D2D">
        <w:rPr>
          <w:i/>
          <w:noProof/>
        </w:rPr>
        <w:t>Political geography, 16</w:t>
      </w:r>
      <w:r w:rsidRPr="005F7D2D">
        <w:rPr>
          <w:noProof/>
        </w:rPr>
        <w:t xml:space="preserve">(4), 273-306. </w:t>
      </w:r>
    </w:p>
    <w:p w14:paraId="1224D607" w14:textId="77777777" w:rsidR="005F7D2D" w:rsidRPr="005F7D2D" w:rsidRDefault="005F7D2D" w:rsidP="005F7D2D">
      <w:pPr>
        <w:pStyle w:val="EndNoteBibliography"/>
        <w:rPr>
          <w:noProof/>
        </w:rPr>
      </w:pPr>
      <w:r w:rsidRPr="005F7D2D">
        <w:rPr>
          <w:noProof/>
        </w:rPr>
        <w:t xml:space="preserve">Callon, M. (2009). Civilizing markets: Carbon trading between in vitro and in vivo experiments. </w:t>
      </w:r>
      <w:r w:rsidRPr="005F7D2D">
        <w:rPr>
          <w:i/>
          <w:noProof/>
        </w:rPr>
        <w:t>Accounting, organizations and society, 34</w:t>
      </w:r>
      <w:r w:rsidRPr="005F7D2D">
        <w:rPr>
          <w:noProof/>
        </w:rPr>
        <w:t xml:space="preserve">(3-4), 535-548. </w:t>
      </w:r>
    </w:p>
    <w:p w14:paraId="224568BD" w14:textId="77777777" w:rsidR="005F7D2D" w:rsidRPr="005F7D2D" w:rsidRDefault="005F7D2D" w:rsidP="005F7D2D">
      <w:pPr>
        <w:pStyle w:val="EndNoteBibliography"/>
        <w:rPr>
          <w:noProof/>
        </w:rPr>
      </w:pPr>
      <w:r w:rsidRPr="005F7D2D">
        <w:rPr>
          <w:noProof/>
        </w:rPr>
        <w:t xml:space="preserve">Callon, M., &amp; Law, J. (2005). On Qualculation, Agency, and Otherness. </w:t>
      </w:r>
      <w:r w:rsidRPr="005F7D2D">
        <w:rPr>
          <w:i/>
          <w:noProof/>
        </w:rPr>
        <w:t>Environment and Planning D: Society and Space, 23</w:t>
      </w:r>
      <w:r w:rsidRPr="005F7D2D">
        <w:rPr>
          <w:noProof/>
        </w:rPr>
        <w:t>(5), 717-733. doi:10.1068/d343t</w:t>
      </w:r>
    </w:p>
    <w:p w14:paraId="4E2F65DE" w14:textId="77777777" w:rsidR="005F7D2D" w:rsidRPr="005F7D2D" w:rsidRDefault="005F7D2D" w:rsidP="005F7D2D">
      <w:pPr>
        <w:pStyle w:val="EndNoteBibliography"/>
        <w:rPr>
          <w:noProof/>
        </w:rPr>
      </w:pPr>
      <w:r w:rsidRPr="005F7D2D">
        <w:rPr>
          <w:noProof/>
        </w:rPr>
        <w:t xml:space="preserve">Callon, M., &amp; Muniesa, F. (2005). Economic Markets as Calculative Collective Devices. </w:t>
      </w:r>
      <w:r w:rsidRPr="005F7D2D">
        <w:rPr>
          <w:i/>
          <w:noProof/>
        </w:rPr>
        <w:t>Organization Studies, 26</w:t>
      </w:r>
      <w:r w:rsidRPr="005F7D2D">
        <w:rPr>
          <w:noProof/>
        </w:rPr>
        <w:t>(8), 1229-1250. doi:10.1177/0170840605056393</w:t>
      </w:r>
    </w:p>
    <w:p w14:paraId="694F0BBF" w14:textId="77777777" w:rsidR="005F7D2D" w:rsidRPr="005F7D2D" w:rsidRDefault="005F7D2D" w:rsidP="005F7D2D">
      <w:pPr>
        <w:pStyle w:val="EndNoteBibliography"/>
        <w:rPr>
          <w:noProof/>
        </w:rPr>
      </w:pPr>
      <w:r w:rsidRPr="005F7D2D">
        <w:rPr>
          <w:noProof/>
        </w:rPr>
        <w:t xml:space="preserve">Castilhos, R. B., &amp; Dolbec, P.-Y. (2018). Conceptualizing spatial types: characteristics, transitions, and research avenues. </w:t>
      </w:r>
      <w:r w:rsidRPr="005F7D2D">
        <w:rPr>
          <w:i/>
          <w:noProof/>
        </w:rPr>
        <w:t>Marketing Theory, 18</w:t>
      </w:r>
      <w:r w:rsidRPr="005F7D2D">
        <w:rPr>
          <w:noProof/>
        </w:rPr>
        <w:t xml:space="preserve">(2), 154-168. </w:t>
      </w:r>
    </w:p>
    <w:p w14:paraId="631C9A48" w14:textId="77777777" w:rsidR="005F7D2D" w:rsidRPr="005F7D2D" w:rsidRDefault="005F7D2D" w:rsidP="005F7D2D">
      <w:pPr>
        <w:pStyle w:val="EndNoteBibliography"/>
        <w:rPr>
          <w:noProof/>
        </w:rPr>
      </w:pPr>
      <w:r w:rsidRPr="005F7D2D">
        <w:rPr>
          <w:noProof/>
        </w:rPr>
        <w:t xml:space="preserve">Castilhos, R. B., Dolbec, P.-Y., &amp; Veresiu, E. (2017). Introducing a spatial perspective to analyze market dynamics. </w:t>
      </w:r>
      <w:r w:rsidRPr="005F7D2D">
        <w:rPr>
          <w:i/>
          <w:noProof/>
        </w:rPr>
        <w:t>Marketing Theory, 17</w:t>
      </w:r>
      <w:r w:rsidRPr="005F7D2D">
        <w:rPr>
          <w:noProof/>
        </w:rPr>
        <w:t xml:space="preserve">(1), 9-29. </w:t>
      </w:r>
    </w:p>
    <w:p w14:paraId="352AF5AB" w14:textId="77777777" w:rsidR="005F7D2D" w:rsidRPr="005F7D2D" w:rsidRDefault="005F7D2D" w:rsidP="005F7D2D">
      <w:pPr>
        <w:pStyle w:val="EndNoteBibliography"/>
        <w:rPr>
          <w:noProof/>
        </w:rPr>
      </w:pPr>
      <w:r w:rsidRPr="005F7D2D">
        <w:rPr>
          <w:noProof/>
        </w:rPr>
        <w:t xml:space="preserve">Chatzidakis, A., Maclaran, P., &amp; Bradshaw, A. (2012). Heterotopian space and the utopics of ethical and green consumption. </w:t>
      </w:r>
      <w:r w:rsidRPr="005F7D2D">
        <w:rPr>
          <w:i/>
          <w:noProof/>
        </w:rPr>
        <w:t>Journal of Marketing Management, 28</w:t>
      </w:r>
      <w:r w:rsidRPr="005F7D2D">
        <w:rPr>
          <w:noProof/>
        </w:rPr>
        <w:t xml:space="preserve">(3-4), 494-515. </w:t>
      </w:r>
    </w:p>
    <w:p w14:paraId="1F1C7BDD" w14:textId="77777777" w:rsidR="005F7D2D" w:rsidRPr="005F7D2D" w:rsidRDefault="005F7D2D" w:rsidP="005F7D2D">
      <w:pPr>
        <w:pStyle w:val="EndNoteBibliography"/>
        <w:rPr>
          <w:noProof/>
        </w:rPr>
      </w:pPr>
      <w:r w:rsidRPr="005F7D2D">
        <w:rPr>
          <w:noProof/>
        </w:rPr>
        <w:lastRenderedPageBreak/>
        <w:t>Chatzidakis, A., McEachern, M. G., &amp; Warnaby, G. (2018). Consumption in and of Space and Place: Introduction to the Special Issue. In: SAGE Publications Sage UK: London, England.</w:t>
      </w:r>
    </w:p>
    <w:p w14:paraId="05B7D433" w14:textId="77777777" w:rsidR="005F7D2D" w:rsidRPr="005F7D2D" w:rsidRDefault="005F7D2D" w:rsidP="005F7D2D">
      <w:pPr>
        <w:pStyle w:val="EndNoteBibliography"/>
        <w:rPr>
          <w:noProof/>
        </w:rPr>
      </w:pPr>
      <w:r w:rsidRPr="005F7D2D">
        <w:rPr>
          <w:noProof/>
        </w:rPr>
        <w:t xml:space="preserve">Christophers, B. (2014a). From Marx to market and back again: Performing the economy. </w:t>
      </w:r>
      <w:r w:rsidRPr="005F7D2D">
        <w:rPr>
          <w:i/>
          <w:noProof/>
        </w:rPr>
        <w:t>Geoforum, 57</w:t>
      </w:r>
      <w:r w:rsidRPr="005F7D2D">
        <w:rPr>
          <w:noProof/>
        </w:rPr>
        <w:t xml:space="preserve">, 12-20. </w:t>
      </w:r>
    </w:p>
    <w:p w14:paraId="539539E0" w14:textId="77777777" w:rsidR="005F7D2D" w:rsidRPr="005F7D2D" w:rsidRDefault="005F7D2D" w:rsidP="005F7D2D">
      <w:pPr>
        <w:pStyle w:val="EndNoteBibliography"/>
        <w:rPr>
          <w:noProof/>
        </w:rPr>
      </w:pPr>
      <w:r w:rsidRPr="005F7D2D">
        <w:rPr>
          <w:noProof/>
        </w:rPr>
        <w:t xml:space="preserve">Christophers, B. (2014b). The territorial fix: Price, power and profit in the geographies of markets. </w:t>
      </w:r>
      <w:r w:rsidRPr="005F7D2D">
        <w:rPr>
          <w:i/>
          <w:noProof/>
        </w:rPr>
        <w:t>Progress in Human Geography, 38</w:t>
      </w:r>
      <w:r w:rsidRPr="005F7D2D">
        <w:rPr>
          <w:noProof/>
        </w:rPr>
        <w:t xml:space="preserve">(6), 754-770. </w:t>
      </w:r>
    </w:p>
    <w:p w14:paraId="56569E1B" w14:textId="77777777" w:rsidR="005F7D2D" w:rsidRPr="005F7D2D" w:rsidRDefault="005F7D2D" w:rsidP="005F7D2D">
      <w:pPr>
        <w:pStyle w:val="EndNoteBibliography"/>
        <w:rPr>
          <w:noProof/>
        </w:rPr>
      </w:pPr>
      <w:r w:rsidRPr="005F7D2D">
        <w:rPr>
          <w:noProof/>
        </w:rPr>
        <w:t xml:space="preserve">Cochoy, F. (2008). Calculation, qualculation, calqulation: shopping cart arithmetic, equipped cognition and the clustered consumer. </w:t>
      </w:r>
      <w:r w:rsidRPr="005F7D2D">
        <w:rPr>
          <w:i/>
          <w:noProof/>
        </w:rPr>
        <w:t>Marketing theory, 8</w:t>
      </w:r>
      <w:r w:rsidRPr="005F7D2D">
        <w:rPr>
          <w:noProof/>
        </w:rPr>
        <w:t xml:space="preserve">(1), 15-44. </w:t>
      </w:r>
    </w:p>
    <w:p w14:paraId="10B57391" w14:textId="77777777" w:rsidR="005F7D2D" w:rsidRPr="005F7D2D" w:rsidRDefault="005F7D2D" w:rsidP="005F7D2D">
      <w:pPr>
        <w:pStyle w:val="EndNoteBibliography"/>
        <w:rPr>
          <w:noProof/>
        </w:rPr>
      </w:pPr>
      <w:r w:rsidRPr="005F7D2D">
        <w:rPr>
          <w:noProof/>
        </w:rPr>
        <w:t xml:space="preserve">Cochoy, F. (2009). Driving a shopping cart from STS to business, and the other way round: On the introduction of shopping carts in American grocery stores (1936—1959). </w:t>
      </w:r>
      <w:r w:rsidRPr="005F7D2D">
        <w:rPr>
          <w:i/>
          <w:noProof/>
        </w:rPr>
        <w:t>Organization, 16</w:t>
      </w:r>
      <w:r w:rsidRPr="005F7D2D">
        <w:rPr>
          <w:noProof/>
        </w:rPr>
        <w:t xml:space="preserve">(1), 31-55. </w:t>
      </w:r>
    </w:p>
    <w:p w14:paraId="06ED07D8" w14:textId="77777777" w:rsidR="005F7D2D" w:rsidRPr="005F7D2D" w:rsidRDefault="005F7D2D" w:rsidP="005F7D2D">
      <w:pPr>
        <w:pStyle w:val="EndNoteBibliography"/>
        <w:rPr>
          <w:noProof/>
        </w:rPr>
      </w:pPr>
      <w:r w:rsidRPr="005F7D2D">
        <w:rPr>
          <w:noProof/>
        </w:rPr>
        <w:t xml:space="preserve">Cochoy, F., Trompette, P., &amp; Araujo, L. (2016). From market agencements to market agencing: an introduction. </w:t>
      </w:r>
      <w:r w:rsidRPr="005F7D2D">
        <w:rPr>
          <w:i/>
          <w:noProof/>
        </w:rPr>
        <w:t>Consumption Markets &amp; Culture, 19</w:t>
      </w:r>
      <w:r w:rsidRPr="005F7D2D">
        <w:rPr>
          <w:noProof/>
        </w:rPr>
        <w:t xml:space="preserve">(1), 3-16. </w:t>
      </w:r>
    </w:p>
    <w:p w14:paraId="548F283D" w14:textId="77777777" w:rsidR="005F7D2D" w:rsidRPr="005F7D2D" w:rsidRDefault="005F7D2D" w:rsidP="005F7D2D">
      <w:pPr>
        <w:pStyle w:val="EndNoteBibliography"/>
        <w:rPr>
          <w:noProof/>
        </w:rPr>
      </w:pPr>
      <w:r w:rsidRPr="005F7D2D">
        <w:rPr>
          <w:noProof/>
        </w:rPr>
        <w:t xml:space="preserve">Cox, K. R. (1995). Globalisation, competition and the politics of local economic development. </w:t>
      </w:r>
      <w:r w:rsidRPr="005F7D2D">
        <w:rPr>
          <w:i/>
          <w:noProof/>
        </w:rPr>
        <w:t>Urban studies, 32</w:t>
      </w:r>
      <w:r w:rsidRPr="005F7D2D">
        <w:rPr>
          <w:noProof/>
        </w:rPr>
        <w:t xml:space="preserve">(2), 213-224. </w:t>
      </w:r>
    </w:p>
    <w:p w14:paraId="2950B298" w14:textId="77777777" w:rsidR="005F7D2D" w:rsidRPr="005F7D2D" w:rsidRDefault="005F7D2D" w:rsidP="005F7D2D">
      <w:pPr>
        <w:pStyle w:val="EndNoteBibliography"/>
        <w:rPr>
          <w:noProof/>
        </w:rPr>
      </w:pPr>
      <w:r w:rsidRPr="005F7D2D">
        <w:rPr>
          <w:noProof/>
        </w:rPr>
        <w:t xml:space="preserve">Day, G. S. (1981). The product life cycle: analysis and applications issues. </w:t>
      </w:r>
      <w:r w:rsidRPr="005F7D2D">
        <w:rPr>
          <w:i/>
          <w:noProof/>
        </w:rPr>
        <w:t>Journal of marketing, 45</w:t>
      </w:r>
      <w:r w:rsidRPr="005F7D2D">
        <w:rPr>
          <w:noProof/>
        </w:rPr>
        <w:t xml:space="preserve">(4), 60-67. </w:t>
      </w:r>
    </w:p>
    <w:p w14:paraId="0F061A28" w14:textId="77777777" w:rsidR="005F7D2D" w:rsidRPr="005F7D2D" w:rsidRDefault="005F7D2D" w:rsidP="005F7D2D">
      <w:pPr>
        <w:pStyle w:val="EndNoteBibliography"/>
        <w:rPr>
          <w:noProof/>
        </w:rPr>
      </w:pPr>
      <w:r w:rsidRPr="005F7D2D">
        <w:rPr>
          <w:noProof/>
        </w:rPr>
        <w:t xml:space="preserve">Finch, J., &amp; Geiger, S. (2010). Positioning and relating: Market boundaries and the slippery identity of the marketing object. </w:t>
      </w:r>
      <w:r w:rsidRPr="005F7D2D">
        <w:rPr>
          <w:i/>
          <w:noProof/>
        </w:rPr>
        <w:t>Marketing Theory, 10</w:t>
      </w:r>
      <w:r w:rsidRPr="005F7D2D">
        <w:rPr>
          <w:noProof/>
        </w:rPr>
        <w:t xml:space="preserve">(3), 237-251. </w:t>
      </w:r>
    </w:p>
    <w:p w14:paraId="43D33418" w14:textId="77777777" w:rsidR="005F7D2D" w:rsidRPr="005F7D2D" w:rsidRDefault="005F7D2D" w:rsidP="005F7D2D">
      <w:pPr>
        <w:pStyle w:val="EndNoteBibliography"/>
        <w:rPr>
          <w:noProof/>
        </w:rPr>
      </w:pPr>
      <w:r w:rsidRPr="005F7D2D">
        <w:rPr>
          <w:noProof/>
        </w:rPr>
        <w:t xml:space="preserve">Foucault, M. (1980). </w:t>
      </w:r>
      <w:r w:rsidRPr="005F7D2D">
        <w:rPr>
          <w:i/>
          <w:noProof/>
        </w:rPr>
        <w:t>Power/knowledge: Selected interviews and other writings, 1972-1977</w:t>
      </w:r>
      <w:r w:rsidRPr="005F7D2D">
        <w:rPr>
          <w:noProof/>
        </w:rPr>
        <w:t>: Vintage.</w:t>
      </w:r>
    </w:p>
    <w:p w14:paraId="5D700467" w14:textId="77777777" w:rsidR="005F7D2D" w:rsidRPr="005F7D2D" w:rsidRDefault="005F7D2D" w:rsidP="005F7D2D">
      <w:pPr>
        <w:pStyle w:val="EndNoteBibliography"/>
        <w:rPr>
          <w:noProof/>
        </w:rPr>
      </w:pPr>
      <w:r w:rsidRPr="005F7D2D">
        <w:rPr>
          <w:noProof/>
        </w:rPr>
        <w:t xml:space="preserve">Foucault, M. (1986). Of other spaces. </w:t>
      </w:r>
      <w:r w:rsidRPr="005F7D2D">
        <w:rPr>
          <w:i/>
          <w:noProof/>
        </w:rPr>
        <w:t>Diacritics, 16</w:t>
      </w:r>
      <w:r w:rsidRPr="005F7D2D">
        <w:rPr>
          <w:noProof/>
        </w:rPr>
        <w:t xml:space="preserve">(1), 22-27. </w:t>
      </w:r>
    </w:p>
    <w:p w14:paraId="3356BBEF" w14:textId="77777777" w:rsidR="005F7D2D" w:rsidRPr="005F7D2D" w:rsidRDefault="005F7D2D" w:rsidP="005F7D2D">
      <w:pPr>
        <w:pStyle w:val="EndNoteBibliography"/>
        <w:rPr>
          <w:noProof/>
        </w:rPr>
      </w:pPr>
      <w:r w:rsidRPr="005F7D2D">
        <w:rPr>
          <w:noProof/>
        </w:rPr>
        <w:t xml:space="preserve">Foucault, M., &amp; Miskowiec, J. (1986). Of other spaces. </w:t>
      </w:r>
      <w:r w:rsidRPr="005F7D2D">
        <w:rPr>
          <w:i/>
          <w:noProof/>
        </w:rPr>
        <w:t>diacritics, 16</w:t>
      </w:r>
      <w:r w:rsidRPr="005F7D2D">
        <w:rPr>
          <w:noProof/>
        </w:rPr>
        <w:t xml:space="preserve">(1), 22-27. </w:t>
      </w:r>
    </w:p>
    <w:p w14:paraId="23FB0A55" w14:textId="77777777" w:rsidR="005F7D2D" w:rsidRPr="005F7D2D" w:rsidRDefault="005F7D2D" w:rsidP="005F7D2D">
      <w:pPr>
        <w:pStyle w:val="EndNoteBibliography"/>
        <w:rPr>
          <w:noProof/>
        </w:rPr>
      </w:pPr>
      <w:r w:rsidRPr="005F7D2D">
        <w:rPr>
          <w:noProof/>
        </w:rPr>
        <w:t xml:space="preserve">Friedman, B. (2000). </w:t>
      </w:r>
      <w:r w:rsidRPr="005F7D2D">
        <w:rPr>
          <w:i/>
          <w:noProof/>
        </w:rPr>
        <w:t>Designing casinos to dominate the competition: The Friedman international standards of casino design</w:t>
      </w:r>
      <w:r w:rsidRPr="005F7D2D">
        <w:rPr>
          <w:noProof/>
        </w:rPr>
        <w:t>: Institute for the Study of Gambling and Commercial Gaming.</w:t>
      </w:r>
    </w:p>
    <w:p w14:paraId="53F9415B" w14:textId="77777777" w:rsidR="005F7D2D" w:rsidRPr="005F7D2D" w:rsidRDefault="005F7D2D" w:rsidP="005F7D2D">
      <w:pPr>
        <w:pStyle w:val="EndNoteBibliography"/>
        <w:rPr>
          <w:noProof/>
        </w:rPr>
      </w:pPr>
      <w:r w:rsidRPr="005F7D2D">
        <w:rPr>
          <w:noProof/>
        </w:rPr>
        <w:t xml:space="preserve">Garrett, T. A. (2003). Casino gambling in America and its economic impacts. </w:t>
      </w:r>
      <w:r w:rsidRPr="005F7D2D">
        <w:rPr>
          <w:i/>
          <w:noProof/>
        </w:rPr>
        <w:t>St. Louis: Federal Reserve Bank of St. Louis</w:t>
      </w:r>
      <w:r w:rsidRPr="005F7D2D">
        <w:rPr>
          <w:noProof/>
        </w:rPr>
        <w:t xml:space="preserve">. </w:t>
      </w:r>
    </w:p>
    <w:p w14:paraId="541587AB" w14:textId="77777777" w:rsidR="005F7D2D" w:rsidRPr="005F7D2D" w:rsidRDefault="005F7D2D" w:rsidP="005F7D2D">
      <w:pPr>
        <w:pStyle w:val="EndNoteBibliography"/>
        <w:rPr>
          <w:noProof/>
        </w:rPr>
      </w:pPr>
      <w:r w:rsidRPr="005F7D2D">
        <w:rPr>
          <w:noProof/>
        </w:rPr>
        <w:t xml:space="preserve">Hall, S. (2018). Regulating the geographies of market making: offshore renminbi markets in London’s international financial district. </w:t>
      </w:r>
      <w:r w:rsidRPr="005F7D2D">
        <w:rPr>
          <w:i/>
          <w:noProof/>
        </w:rPr>
        <w:t>Economic geography, 94</w:t>
      </w:r>
      <w:r w:rsidRPr="005F7D2D">
        <w:rPr>
          <w:noProof/>
        </w:rPr>
        <w:t xml:space="preserve">(3), 259-278. </w:t>
      </w:r>
    </w:p>
    <w:p w14:paraId="1C949389" w14:textId="77777777" w:rsidR="005F7D2D" w:rsidRPr="005F7D2D" w:rsidRDefault="005F7D2D" w:rsidP="005F7D2D">
      <w:pPr>
        <w:pStyle w:val="EndNoteBibliography"/>
        <w:rPr>
          <w:noProof/>
        </w:rPr>
      </w:pPr>
      <w:r w:rsidRPr="005F7D2D">
        <w:rPr>
          <w:noProof/>
        </w:rPr>
        <w:t xml:space="preserve">Harris, L. C., &amp; Ezeh, C. (2008). Servicescape and loyalty intentions: an empirical investigation. </w:t>
      </w:r>
      <w:r w:rsidRPr="005F7D2D">
        <w:rPr>
          <w:i/>
          <w:noProof/>
        </w:rPr>
        <w:t>European Journal of Marketing</w:t>
      </w:r>
      <w:r w:rsidRPr="005F7D2D">
        <w:rPr>
          <w:noProof/>
        </w:rPr>
        <w:t xml:space="preserve">. </w:t>
      </w:r>
    </w:p>
    <w:p w14:paraId="37F8A46F" w14:textId="77777777" w:rsidR="005F7D2D" w:rsidRPr="005F7D2D" w:rsidRDefault="005F7D2D" w:rsidP="005F7D2D">
      <w:pPr>
        <w:pStyle w:val="EndNoteBibliography"/>
        <w:rPr>
          <w:noProof/>
        </w:rPr>
      </w:pPr>
      <w:r w:rsidRPr="005F7D2D">
        <w:rPr>
          <w:noProof/>
        </w:rPr>
        <w:t xml:space="preserve">Harvey, D. (1973). </w:t>
      </w:r>
      <w:r w:rsidRPr="005F7D2D">
        <w:rPr>
          <w:i/>
          <w:noProof/>
        </w:rPr>
        <w:t>Social justice and the city</w:t>
      </w:r>
      <w:r w:rsidRPr="005F7D2D">
        <w:rPr>
          <w:noProof/>
        </w:rPr>
        <w:t>: Johns Hopkins University Press.</w:t>
      </w:r>
    </w:p>
    <w:p w14:paraId="4CD93B46" w14:textId="77777777" w:rsidR="005F7D2D" w:rsidRPr="005F7D2D" w:rsidRDefault="005F7D2D" w:rsidP="005F7D2D">
      <w:pPr>
        <w:pStyle w:val="EndNoteBibliography"/>
        <w:rPr>
          <w:noProof/>
        </w:rPr>
      </w:pPr>
      <w:r w:rsidRPr="005F7D2D">
        <w:rPr>
          <w:noProof/>
        </w:rPr>
        <w:t xml:space="preserve">Harvey, D. (2006). Space as a keyword. In N. Castree &amp; D. Gregory (Eds.), </w:t>
      </w:r>
      <w:r w:rsidRPr="005F7D2D">
        <w:rPr>
          <w:i/>
          <w:noProof/>
        </w:rPr>
        <w:t>David Harvey: a critical reader</w:t>
      </w:r>
      <w:r w:rsidRPr="005F7D2D">
        <w:rPr>
          <w:noProof/>
        </w:rPr>
        <w:t>. Malden, MA: Oxford.</w:t>
      </w:r>
    </w:p>
    <w:p w14:paraId="28AAD36F" w14:textId="77777777" w:rsidR="005F7D2D" w:rsidRPr="005F7D2D" w:rsidRDefault="005F7D2D" w:rsidP="005F7D2D">
      <w:pPr>
        <w:pStyle w:val="EndNoteBibliography"/>
        <w:rPr>
          <w:noProof/>
        </w:rPr>
      </w:pPr>
      <w:r w:rsidRPr="005F7D2D">
        <w:rPr>
          <w:noProof/>
        </w:rPr>
        <w:t xml:space="preserve">Houliez, C. (2007). Consuming hyperplaces: Servicescape, service-escape, and the production of the servicespace. </w:t>
      </w:r>
      <w:r w:rsidRPr="005F7D2D">
        <w:rPr>
          <w:i/>
          <w:noProof/>
        </w:rPr>
        <w:t>ACR North American Advances</w:t>
      </w:r>
      <w:r w:rsidRPr="005F7D2D">
        <w:rPr>
          <w:noProof/>
        </w:rPr>
        <w:t xml:space="preserve">. </w:t>
      </w:r>
    </w:p>
    <w:p w14:paraId="7D949BC3" w14:textId="77777777" w:rsidR="005F7D2D" w:rsidRPr="005F7D2D" w:rsidRDefault="005F7D2D" w:rsidP="005F7D2D">
      <w:pPr>
        <w:pStyle w:val="EndNoteBibliography"/>
        <w:rPr>
          <w:noProof/>
        </w:rPr>
      </w:pPr>
      <w:r w:rsidRPr="005F7D2D">
        <w:rPr>
          <w:noProof/>
        </w:rPr>
        <w:t xml:space="preserve">Humphreys, A. (2010). Megamarketing: The creation of markets as a social process. </w:t>
      </w:r>
      <w:r w:rsidRPr="005F7D2D">
        <w:rPr>
          <w:i/>
          <w:noProof/>
        </w:rPr>
        <w:t>Journal of Marketing, 74</w:t>
      </w:r>
      <w:r w:rsidRPr="005F7D2D">
        <w:rPr>
          <w:noProof/>
        </w:rPr>
        <w:t xml:space="preserve">(2), 1-19. </w:t>
      </w:r>
    </w:p>
    <w:p w14:paraId="33035F3A" w14:textId="77777777" w:rsidR="005F7D2D" w:rsidRPr="005F7D2D" w:rsidRDefault="005F7D2D" w:rsidP="005F7D2D">
      <w:pPr>
        <w:pStyle w:val="EndNoteBibliography"/>
        <w:rPr>
          <w:noProof/>
        </w:rPr>
      </w:pPr>
      <w:r w:rsidRPr="005F7D2D">
        <w:rPr>
          <w:noProof/>
        </w:rPr>
        <w:t xml:space="preserve">Hübner, A. H., &amp; Kuhn, H. (2012). Retail category management: State-of-the-art review of quantitative research and software applications in assortment and shelf space management. </w:t>
      </w:r>
      <w:r w:rsidRPr="005F7D2D">
        <w:rPr>
          <w:i/>
          <w:noProof/>
        </w:rPr>
        <w:t>Omega, 40</w:t>
      </w:r>
      <w:r w:rsidRPr="005F7D2D">
        <w:rPr>
          <w:noProof/>
        </w:rPr>
        <w:t xml:space="preserve">(2), 199-209. </w:t>
      </w:r>
    </w:p>
    <w:p w14:paraId="55D77A5B" w14:textId="77777777" w:rsidR="005F7D2D" w:rsidRPr="005F7D2D" w:rsidRDefault="005F7D2D" w:rsidP="005F7D2D">
      <w:pPr>
        <w:pStyle w:val="EndNoteBibliography"/>
        <w:rPr>
          <w:noProof/>
        </w:rPr>
      </w:pPr>
      <w:r w:rsidRPr="005F7D2D">
        <w:rPr>
          <w:noProof/>
        </w:rPr>
        <w:t xml:space="preserve">Jessop, B., Brenner, N., &amp; Jones, M. (2008). Theorizing sociospatial relations. </w:t>
      </w:r>
      <w:r w:rsidRPr="005F7D2D">
        <w:rPr>
          <w:i/>
          <w:noProof/>
        </w:rPr>
        <w:t>Environment and planning D: society and space, 26</w:t>
      </w:r>
      <w:r w:rsidRPr="005F7D2D">
        <w:rPr>
          <w:noProof/>
        </w:rPr>
        <w:t xml:space="preserve">(3), 389-401. </w:t>
      </w:r>
    </w:p>
    <w:p w14:paraId="4C122F28" w14:textId="77777777" w:rsidR="005F7D2D" w:rsidRPr="005F7D2D" w:rsidRDefault="005F7D2D" w:rsidP="005F7D2D">
      <w:pPr>
        <w:pStyle w:val="EndNoteBibliography"/>
        <w:rPr>
          <w:noProof/>
        </w:rPr>
      </w:pPr>
      <w:r w:rsidRPr="005F7D2D">
        <w:rPr>
          <w:noProof/>
        </w:rPr>
        <w:lastRenderedPageBreak/>
        <w:t xml:space="preserve">Kjellberg, H., &amp; Helgesson, C.-F. (2006). Multiple versions of markets: Multiplicity and performativity in market practice. </w:t>
      </w:r>
      <w:r w:rsidRPr="005F7D2D">
        <w:rPr>
          <w:i/>
          <w:noProof/>
        </w:rPr>
        <w:t>Industrial Marketing Management, 35</w:t>
      </w:r>
      <w:r w:rsidRPr="005F7D2D">
        <w:rPr>
          <w:noProof/>
        </w:rPr>
        <w:t xml:space="preserve">(7), 839-855. </w:t>
      </w:r>
    </w:p>
    <w:p w14:paraId="733461BE" w14:textId="77777777" w:rsidR="005F7D2D" w:rsidRPr="005F7D2D" w:rsidRDefault="005F7D2D" w:rsidP="005F7D2D">
      <w:pPr>
        <w:pStyle w:val="EndNoteBibliography"/>
        <w:rPr>
          <w:noProof/>
        </w:rPr>
      </w:pPr>
      <w:r w:rsidRPr="005F7D2D">
        <w:rPr>
          <w:noProof/>
        </w:rPr>
        <w:t xml:space="preserve">Kjellberg, H., &amp; Helgesson, C.-F. (2007). On the nature of markets and their practices. </w:t>
      </w:r>
      <w:r w:rsidRPr="005F7D2D">
        <w:rPr>
          <w:i/>
          <w:noProof/>
        </w:rPr>
        <w:t>Marketing theory, 7</w:t>
      </w:r>
      <w:r w:rsidRPr="005F7D2D">
        <w:rPr>
          <w:noProof/>
        </w:rPr>
        <w:t xml:space="preserve">(2), 137-162. </w:t>
      </w:r>
    </w:p>
    <w:p w14:paraId="7CE23658" w14:textId="77777777" w:rsidR="005F7D2D" w:rsidRPr="005F7D2D" w:rsidRDefault="005F7D2D" w:rsidP="005F7D2D">
      <w:pPr>
        <w:pStyle w:val="EndNoteBibliography"/>
        <w:rPr>
          <w:noProof/>
        </w:rPr>
      </w:pPr>
      <w:r w:rsidRPr="005F7D2D">
        <w:rPr>
          <w:noProof/>
        </w:rPr>
        <w:t xml:space="preserve">Latour, B. (2005). </w:t>
      </w:r>
      <w:r w:rsidRPr="005F7D2D">
        <w:rPr>
          <w:i/>
          <w:noProof/>
        </w:rPr>
        <w:t>Reassembling the social: An introduction to actor-network-theory</w:t>
      </w:r>
      <w:r w:rsidRPr="005F7D2D">
        <w:rPr>
          <w:noProof/>
        </w:rPr>
        <w:t>: Oxford University Press.</w:t>
      </w:r>
    </w:p>
    <w:p w14:paraId="2FDB039D" w14:textId="77777777" w:rsidR="005F7D2D" w:rsidRPr="005F7D2D" w:rsidRDefault="005F7D2D" w:rsidP="005F7D2D">
      <w:pPr>
        <w:pStyle w:val="EndNoteBibliography"/>
        <w:rPr>
          <w:noProof/>
        </w:rPr>
      </w:pPr>
      <w:r w:rsidRPr="005F7D2D">
        <w:rPr>
          <w:noProof/>
        </w:rPr>
        <w:t xml:space="preserve">Lefebvre, H. (1991). </w:t>
      </w:r>
      <w:r w:rsidRPr="005F7D2D">
        <w:rPr>
          <w:i/>
          <w:noProof/>
        </w:rPr>
        <w:t>The production of space</w:t>
      </w:r>
      <w:r w:rsidRPr="005F7D2D">
        <w:rPr>
          <w:noProof/>
        </w:rPr>
        <w:t>: Oxford Blackwell.</w:t>
      </w:r>
    </w:p>
    <w:p w14:paraId="5B53A644" w14:textId="77777777" w:rsidR="005F7D2D" w:rsidRPr="005F7D2D" w:rsidRDefault="005F7D2D" w:rsidP="005F7D2D">
      <w:pPr>
        <w:pStyle w:val="EndNoteBibliography"/>
        <w:rPr>
          <w:noProof/>
        </w:rPr>
      </w:pPr>
      <w:r w:rsidRPr="005F7D2D">
        <w:rPr>
          <w:noProof/>
        </w:rPr>
        <w:t xml:space="preserve">Lefebvre, H. (2004). </w:t>
      </w:r>
      <w:r w:rsidRPr="005F7D2D">
        <w:rPr>
          <w:i/>
          <w:noProof/>
        </w:rPr>
        <w:t>Rhythmanalysis: Space, time and everyday life</w:t>
      </w:r>
      <w:r w:rsidRPr="005F7D2D">
        <w:rPr>
          <w:noProof/>
        </w:rPr>
        <w:t>: A&amp;C Black.</w:t>
      </w:r>
    </w:p>
    <w:p w14:paraId="307F324D" w14:textId="77777777" w:rsidR="005F7D2D" w:rsidRPr="005F7D2D" w:rsidRDefault="005F7D2D" w:rsidP="005F7D2D">
      <w:pPr>
        <w:pStyle w:val="EndNoteBibliography"/>
        <w:rPr>
          <w:noProof/>
        </w:rPr>
      </w:pPr>
      <w:r w:rsidRPr="005F7D2D">
        <w:rPr>
          <w:noProof/>
        </w:rPr>
        <w:t>Lehrer, J. (2012). Royal Flush: How Roger Thomas redesigned Vegas.</w:t>
      </w:r>
    </w:p>
    <w:p w14:paraId="2B617404" w14:textId="77777777" w:rsidR="005F7D2D" w:rsidRPr="005F7D2D" w:rsidRDefault="005F7D2D" w:rsidP="005F7D2D">
      <w:pPr>
        <w:pStyle w:val="EndNoteBibliography"/>
        <w:rPr>
          <w:noProof/>
        </w:rPr>
      </w:pPr>
      <w:r w:rsidRPr="005F7D2D">
        <w:rPr>
          <w:noProof/>
        </w:rPr>
        <w:t xml:space="preserve">Lloveras, J., Quinn, L., &amp; Parker, C. (2018). Reclaiming sustainable space: A study of degrowth activists. </w:t>
      </w:r>
      <w:r w:rsidRPr="005F7D2D">
        <w:rPr>
          <w:i/>
          <w:noProof/>
        </w:rPr>
        <w:t>Marketing Theory, 18</w:t>
      </w:r>
      <w:r w:rsidRPr="005F7D2D">
        <w:rPr>
          <w:noProof/>
        </w:rPr>
        <w:t xml:space="preserve">(2), 188-202. </w:t>
      </w:r>
    </w:p>
    <w:p w14:paraId="7C182B35" w14:textId="77777777" w:rsidR="005F7D2D" w:rsidRPr="005F7D2D" w:rsidRDefault="005F7D2D" w:rsidP="005F7D2D">
      <w:pPr>
        <w:pStyle w:val="EndNoteBibliography"/>
        <w:rPr>
          <w:noProof/>
        </w:rPr>
      </w:pPr>
      <w:r w:rsidRPr="005F7D2D">
        <w:rPr>
          <w:noProof/>
        </w:rPr>
        <w:t xml:space="preserve">MacKenzie, D. (2009). </w:t>
      </w:r>
      <w:r w:rsidRPr="005F7D2D">
        <w:rPr>
          <w:i/>
          <w:noProof/>
        </w:rPr>
        <w:t>Material markets: How economic agents are constructed</w:t>
      </w:r>
      <w:r w:rsidRPr="005F7D2D">
        <w:rPr>
          <w:noProof/>
        </w:rPr>
        <w:t>: Oxford University Press on Demand.</w:t>
      </w:r>
    </w:p>
    <w:p w14:paraId="06B5761D" w14:textId="77777777" w:rsidR="005F7D2D" w:rsidRPr="005F7D2D" w:rsidRDefault="005F7D2D" w:rsidP="005F7D2D">
      <w:pPr>
        <w:pStyle w:val="EndNoteBibliography"/>
        <w:rPr>
          <w:noProof/>
        </w:rPr>
      </w:pPr>
      <w:r w:rsidRPr="005F7D2D">
        <w:rPr>
          <w:noProof/>
        </w:rPr>
        <w:t xml:space="preserve">MacKenzie, D. A., Muniesa, F., &amp; Siu, L. (2007). </w:t>
      </w:r>
      <w:r w:rsidRPr="005F7D2D">
        <w:rPr>
          <w:i/>
          <w:noProof/>
        </w:rPr>
        <w:t>Do economists make markets?: on the performativity of economics</w:t>
      </w:r>
      <w:r w:rsidRPr="005F7D2D">
        <w:rPr>
          <w:noProof/>
        </w:rPr>
        <w:t>: Princeton University Press.</w:t>
      </w:r>
    </w:p>
    <w:p w14:paraId="3E0E8D3A" w14:textId="77777777" w:rsidR="005F7D2D" w:rsidRPr="005F7D2D" w:rsidRDefault="005F7D2D" w:rsidP="005F7D2D">
      <w:pPr>
        <w:pStyle w:val="EndNoteBibliography"/>
        <w:rPr>
          <w:noProof/>
        </w:rPr>
      </w:pPr>
      <w:r w:rsidRPr="005F7D2D">
        <w:rPr>
          <w:noProof/>
        </w:rPr>
        <w:t xml:space="preserve">Marston, S. A. (2000). The social construction of scale. </w:t>
      </w:r>
      <w:r w:rsidRPr="005F7D2D">
        <w:rPr>
          <w:i/>
          <w:noProof/>
        </w:rPr>
        <w:t>Progress in human geography, 24</w:t>
      </w:r>
      <w:r w:rsidRPr="005F7D2D">
        <w:rPr>
          <w:noProof/>
        </w:rPr>
        <w:t xml:space="preserve">(2), 219-242. </w:t>
      </w:r>
    </w:p>
    <w:p w14:paraId="40307FB3" w14:textId="77777777" w:rsidR="005F7D2D" w:rsidRPr="005F7D2D" w:rsidRDefault="005F7D2D" w:rsidP="005F7D2D">
      <w:pPr>
        <w:pStyle w:val="EndNoteBibliography"/>
        <w:rPr>
          <w:noProof/>
        </w:rPr>
      </w:pPr>
      <w:r w:rsidRPr="005F7D2D">
        <w:rPr>
          <w:noProof/>
        </w:rPr>
        <w:t>Mason, K., Kjellberg, H., &amp; Hagberg, J. (2015). Exploring the performativity of marketing: theories, practices and devices. In: Taylor &amp; Francis.</w:t>
      </w:r>
    </w:p>
    <w:p w14:paraId="4E0DCAD1" w14:textId="77777777" w:rsidR="005F7D2D" w:rsidRPr="005F7D2D" w:rsidRDefault="005F7D2D" w:rsidP="005F7D2D">
      <w:pPr>
        <w:pStyle w:val="EndNoteBibliography"/>
        <w:rPr>
          <w:noProof/>
        </w:rPr>
      </w:pPr>
      <w:r w:rsidRPr="005F7D2D">
        <w:rPr>
          <w:noProof/>
        </w:rPr>
        <w:t xml:space="preserve">Massey, D. (2005). </w:t>
      </w:r>
      <w:r w:rsidRPr="005F7D2D">
        <w:rPr>
          <w:i/>
          <w:noProof/>
        </w:rPr>
        <w:t>For space</w:t>
      </w:r>
      <w:r w:rsidRPr="005F7D2D">
        <w:rPr>
          <w:noProof/>
        </w:rPr>
        <w:t>: Sage.</w:t>
      </w:r>
    </w:p>
    <w:p w14:paraId="4475705F" w14:textId="77777777" w:rsidR="005F7D2D" w:rsidRPr="005F7D2D" w:rsidRDefault="005F7D2D" w:rsidP="005F7D2D">
      <w:pPr>
        <w:pStyle w:val="EndNoteBibliography"/>
        <w:rPr>
          <w:noProof/>
        </w:rPr>
      </w:pPr>
      <w:r w:rsidRPr="005F7D2D">
        <w:rPr>
          <w:noProof/>
        </w:rPr>
        <w:t xml:space="preserve">Mele, C., Pels, J., &amp; Storbacka, K. (2015). A holistic market conceptualization. </w:t>
      </w:r>
      <w:r w:rsidRPr="005F7D2D">
        <w:rPr>
          <w:i/>
          <w:noProof/>
        </w:rPr>
        <w:t>Journal of the Academy of Marketing Science, 43</w:t>
      </w:r>
      <w:r w:rsidRPr="005F7D2D">
        <w:rPr>
          <w:noProof/>
        </w:rPr>
        <w:t xml:space="preserve">(1), 100-114. </w:t>
      </w:r>
    </w:p>
    <w:p w14:paraId="7F1CC537" w14:textId="77777777" w:rsidR="005F7D2D" w:rsidRPr="005F7D2D" w:rsidRDefault="005F7D2D" w:rsidP="005F7D2D">
      <w:pPr>
        <w:pStyle w:val="EndNoteBibliography"/>
        <w:rPr>
          <w:noProof/>
        </w:rPr>
      </w:pPr>
      <w:r w:rsidRPr="005F7D2D">
        <w:rPr>
          <w:noProof/>
        </w:rPr>
        <w:t xml:space="preserve">Merriman, P., Jones, M., Olsson, G., Sheppard, E., Thrift, N., &amp; Tuan, Y.-F. (2012). Space and spatiality in theory. </w:t>
      </w:r>
      <w:r w:rsidRPr="005F7D2D">
        <w:rPr>
          <w:i/>
          <w:noProof/>
        </w:rPr>
        <w:t>Dialogues in Human Geography, 2</w:t>
      </w:r>
      <w:r w:rsidRPr="005F7D2D">
        <w:rPr>
          <w:noProof/>
        </w:rPr>
        <w:t xml:space="preserve">(1), 3-22. </w:t>
      </w:r>
    </w:p>
    <w:p w14:paraId="711F0B39" w14:textId="77777777" w:rsidR="005F7D2D" w:rsidRPr="005F7D2D" w:rsidRDefault="005F7D2D" w:rsidP="005F7D2D">
      <w:pPr>
        <w:pStyle w:val="EndNoteBibliography"/>
        <w:rPr>
          <w:noProof/>
        </w:rPr>
      </w:pPr>
      <w:r w:rsidRPr="005F7D2D">
        <w:rPr>
          <w:noProof/>
        </w:rPr>
        <w:t xml:space="preserve">Moehring, E. P., &amp; Green, M. S. (2005). </w:t>
      </w:r>
      <w:r w:rsidRPr="005F7D2D">
        <w:rPr>
          <w:i/>
          <w:noProof/>
        </w:rPr>
        <w:t>Las Vegas: A centennial history</w:t>
      </w:r>
      <w:r w:rsidRPr="005F7D2D">
        <w:rPr>
          <w:noProof/>
        </w:rPr>
        <w:t>: University of Nevada Press.</w:t>
      </w:r>
    </w:p>
    <w:p w14:paraId="1317E2C3" w14:textId="77777777" w:rsidR="005F7D2D" w:rsidRPr="005F7D2D" w:rsidRDefault="005F7D2D" w:rsidP="005F7D2D">
      <w:pPr>
        <w:pStyle w:val="EndNoteBibliography"/>
        <w:rPr>
          <w:noProof/>
        </w:rPr>
      </w:pPr>
      <w:r w:rsidRPr="005F7D2D">
        <w:rPr>
          <w:noProof/>
        </w:rPr>
        <w:t xml:space="preserve">Moore, A. (2008). Rethinking scale as a geographical category: from analysis to practice. </w:t>
      </w:r>
      <w:r w:rsidRPr="005F7D2D">
        <w:rPr>
          <w:i/>
          <w:noProof/>
        </w:rPr>
        <w:t>Progress in human geography, 32</w:t>
      </w:r>
      <w:r w:rsidRPr="005F7D2D">
        <w:rPr>
          <w:noProof/>
        </w:rPr>
        <w:t xml:space="preserve">(2), 203-225. </w:t>
      </w:r>
    </w:p>
    <w:p w14:paraId="6672E7EC" w14:textId="77777777" w:rsidR="005F7D2D" w:rsidRPr="005F7D2D" w:rsidRDefault="005F7D2D" w:rsidP="005F7D2D">
      <w:pPr>
        <w:pStyle w:val="EndNoteBibliography"/>
        <w:rPr>
          <w:noProof/>
        </w:rPr>
      </w:pPr>
      <w:r w:rsidRPr="005F7D2D">
        <w:rPr>
          <w:noProof/>
        </w:rPr>
        <w:t xml:space="preserve">Mukerji, C. (2015). The material turn. </w:t>
      </w:r>
      <w:r w:rsidRPr="005F7D2D">
        <w:rPr>
          <w:i/>
          <w:noProof/>
        </w:rPr>
        <w:t>Emerging Trends in the Social and Behavioral Sciences: An Interdisciplinary, Searchable, and Linkable Resource</w:t>
      </w:r>
      <w:r w:rsidRPr="005F7D2D">
        <w:rPr>
          <w:noProof/>
        </w:rPr>
        <w:t xml:space="preserve">, 1-13. </w:t>
      </w:r>
    </w:p>
    <w:p w14:paraId="424B2ACC" w14:textId="77777777" w:rsidR="005F7D2D" w:rsidRPr="005F7D2D" w:rsidRDefault="005F7D2D" w:rsidP="005F7D2D">
      <w:pPr>
        <w:pStyle w:val="EndNoteBibliography"/>
        <w:rPr>
          <w:noProof/>
        </w:rPr>
      </w:pPr>
      <w:r w:rsidRPr="005F7D2D">
        <w:rPr>
          <w:noProof/>
        </w:rPr>
        <w:t xml:space="preserve">Nilsson, E., &amp; Ballantyne, D. (2014). Reexamining the place of servicescape in marketing: a service-dominant logic perspective. </w:t>
      </w:r>
      <w:r w:rsidRPr="005F7D2D">
        <w:rPr>
          <w:i/>
          <w:noProof/>
        </w:rPr>
        <w:t>Journal of Services Marketing</w:t>
      </w:r>
      <w:r w:rsidRPr="005F7D2D">
        <w:rPr>
          <w:noProof/>
        </w:rPr>
        <w:t xml:space="preserve">. </w:t>
      </w:r>
    </w:p>
    <w:p w14:paraId="21278554" w14:textId="77777777" w:rsidR="005F7D2D" w:rsidRPr="005F7D2D" w:rsidRDefault="005F7D2D" w:rsidP="005F7D2D">
      <w:pPr>
        <w:pStyle w:val="EndNoteBibliography"/>
        <w:rPr>
          <w:noProof/>
        </w:rPr>
      </w:pPr>
      <w:r w:rsidRPr="005F7D2D">
        <w:rPr>
          <w:noProof/>
        </w:rPr>
        <w:t xml:space="preserve">O'Leary, K., Patterson, M., &amp; O'Malley, L. (2019). Road bowling in Ireland: social space and the context of context. </w:t>
      </w:r>
      <w:r w:rsidRPr="005F7D2D">
        <w:rPr>
          <w:i/>
          <w:noProof/>
        </w:rPr>
        <w:t>Consumption Markets &amp; Culture, 22</w:t>
      </w:r>
      <w:r w:rsidRPr="005F7D2D">
        <w:rPr>
          <w:noProof/>
        </w:rPr>
        <w:t xml:space="preserve">(5-6), 598-616. </w:t>
      </w:r>
    </w:p>
    <w:p w14:paraId="3EA19B8B" w14:textId="77777777" w:rsidR="005F7D2D" w:rsidRPr="005F7D2D" w:rsidRDefault="005F7D2D" w:rsidP="005F7D2D">
      <w:pPr>
        <w:pStyle w:val="EndNoteBibliography"/>
        <w:rPr>
          <w:noProof/>
        </w:rPr>
      </w:pPr>
      <w:r w:rsidRPr="005F7D2D">
        <w:rPr>
          <w:noProof/>
        </w:rPr>
        <w:t xml:space="preserve">Palo, T., Mason, K., &amp; Roscoe, P. (2018). Performing a myth to make a market: The construction of the ‘magical world’ of Santa. </w:t>
      </w:r>
      <w:r w:rsidRPr="005F7D2D">
        <w:rPr>
          <w:i/>
          <w:noProof/>
        </w:rPr>
        <w:t>Organization Studies, 41</w:t>
      </w:r>
      <w:r w:rsidRPr="005F7D2D">
        <w:rPr>
          <w:noProof/>
        </w:rPr>
        <w:t xml:space="preserve">(1), 53-75. </w:t>
      </w:r>
    </w:p>
    <w:p w14:paraId="17929CE2" w14:textId="77777777" w:rsidR="005F7D2D" w:rsidRPr="005F7D2D" w:rsidRDefault="005F7D2D" w:rsidP="005F7D2D">
      <w:pPr>
        <w:pStyle w:val="EndNoteBibliography"/>
        <w:rPr>
          <w:noProof/>
        </w:rPr>
      </w:pPr>
      <w:r w:rsidRPr="005F7D2D">
        <w:rPr>
          <w:noProof/>
        </w:rPr>
        <w:t xml:space="preserve">Peñaloza, L., &amp; Venkatesh, A. (2006). Further evolving the new dominant logic of marketing: from services to the social construction of markets. </w:t>
      </w:r>
      <w:r w:rsidRPr="005F7D2D">
        <w:rPr>
          <w:i/>
          <w:noProof/>
        </w:rPr>
        <w:t>Marketing theory, 6</w:t>
      </w:r>
      <w:r w:rsidRPr="005F7D2D">
        <w:rPr>
          <w:noProof/>
        </w:rPr>
        <w:t xml:space="preserve">(3), 299-316. </w:t>
      </w:r>
    </w:p>
    <w:p w14:paraId="122F76DD" w14:textId="77777777" w:rsidR="005F7D2D" w:rsidRPr="005F7D2D" w:rsidRDefault="005F7D2D" w:rsidP="005F7D2D">
      <w:pPr>
        <w:pStyle w:val="EndNoteBibliography"/>
        <w:rPr>
          <w:noProof/>
        </w:rPr>
      </w:pPr>
      <w:r w:rsidRPr="005F7D2D">
        <w:rPr>
          <w:noProof/>
        </w:rPr>
        <w:t xml:space="preserve">Rosa, J. A., Porac, J. F., Runser-Spanjol, J., &amp; Saxon, M. S. (1999). Sociocognitive dynamics in a product market. </w:t>
      </w:r>
      <w:r w:rsidRPr="005F7D2D">
        <w:rPr>
          <w:i/>
          <w:noProof/>
        </w:rPr>
        <w:t>Journal of marketing, 63</w:t>
      </w:r>
      <w:r w:rsidRPr="005F7D2D">
        <w:rPr>
          <w:noProof/>
        </w:rPr>
        <w:t xml:space="preserve">(4_suppl1), 64-77. </w:t>
      </w:r>
    </w:p>
    <w:p w14:paraId="6367E6D8" w14:textId="77777777" w:rsidR="005F7D2D" w:rsidRPr="005F7D2D" w:rsidRDefault="005F7D2D" w:rsidP="005F7D2D">
      <w:pPr>
        <w:pStyle w:val="EndNoteBibliography"/>
        <w:rPr>
          <w:noProof/>
        </w:rPr>
      </w:pPr>
      <w:r w:rsidRPr="005F7D2D">
        <w:rPr>
          <w:noProof/>
        </w:rPr>
        <w:t xml:space="preserve">Roux, D., Guillard, V., &amp; Blanchet, V. (2018). Of counter spaces of provisioning: Reframing the sidewalk as a parasite heterotopia. </w:t>
      </w:r>
      <w:r w:rsidRPr="005F7D2D">
        <w:rPr>
          <w:i/>
          <w:noProof/>
        </w:rPr>
        <w:t>Marketing Theory, 18</w:t>
      </w:r>
      <w:r w:rsidRPr="005F7D2D">
        <w:rPr>
          <w:noProof/>
        </w:rPr>
        <w:t xml:space="preserve">(2), 218-233. </w:t>
      </w:r>
    </w:p>
    <w:p w14:paraId="0E8D7B7A" w14:textId="77777777" w:rsidR="005F7D2D" w:rsidRPr="005F7D2D" w:rsidRDefault="005F7D2D" w:rsidP="005F7D2D">
      <w:pPr>
        <w:pStyle w:val="EndNoteBibliography"/>
        <w:rPr>
          <w:noProof/>
        </w:rPr>
      </w:pPr>
      <w:r w:rsidRPr="005F7D2D">
        <w:rPr>
          <w:noProof/>
        </w:rPr>
        <w:t xml:space="preserve">Schwanen, T. (2019). </w:t>
      </w:r>
      <w:r w:rsidRPr="005F7D2D">
        <w:rPr>
          <w:i/>
          <w:noProof/>
        </w:rPr>
        <w:t>Thinking Space Relationally </w:t>
      </w:r>
      <w:r w:rsidRPr="005F7D2D">
        <w:rPr>
          <w:noProof/>
        </w:rPr>
        <w:t>In.</w:t>
      </w:r>
    </w:p>
    <w:p w14:paraId="3287FD52" w14:textId="77777777" w:rsidR="005F7D2D" w:rsidRPr="005F7D2D" w:rsidRDefault="005F7D2D" w:rsidP="005F7D2D">
      <w:pPr>
        <w:pStyle w:val="EndNoteBibliography"/>
        <w:rPr>
          <w:noProof/>
        </w:rPr>
      </w:pPr>
      <w:r w:rsidRPr="005F7D2D">
        <w:rPr>
          <w:noProof/>
        </w:rPr>
        <w:t xml:space="preserve">Schüll, N. D. (2014). </w:t>
      </w:r>
      <w:r w:rsidRPr="005F7D2D">
        <w:rPr>
          <w:i/>
          <w:noProof/>
        </w:rPr>
        <w:t>Addiction by design: Machine gambling in Las Vegas</w:t>
      </w:r>
      <w:r w:rsidRPr="005F7D2D">
        <w:rPr>
          <w:noProof/>
        </w:rPr>
        <w:t>: Princeton University Press.</w:t>
      </w:r>
    </w:p>
    <w:p w14:paraId="7E64B616" w14:textId="77777777" w:rsidR="005F7D2D" w:rsidRPr="005F7D2D" w:rsidRDefault="005F7D2D" w:rsidP="005F7D2D">
      <w:pPr>
        <w:pStyle w:val="EndNoteBibliography"/>
        <w:rPr>
          <w:noProof/>
        </w:rPr>
      </w:pPr>
      <w:r w:rsidRPr="005F7D2D">
        <w:rPr>
          <w:noProof/>
        </w:rPr>
        <w:lastRenderedPageBreak/>
        <w:t xml:space="preserve">Shankar, V., Inman, J. J., Mantrala, M., Kelley, E., &amp; Rizley, R. (2011). Innovations in shopper marketing: current insights and future research issues. </w:t>
      </w:r>
      <w:r w:rsidRPr="005F7D2D">
        <w:rPr>
          <w:i/>
          <w:noProof/>
        </w:rPr>
        <w:t>Journal of Retailing, 87</w:t>
      </w:r>
      <w:r w:rsidRPr="005F7D2D">
        <w:rPr>
          <w:noProof/>
        </w:rPr>
        <w:t xml:space="preserve">, S29-S42. </w:t>
      </w:r>
    </w:p>
    <w:p w14:paraId="393AE599" w14:textId="77777777" w:rsidR="005F7D2D" w:rsidRPr="005F7D2D" w:rsidRDefault="005F7D2D" w:rsidP="005F7D2D">
      <w:pPr>
        <w:pStyle w:val="EndNoteBibliography"/>
        <w:rPr>
          <w:noProof/>
        </w:rPr>
      </w:pPr>
      <w:r w:rsidRPr="005F7D2D">
        <w:rPr>
          <w:noProof/>
        </w:rPr>
        <w:t xml:space="preserve">Smith, N. (1984). </w:t>
      </w:r>
      <w:r w:rsidRPr="005F7D2D">
        <w:rPr>
          <w:i/>
          <w:noProof/>
        </w:rPr>
        <w:t>Uneven Development: Nature, Capital, and the Production of Space</w:t>
      </w:r>
      <w:r w:rsidRPr="005F7D2D">
        <w:rPr>
          <w:noProof/>
        </w:rPr>
        <w:t>.</w:t>
      </w:r>
    </w:p>
    <w:p w14:paraId="203824E1" w14:textId="77777777" w:rsidR="005F7D2D" w:rsidRPr="005F7D2D" w:rsidRDefault="005F7D2D" w:rsidP="005F7D2D">
      <w:pPr>
        <w:pStyle w:val="EndNoteBibliography"/>
        <w:rPr>
          <w:noProof/>
        </w:rPr>
      </w:pPr>
      <w:r w:rsidRPr="005F7D2D">
        <w:rPr>
          <w:noProof/>
        </w:rPr>
        <w:t xml:space="preserve">Stigzelius, I., Araujo, L., Mason, K., Murto, R., &amp; Palo, T. (2018). Kitchen concerns at the boundary between markets and consumption: agencing practice change in times of scarcity (Husmodern, Sweden 1938–1958). </w:t>
      </w:r>
      <w:r w:rsidRPr="005F7D2D">
        <w:rPr>
          <w:i/>
          <w:noProof/>
        </w:rPr>
        <w:t>Consumption Markets &amp; Culture, 21</w:t>
      </w:r>
      <w:r w:rsidRPr="005F7D2D">
        <w:rPr>
          <w:noProof/>
        </w:rPr>
        <w:t xml:space="preserve">(4), 347-372. </w:t>
      </w:r>
    </w:p>
    <w:p w14:paraId="1487191E" w14:textId="77777777" w:rsidR="005F7D2D" w:rsidRPr="005F7D2D" w:rsidRDefault="005F7D2D" w:rsidP="005F7D2D">
      <w:pPr>
        <w:pStyle w:val="EndNoteBibliography"/>
        <w:rPr>
          <w:noProof/>
        </w:rPr>
      </w:pPr>
      <w:r w:rsidRPr="005F7D2D">
        <w:rPr>
          <w:noProof/>
        </w:rPr>
        <w:t xml:space="preserve">Tombs, A., &amp; McColl-Kennedy, J. R. (2003). Social-servicescape conceptual model. </w:t>
      </w:r>
      <w:r w:rsidRPr="005F7D2D">
        <w:rPr>
          <w:i/>
          <w:noProof/>
        </w:rPr>
        <w:t>Marketing theory, 3</w:t>
      </w:r>
      <w:r w:rsidRPr="005F7D2D">
        <w:rPr>
          <w:noProof/>
        </w:rPr>
        <w:t xml:space="preserve">(4), 447-475. </w:t>
      </w:r>
    </w:p>
    <w:p w14:paraId="743B1571" w14:textId="77777777" w:rsidR="005F7D2D" w:rsidRPr="005F7D2D" w:rsidRDefault="005F7D2D" w:rsidP="005F7D2D">
      <w:pPr>
        <w:pStyle w:val="EndNoteBibliography"/>
        <w:rPr>
          <w:noProof/>
        </w:rPr>
      </w:pPr>
      <w:r w:rsidRPr="005F7D2D">
        <w:rPr>
          <w:noProof/>
        </w:rPr>
        <w:t xml:space="preserve">Turley, L. W., &amp; Milliman, R. E. (2000). Atmospheric effects on shopping behavior: a review of the experimental evidence. </w:t>
      </w:r>
      <w:r w:rsidRPr="005F7D2D">
        <w:rPr>
          <w:i/>
          <w:noProof/>
        </w:rPr>
        <w:t>Journal of business research, 49</w:t>
      </w:r>
      <w:r w:rsidRPr="005F7D2D">
        <w:rPr>
          <w:noProof/>
        </w:rPr>
        <w:t xml:space="preserve">(2), 193-211. </w:t>
      </w:r>
    </w:p>
    <w:p w14:paraId="7257D63B" w14:textId="77777777" w:rsidR="005F7D2D" w:rsidRPr="005F7D2D" w:rsidRDefault="005F7D2D" w:rsidP="005F7D2D">
      <w:pPr>
        <w:pStyle w:val="EndNoteBibliography"/>
        <w:rPr>
          <w:noProof/>
        </w:rPr>
      </w:pPr>
      <w:r w:rsidRPr="005F7D2D">
        <w:rPr>
          <w:noProof/>
        </w:rPr>
        <w:t xml:space="preserve">van Herpen, E., van Nierop, E., &amp; Sloot, L. (2012). The relationship between in-store marketing and observed sales for organic versus fair trade products. </w:t>
      </w:r>
      <w:r w:rsidRPr="005F7D2D">
        <w:rPr>
          <w:i/>
          <w:noProof/>
        </w:rPr>
        <w:t>Marketing Letters, 23</w:t>
      </w:r>
      <w:r w:rsidRPr="005F7D2D">
        <w:rPr>
          <w:noProof/>
        </w:rPr>
        <w:t xml:space="preserve">(1), 293-308. </w:t>
      </w:r>
    </w:p>
    <w:p w14:paraId="323D5054" w14:textId="77777777" w:rsidR="005F7D2D" w:rsidRPr="005F7D2D" w:rsidRDefault="005F7D2D" w:rsidP="005F7D2D">
      <w:pPr>
        <w:pStyle w:val="EndNoteBibliography"/>
        <w:rPr>
          <w:noProof/>
        </w:rPr>
      </w:pPr>
      <w:r w:rsidRPr="005F7D2D">
        <w:rPr>
          <w:noProof/>
        </w:rPr>
        <w:t xml:space="preserve">Van Nierop, E., Fok, D., &amp; Franses, P. H. (2008). Interaction between shelf layout and marketing effectiveness and its impact on optimizing shelf arrangements. </w:t>
      </w:r>
      <w:r w:rsidRPr="005F7D2D">
        <w:rPr>
          <w:i/>
          <w:noProof/>
        </w:rPr>
        <w:t>Marketing Science, 27</w:t>
      </w:r>
      <w:r w:rsidRPr="005F7D2D">
        <w:rPr>
          <w:noProof/>
        </w:rPr>
        <w:t xml:space="preserve">(6), 1065-1082. </w:t>
      </w:r>
    </w:p>
    <w:p w14:paraId="636F70E7" w14:textId="77777777" w:rsidR="005F7D2D" w:rsidRPr="005F7D2D" w:rsidRDefault="005F7D2D" w:rsidP="005F7D2D">
      <w:pPr>
        <w:pStyle w:val="EndNoteBibliography"/>
        <w:rPr>
          <w:noProof/>
        </w:rPr>
      </w:pPr>
      <w:r w:rsidRPr="005F7D2D">
        <w:rPr>
          <w:noProof/>
        </w:rPr>
        <w:t xml:space="preserve">Vargo, S. L., &amp; Lusch, R. F. (2016). Institutions and axioms: an extension and update of service-dominant logic. </w:t>
      </w:r>
      <w:r w:rsidRPr="005F7D2D">
        <w:rPr>
          <w:i/>
          <w:noProof/>
        </w:rPr>
        <w:t>Journal of the Academy of marketing Science, 44</w:t>
      </w:r>
      <w:r w:rsidRPr="005F7D2D">
        <w:rPr>
          <w:noProof/>
        </w:rPr>
        <w:t xml:space="preserve">(1), 5-23. </w:t>
      </w:r>
    </w:p>
    <w:p w14:paraId="7018A572" w14:textId="77777777" w:rsidR="005F7D2D" w:rsidRPr="005F7D2D" w:rsidRDefault="005F7D2D" w:rsidP="005F7D2D">
      <w:pPr>
        <w:pStyle w:val="EndNoteBibliography"/>
        <w:rPr>
          <w:noProof/>
        </w:rPr>
      </w:pPr>
      <w:r w:rsidRPr="005F7D2D">
        <w:rPr>
          <w:noProof/>
        </w:rPr>
        <w:t xml:space="preserve">Venkatesh, A., Penaloza, L., &amp; Firat, A. F. (2014). The market as a sign system and the logic of the market. In </w:t>
      </w:r>
      <w:r w:rsidRPr="005F7D2D">
        <w:rPr>
          <w:i/>
          <w:noProof/>
        </w:rPr>
        <w:t>The service-dominant logic of marketing</w:t>
      </w:r>
      <w:r w:rsidRPr="005F7D2D">
        <w:rPr>
          <w:noProof/>
        </w:rPr>
        <w:t xml:space="preserve"> (pp. 269-283): Routledge.</w:t>
      </w:r>
    </w:p>
    <w:p w14:paraId="6A0DEAD4" w14:textId="77777777" w:rsidR="005F7D2D" w:rsidRPr="005F7D2D" w:rsidRDefault="005F7D2D" w:rsidP="005F7D2D">
      <w:pPr>
        <w:pStyle w:val="EndNoteBibliography"/>
        <w:rPr>
          <w:noProof/>
        </w:rPr>
      </w:pPr>
      <w:r w:rsidRPr="005F7D2D">
        <w:rPr>
          <w:noProof/>
        </w:rPr>
        <w:t xml:space="preserve">Vicdan, H., &amp; Hong, S. (2018). Enrollment of space into the network of sustainability. </w:t>
      </w:r>
      <w:r w:rsidRPr="005F7D2D">
        <w:rPr>
          <w:i/>
          <w:noProof/>
        </w:rPr>
        <w:t>Marketing Theory, 18</w:t>
      </w:r>
      <w:r w:rsidRPr="005F7D2D">
        <w:rPr>
          <w:noProof/>
        </w:rPr>
        <w:t xml:space="preserve">(2), 169-187. </w:t>
      </w:r>
    </w:p>
    <w:p w14:paraId="3D9C3FAB" w14:textId="77777777" w:rsidR="005F7D2D" w:rsidRPr="005F7D2D" w:rsidRDefault="005F7D2D" w:rsidP="005F7D2D">
      <w:pPr>
        <w:pStyle w:val="EndNoteBibliography"/>
        <w:rPr>
          <w:noProof/>
        </w:rPr>
      </w:pPr>
      <w:r w:rsidRPr="005F7D2D">
        <w:rPr>
          <w:noProof/>
        </w:rPr>
        <w:t xml:space="preserve">Warnaby, G., &amp; Medway, D. (2013). What about the ‘place’in place marketing? </w:t>
      </w:r>
      <w:r w:rsidRPr="005F7D2D">
        <w:rPr>
          <w:i/>
          <w:noProof/>
        </w:rPr>
        <w:t>Marketing theory, 13</w:t>
      </w:r>
      <w:r w:rsidRPr="005F7D2D">
        <w:rPr>
          <w:noProof/>
        </w:rPr>
        <w:t xml:space="preserve">(3), 345-363. </w:t>
      </w:r>
    </w:p>
    <w:p w14:paraId="260D18F7" w14:textId="77777777" w:rsidR="005F7D2D" w:rsidRPr="005F7D2D" w:rsidRDefault="005F7D2D" w:rsidP="005F7D2D">
      <w:pPr>
        <w:pStyle w:val="EndNoteBibliography"/>
        <w:rPr>
          <w:noProof/>
        </w:rPr>
      </w:pPr>
      <w:r w:rsidRPr="005F7D2D">
        <w:rPr>
          <w:noProof/>
        </w:rPr>
        <w:t xml:space="preserve">Çalışkan, K., &amp; Callon, M. (2010). Economization, part 2: a research programme for the study of markets. </w:t>
      </w:r>
      <w:r w:rsidRPr="005F7D2D">
        <w:rPr>
          <w:i/>
          <w:noProof/>
        </w:rPr>
        <w:t>Economy and Society, 39</w:t>
      </w:r>
      <w:r w:rsidRPr="005F7D2D">
        <w:rPr>
          <w:noProof/>
        </w:rPr>
        <w:t xml:space="preserve">(1), 1-32. </w:t>
      </w:r>
    </w:p>
    <w:p w14:paraId="2DBAC1BA" w14:textId="66249FA3" w:rsidR="00932A49" w:rsidRDefault="00932A49" w:rsidP="00C34CB1">
      <w:pPr>
        <w:pStyle w:val="References"/>
      </w:pPr>
      <w:r w:rsidRPr="005937D0">
        <w:fldChar w:fldCharType="end"/>
      </w:r>
    </w:p>
    <w:p w14:paraId="70A6BC2F" w14:textId="67A7953C" w:rsidR="00761905" w:rsidRPr="00011C8A" w:rsidRDefault="00761905" w:rsidP="00761905">
      <w:pPr>
        <w:pStyle w:val="Heading1"/>
      </w:pPr>
      <w:r>
        <w:lastRenderedPageBreak/>
        <w:t>Figures</w:t>
      </w:r>
      <w:r w:rsidR="005F7D2D">
        <w:t xml:space="preserve"> and Tables</w:t>
      </w:r>
    </w:p>
    <w:p w14:paraId="478E3915" w14:textId="77777777" w:rsidR="00761905" w:rsidRDefault="00761905" w:rsidP="005F7D2D">
      <w:pPr>
        <w:spacing w:line="240" w:lineRule="auto"/>
        <w:ind w:firstLine="0"/>
        <w:jc w:val="center"/>
      </w:pPr>
      <w:r w:rsidRPr="00185D2C">
        <w:fldChar w:fldCharType="begin"/>
      </w:r>
      <w:r w:rsidRPr="00185D2C">
        <w:instrText xml:space="preserve"> INCLUDEPICTURE "https://jhgrahambooks.files.wordpress.com/2018/02/el-rancho-overview-4.jpg?w=615&amp;h=409" \* MERGEFORMATINET </w:instrText>
      </w:r>
      <w:r w:rsidRPr="00185D2C">
        <w:fldChar w:fldCharType="separate"/>
      </w:r>
      <w:r w:rsidR="0053567D">
        <w:rPr>
          <w:lang w:val="en-US" w:eastAsia="en-US"/>
        </w:rPr>
        <w:fldChar w:fldCharType="begin"/>
      </w:r>
      <w:r w:rsidR="0053567D">
        <w:rPr>
          <w:lang w:val="en-US" w:eastAsia="en-US"/>
        </w:rPr>
        <w:instrText xml:space="preserve"> INCLUDEPICTURE  "https://jhgrahambooks.files.wordpress.com/2018/02/el-rancho-overview-4.jpg?w=615&amp;h=409" \* MERGEFORMATINET </w:instrText>
      </w:r>
      <w:r w:rsidR="0053567D">
        <w:rPr>
          <w:lang w:val="en-US" w:eastAsia="en-US"/>
        </w:rPr>
        <w:fldChar w:fldCharType="separate"/>
      </w:r>
      <w:r w:rsidR="002501E8">
        <w:rPr>
          <w:noProof/>
          <w:lang w:val="en-US" w:eastAsia="en-US"/>
        </w:rPr>
        <w:fldChar w:fldCharType="begin"/>
      </w:r>
      <w:r w:rsidR="002501E8">
        <w:rPr>
          <w:noProof/>
          <w:lang w:val="en-US" w:eastAsia="en-US"/>
        </w:rPr>
        <w:instrText xml:space="preserve"> INCLUDEPICTURE  "https://jhgrahambooks.files.wordpress.com/2018/02/el-rancho-overview-4.jpg?w=615&amp;h=409" \* MERGEFORMATINET </w:instrText>
      </w:r>
      <w:r w:rsidR="002501E8">
        <w:rPr>
          <w:noProof/>
          <w:lang w:val="en-US" w:eastAsia="en-US"/>
        </w:rPr>
        <w:fldChar w:fldCharType="separate"/>
      </w:r>
      <w:r w:rsidR="008D3E97">
        <w:rPr>
          <w:noProof/>
          <w:lang w:val="en-US" w:eastAsia="en-US"/>
        </w:rPr>
        <w:fldChar w:fldCharType="begin"/>
      </w:r>
      <w:r w:rsidR="008D3E97">
        <w:rPr>
          <w:noProof/>
          <w:lang w:val="en-US" w:eastAsia="en-US"/>
        </w:rPr>
        <w:instrText xml:space="preserve"> INCLUDEPICTURE  "https://jhgrahambooks.files.wordpress.com/2018/02/el-rancho-overview-4.jpg?w=615&amp;h=409" \* MERGEFORMATINET </w:instrText>
      </w:r>
      <w:r w:rsidR="008D3E97">
        <w:rPr>
          <w:noProof/>
          <w:lang w:val="en-US" w:eastAsia="en-US"/>
        </w:rPr>
        <w:fldChar w:fldCharType="separate"/>
      </w:r>
      <w:r w:rsidR="00281052">
        <w:rPr>
          <w:noProof/>
          <w:lang w:val="en-US" w:eastAsia="en-US"/>
        </w:rPr>
        <w:fldChar w:fldCharType="begin"/>
      </w:r>
      <w:r w:rsidR="00281052">
        <w:rPr>
          <w:noProof/>
          <w:lang w:val="en-US" w:eastAsia="en-US"/>
        </w:rPr>
        <w:instrText xml:space="preserve"> INCLUDEPICTURE  "https://jhgrahambooks.files.wordpress.com/2018/02/el-rancho-overview-4.jpg?w=615&amp;h=409" \* MERGEFORMATINET </w:instrText>
      </w:r>
      <w:r w:rsidR="00281052">
        <w:rPr>
          <w:noProof/>
          <w:lang w:val="en-US" w:eastAsia="en-US"/>
        </w:rPr>
        <w:fldChar w:fldCharType="separate"/>
      </w:r>
      <w:r w:rsidR="00620E40">
        <w:rPr>
          <w:noProof/>
        </w:rPr>
        <w:drawing>
          <wp:inline distT="0" distB="0" distL="0" distR="0" wp14:anchorId="0A6C4A76" wp14:editId="777159EB">
            <wp:extent cx="5629275" cy="3752850"/>
            <wp:effectExtent l="0" t="0" r="0" b="635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9275" cy="3752850"/>
                    </a:xfrm>
                    <a:prstGeom prst="rect">
                      <a:avLst/>
                    </a:prstGeom>
                    <a:noFill/>
                    <a:ln>
                      <a:noFill/>
                    </a:ln>
                  </pic:spPr>
                </pic:pic>
              </a:graphicData>
            </a:graphic>
          </wp:inline>
        </w:drawing>
      </w:r>
      <w:r w:rsidR="00281052">
        <w:rPr>
          <w:noProof/>
          <w:lang w:val="en-US" w:eastAsia="en-US"/>
        </w:rPr>
        <w:fldChar w:fldCharType="end"/>
      </w:r>
      <w:r w:rsidR="008D3E97">
        <w:rPr>
          <w:noProof/>
          <w:lang w:val="en-US" w:eastAsia="en-US"/>
        </w:rPr>
        <w:fldChar w:fldCharType="end"/>
      </w:r>
      <w:r w:rsidR="002501E8">
        <w:rPr>
          <w:noProof/>
          <w:lang w:val="en-US" w:eastAsia="en-US"/>
        </w:rPr>
        <w:fldChar w:fldCharType="end"/>
      </w:r>
      <w:r w:rsidR="0053567D">
        <w:rPr>
          <w:lang w:val="en-US" w:eastAsia="en-US"/>
        </w:rPr>
        <w:fldChar w:fldCharType="end"/>
      </w:r>
      <w:r w:rsidRPr="00185D2C">
        <w:fldChar w:fldCharType="end"/>
      </w:r>
    </w:p>
    <w:p w14:paraId="3630A496" w14:textId="77777777" w:rsidR="00761905" w:rsidRPr="00185D2C" w:rsidRDefault="00761905" w:rsidP="00761905">
      <w:pPr>
        <w:spacing w:line="240" w:lineRule="auto"/>
        <w:ind w:firstLine="0"/>
      </w:pPr>
      <w:r>
        <w:t>Figure</w:t>
      </w:r>
      <w:r w:rsidRPr="00185D2C">
        <w:t xml:space="preserve"> 1 - An overview of the El Rancho property before the competitors popped up (</w:t>
      </w:r>
      <w:hyperlink r:id="rId12" w:history="1">
        <w:r w:rsidRPr="00151B47">
          <w:t>https://jhgraham.com/2018/02/24/el-rancho-vegas/</w:t>
        </w:r>
      </w:hyperlink>
    </w:p>
    <w:p w14:paraId="0326CCB0" w14:textId="77777777" w:rsidR="00761905" w:rsidRDefault="00761905" w:rsidP="005F7D2D">
      <w:pPr>
        <w:spacing w:line="240" w:lineRule="auto"/>
        <w:ind w:firstLine="0"/>
        <w:jc w:val="center"/>
      </w:pPr>
      <w:r>
        <w:rPr>
          <w:noProof/>
        </w:rPr>
        <w:drawing>
          <wp:inline distT="0" distB="0" distL="0" distR="0" wp14:anchorId="52939065" wp14:editId="02174EA2">
            <wp:extent cx="5486400" cy="3399499"/>
            <wp:effectExtent l="0" t="0" r="0" b="4445"/>
            <wp:docPr id="2" name="Picture 2" descr="A picture containing text, outdoor,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486400" cy="3399499"/>
                    </a:xfrm>
                    <a:prstGeom prst="rect">
                      <a:avLst/>
                    </a:prstGeom>
                  </pic:spPr>
                </pic:pic>
              </a:graphicData>
            </a:graphic>
          </wp:inline>
        </w:drawing>
      </w:r>
    </w:p>
    <w:p w14:paraId="02872647" w14:textId="77777777" w:rsidR="00761905" w:rsidRDefault="00761905" w:rsidP="00761905">
      <w:pPr>
        <w:spacing w:line="240" w:lineRule="auto"/>
        <w:ind w:firstLine="0"/>
      </w:pPr>
      <w:r>
        <w:t>Figure</w:t>
      </w:r>
      <w:r w:rsidRPr="00185D2C">
        <w:t xml:space="preserve"> 2 - Postcard view of El Rancho Vegas, with sunbathers on the lawn between the pool and Highway 91 (</w:t>
      </w:r>
      <w:hyperlink r:id="rId14" w:history="1">
        <w:r w:rsidRPr="00151B47">
          <w:t>https://jhgraham.com/2018/02/24/el-rancho-vegas/</w:t>
        </w:r>
      </w:hyperlink>
      <w:r w:rsidRPr="00185D2C">
        <w:t>)</w:t>
      </w:r>
    </w:p>
    <w:p w14:paraId="15D416F6" w14:textId="77777777" w:rsidR="00761905" w:rsidRPr="00185D2C" w:rsidRDefault="00761905" w:rsidP="00761905">
      <w:pPr>
        <w:spacing w:line="240" w:lineRule="auto"/>
        <w:ind w:firstLine="0"/>
      </w:pPr>
    </w:p>
    <w:p w14:paraId="0481A971" w14:textId="77777777" w:rsidR="00761905" w:rsidRPr="00185D2C" w:rsidRDefault="00761905" w:rsidP="005F7D2D">
      <w:pPr>
        <w:spacing w:line="240" w:lineRule="auto"/>
        <w:ind w:firstLine="0"/>
        <w:jc w:val="center"/>
      </w:pPr>
      <w:r w:rsidRPr="00185D2C">
        <w:lastRenderedPageBreak/>
        <w:fldChar w:fldCharType="begin"/>
      </w:r>
      <w:r w:rsidRPr="00185D2C">
        <w:instrText xml:space="preserve"> INCLUDEPICTURE "https://jhgrahambooks.files.wordpress.com/2018/02/el-rancho-1959.jpg?w=615&amp;h=407" \* MERGEFORMATINET </w:instrText>
      </w:r>
      <w:r w:rsidRPr="00185D2C">
        <w:fldChar w:fldCharType="separate"/>
      </w:r>
      <w:r w:rsidR="0053567D">
        <w:rPr>
          <w:lang w:val="en-US" w:eastAsia="en-US"/>
        </w:rPr>
        <w:fldChar w:fldCharType="begin"/>
      </w:r>
      <w:r w:rsidR="0053567D">
        <w:rPr>
          <w:lang w:val="en-US" w:eastAsia="en-US"/>
        </w:rPr>
        <w:instrText xml:space="preserve"> INCLUDEPICTURE  "https://jhgrahambooks.files.wordpress.com/2018/02/el-rancho-1959.jpg?w=615&amp;h=407" \* MERGEFORMATINET </w:instrText>
      </w:r>
      <w:r w:rsidR="0053567D">
        <w:rPr>
          <w:lang w:val="en-US" w:eastAsia="en-US"/>
        </w:rPr>
        <w:fldChar w:fldCharType="separate"/>
      </w:r>
      <w:r w:rsidR="002501E8">
        <w:rPr>
          <w:noProof/>
          <w:lang w:val="en-US" w:eastAsia="en-US"/>
        </w:rPr>
        <w:fldChar w:fldCharType="begin"/>
      </w:r>
      <w:r w:rsidR="002501E8">
        <w:rPr>
          <w:noProof/>
          <w:lang w:val="en-US" w:eastAsia="en-US"/>
        </w:rPr>
        <w:instrText xml:space="preserve"> INCLUDEPICTURE  "https://jhgrahambooks.files.wordpress.com/2018/02/el-rancho-1959.jpg?w=615&amp;h=407" \* MERGEFORMATINET </w:instrText>
      </w:r>
      <w:r w:rsidR="002501E8">
        <w:rPr>
          <w:noProof/>
          <w:lang w:val="en-US" w:eastAsia="en-US"/>
        </w:rPr>
        <w:fldChar w:fldCharType="separate"/>
      </w:r>
      <w:r w:rsidR="008D3E97">
        <w:rPr>
          <w:noProof/>
          <w:lang w:val="en-US" w:eastAsia="en-US"/>
        </w:rPr>
        <w:fldChar w:fldCharType="begin"/>
      </w:r>
      <w:r w:rsidR="008D3E97">
        <w:rPr>
          <w:noProof/>
          <w:lang w:val="en-US" w:eastAsia="en-US"/>
        </w:rPr>
        <w:instrText xml:space="preserve"> INCLUDEPICTURE  "https://jhgrahambooks.files.wordpress.com/2018/02/el-rancho-1959.jpg?w=615&amp;h=407" \* MERGEFORMATINET </w:instrText>
      </w:r>
      <w:r w:rsidR="008D3E97">
        <w:rPr>
          <w:noProof/>
          <w:lang w:val="en-US" w:eastAsia="en-US"/>
        </w:rPr>
        <w:fldChar w:fldCharType="separate"/>
      </w:r>
      <w:r w:rsidR="00281052">
        <w:rPr>
          <w:noProof/>
          <w:lang w:val="en-US" w:eastAsia="en-US"/>
        </w:rPr>
        <w:fldChar w:fldCharType="begin"/>
      </w:r>
      <w:r w:rsidR="00281052">
        <w:rPr>
          <w:noProof/>
          <w:lang w:val="en-US" w:eastAsia="en-US"/>
        </w:rPr>
        <w:instrText xml:space="preserve"> INCLUDEPICTURE  "https://jhgrahambooks.files.wordpress.com/2018/02/el-rancho-1959.jpg?w=615&amp;h=407" \* MERGEFORMATINET </w:instrText>
      </w:r>
      <w:r w:rsidR="00281052">
        <w:rPr>
          <w:noProof/>
          <w:lang w:val="en-US" w:eastAsia="en-US"/>
        </w:rPr>
        <w:fldChar w:fldCharType="separate"/>
      </w:r>
      <w:r w:rsidR="00620E40">
        <w:rPr>
          <w:noProof/>
        </w:rPr>
        <w:drawing>
          <wp:inline distT="0" distB="0" distL="0" distR="0" wp14:anchorId="53304B75" wp14:editId="7ECBA098">
            <wp:extent cx="5724525" cy="3781425"/>
            <wp:effectExtent l="0" t="0" r="3175" b="3175"/>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781425"/>
                    </a:xfrm>
                    <a:prstGeom prst="rect">
                      <a:avLst/>
                    </a:prstGeom>
                    <a:noFill/>
                    <a:ln>
                      <a:noFill/>
                    </a:ln>
                  </pic:spPr>
                </pic:pic>
              </a:graphicData>
            </a:graphic>
          </wp:inline>
        </w:drawing>
      </w:r>
      <w:r w:rsidR="00281052">
        <w:rPr>
          <w:noProof/>
          <w:lang w:val="en-US" w:eastAsia="en-US"/>
        </w:rPr>
        <w:fldChar w:fldCharType="end"/>
      </w:r>
      <w:r w:rsidR="008D3E97">
        <w:rPr>
          <w:noProof/>
          <w:lang w:val="en-US" w:eastAsia="en-US"/>
        </w:rPr>
        <w:fldChar w:fldCharType="end"/>
      </w:r>
      <w:r w:rsidR="002501E8">
        <w:rPr>
          <w:noProof/>
          <w:lang w:val="en-US" w:eastAsia="en-US"/>
        </w:rPr>
        <w:fldChar w:fldCharType="end"/>
      </w:r>
      <w:r w:rsidR="0053567D">
        <w:rPr>
          <w:lang w:val="en-US" w:eastAsia="en-US"/>
        </w:rPr>
        <w:fldChar w:fldCharType="end"/>
      </w:r>
      <w:r w:rsidRPr="00185D2C">
        <w:fldChar w:fldCharType="end"/>
      </w:r>
    </w:p>
    <w:p w14:paraId="7D4E0A3D" w14:textId="77777777" w:rsidR="00761905" w:rsidRDefault="00761905" w:rsidP="00761905">
      <w:pPr>
        <w:spacing w:line="240" w:lineRule="auto"/>
        <w:ind w:firstLine="0"/>
      </w:pPr>
      <w:r>
        <w:t>Figure</w:t>
      </w:r>
      <w:r w:rsidRPr="00185D2C">
        <w:t xml:space="preserve"> 3 - The carport entrance (added in 1959) (</w:t>
      </w:r>
      <w:hyperlink r:id="rId16" w:history="1">
        <w:r w:rsidRPr="00151B47">
          <w:t>https://jhgraham.com/2018/02/24/el-rancho-vegas/</w:t>
        </w:r>
      </w:hyperlink>
      <w:r w:rsidRPr="00185D2C">
        <w:t>)</w:t>
      </w:r>
    </w:p>
    <w:p w14:paraId="35EBCB07" w14:textId="77777777" w:rsidR="00761905" w:rsidRPr="00185D2C" w:rsidRDefault="00761905" w:rsidP="00761905">
      <w:pPr>
        <w:spacing w:line="240" w:lineRule="auto"/>
        <w:ind w:firstLine="0"/>
      </w:pPr>
      <w:r w:rsidRPr="00185D2C">
        <w:fldChar w:fldCharType="begin"/>
      </w:r>
      <w:r w:rsidRPr="00185D2C">
        <w:instrText xml:space="preserve"> INCLUDEPICTURE "https://jhgrahambooks.files.wordpress.com/2018/02/1948-7-14-tutor-page-guy.jpg" \* MERGEFORMATINET </w:instrText>
      </w:r>
      <w:r w:rsidRPr="00185D2C">
        <w:fldChar w:fldCharType="separate"/>
      </w:r>
      <w:r w:rsidR="0053567D">
        <w:rPr>
          <w:lang w:val="en-US" w:eastAsia="en-US"/>
        </w:rPr>
        <w:fldChar w:fldCharType="begin"/>
      </w:r>
      <w:r w:rsidR="0053567D">
        <w:rPr>
          <w:lang w:val="en-US" w:eastAsia="en-US"/>
        </w:rPr>
        <w:instrText xml:space="preserve"> INCLUDEPICTURE  "https://jhgrahambooks.files.wordpress.com/2018/02/1948-7-14-tutor-page-guy.jpg" \* MERGEFORMATINET </w:instrText>
      </w:r>
      <w:r w:rsidR="0053567D">
        <w:rPr>
          <w:lang w:val="en-US" w:eastAsia="en-US"/>
        </w:rPr>
        <w:fldChar w:fldCharType="separate"/>
      </w:r>
      <w:r w:rsidR="002501E8">
        <w:rPr>
          <w:noProof/>
          <w:lang w:val="en-US" w:eastAsia="en-US"/>
        </w:rPr>
        <w:fldChar w:fldCharType="begin"/>
      </w:r>
      <w:r w:rsidR="002501E8">
        <w:rPr>
          <w:noProof/>
          <w:lang w:val="en-US" w:eastAsia="en-US"/>
        </w:rPr>
        <w:instrText xml:space="preserve"> INCLUDEPICTURE  "https://jhgrahambooks.files.wordpress.com/2018/02/1948-7-14-tutor-page-guy.jpg" \* MERGEFORMATINET </w:instrText>
      </w:r>
      <w:r w:rsidR="002501E8">
        <w:rPr>
          <w:noProof/>
          <w:lang w:val="en-US" w:eastAsia="en-US"/>
        </w:rPr>
        <w:fldChar w:fldCharType="separate"/>
      </w:r>
      <w:r w:rsidR="008D3E97">
        <w:rPr>
          <w:noProof/>
          <w:lang w:val="en-US" w:eastAsia="en-US"/>
        </w:rPr>
        <w:fldChar w:fldCharType="begin"/>
      </w:r>
      <w:r w:rsidR="008D3E97">
        <w:rPr>
          <w:noProof/>
          <w:lang w:val="en-US" w:eastAsia="en-US"/>
        </w:rPr>
        <w:instrText xml:space="preserve"> INCLUDEPICTURE  "https://jhgrahambooks.files.wordpress.com/2018/02/1948-7-14-tutor-page-guy.jpg" \* MERGEFORMATINET </w:instrText>
      </w:r>
      <w:r w:rsidR="008D3E97">
        <w:rPr>
          <w:noProof/>
          <w:lang w:val="en-US" w:eastAsia="en-US"/>
        </w:rPr>
        <w:fldChar w:fldCharType="separate"/>
      </w:r>
      <w:r w:rsidR="00281052">
        <w:rPr>
          <w:noProof/>
          <w:lang w:val="en-US" w:eastAsia="en-US"/>
        </w:rPr>
        <w:fldChar w:fldCharType="begin"/>
      </w:r>
      <w:r w:rsidR="00281052">
        <w:rPr>
          <w:noProof/>
          <w:lang w:val="en-US" w:eastAsia="en-US"/>
        </w:rPr>
        <w:instrText xml:space="preserve"> INCLUDEPICTURE  "https://jhgrahambooks.files.wordpress.com/2018/02/1948-7-14-tutor-page-guy.jpg" \* MERGEFORMATINET </w:instrText>
      </w:r>
      <w:r w:rsidR="00281052">
        <w:rPr>
          <w:noProof/>
          <w:lang w:val="en-US" w:eastAsia="en-US"/>
        </w:rPr>
        <w:fldChar w:fldCharType="separate"/>
      </w:r>
      <w:r w:rsidR="00620E40">
        <w:rPr>
          <w:noProof/>
        </w:rPr>
        <w:drawing>
          <wp:inline distT="0" distB="0" distL="0" distR="0" wp14:anchorId="64DCD6EF" wp14:editId="072E8870">
            <wp:extent cx="5610225" cy="4438650"/>
            <wp:effectExtent l="0" t="0" r="3175" b="635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0225" cy="4438650"/>
                    </a:xfrm>
                    <a:prstGeom prst="rect">
                      <a:avLst/>
                    </a:prstGeom>
                    <a:noFill/>
                    <a:ln>
                      <a:noFill/>
                    </a:ln>
                  </pic:spPr>
                </pic:pic>
              </a:graphicData>
            </a:graphic>
          </wp:inline>
        </w:drawing>
      </w:r>
      <w:r w:rsidR="00281052">
        <w:rPr>
          <w:noProof/>
          <w:lang w:val="en-US" w:eastAsia="en-US"/>
        </w:rPr>
        <w:fldChar w:fldCharType="end"/>
      </w:r>
      <w:r w:rsidR="008D3E97">
        <w:rPr>
          <w:noProof/>
          <w:lang w:val="en-US" w:eastAsia="en-US"/>
        </w:rPr>
        <w:fldChar w:fldCharType="end"/>
      </w:r>
      <w:r w:rsidR="002501E8">
        <w:rPr>
          <w:noProof/>
          <w:lang w:val="en-US" w:eastAsia="en-US"/>
        </w:rPr>
        <w:fldChar w:fldCharType="end"/>
      </w:r>
      <w:r w:rsidR="0053567D">
        <w:rPr>
          <w:lang w:val="en-US" w:eastAsia="en-US"/>
        </w:rPr>
        <w:fldChar w:fldCharType="end"/>
      </w:r>
      <w:r w:rsidRPr="00185D2C">
        <w:fldChar w:fldCharType="end"/>
      </w:r>
    </w:p>
    <w:p w14:paraId="31D89F8A" w14:textId="77777777" w:rsidR="00761905" w:rsidRPr="00185D2C" w:rsidRDefault="00761905" w:rsidP="00761905">
      <w:pPr>
        <w:spacing w:line="240" w:lineRule="auto"/>
        <w:ind w:firstLine="0"/>
        <w:rPr>
          <w:color w:val="000000"/>
        </w:rPr>
      </w:pPr>
      <w:r>
        <w:rPr>
          <w:color w:val="000000"/>
        </w:rPr>
        <w:lastRenderedPageBreak/>
        <w:t>Figure</w:t>
      </w:r>
      <w:r w:rsidRPr="00185D2C">
        <w:rPr>
          <w:color w:val="000000"/>
        </w:rPr>
        <w:t xml:space="preserve"> 4 – El Rancho casino-hotel resort and spa amenities (https://jhgraham.com/2018/02/24/el-rancho-vegas/)</w:t>
      </w:r>
    </w:p>
    <w:p w14:paraId="5E6D3C5C" w14:textId="77777777" w:rsidR="00761905" w:rsidRPr="00185D2C" w:rsidRDefault="00761905" w:rsidP="00761905">
      <w:pPr>
        <w:spacing w:line="240" w:lineRule="auto"/>
        <w:ind w:firstLine="0"/>
      </w:pPr>
      <w:r w:rsidRPr="00185D2C">
        <w:fldChar w:fldCharType="begin"/>
      </w:r>
      <w:r w:rsidRPr="00185D2C">
        <w:instrText xml:space="preserve"> INCLUDEPICTURE "http://www.nextindesign.com/yahoo_site_admin/assets/images/WildHorse_Plan_Casino_masterplan_by_RO_with_JCJ.5205225_large.jpg" \* MERGEFORMATINET </w:instrText>
      </w:r>
      <w:r w:rsidRPr="00185D2C">
        <w:fldChar w:fldCharType="separate"/>
      </w:r>
      <w:r w:rsidR="0053567D">
        <w:rPr>
          <w:lang w:val="en-US" w:eastAsia="en-US"/>
        </w:rPr>
        <w:fldChar w:fldCharType="begin"/>
      </w:r>
      <w:r w:rsidR="0053567D">
        <w:rPr>
          <w:lang w:val="en-US" w:eastAsia="en-US"/>
        </w:rPr>
        <w:instrText xml:space="preserve"> INCLUDEPICTURE  "http://www.nextindesign.com/yahoo_site_admin/assets/images/WildHorse_Plan_Casino_masterplan_by_RO_with_JCJ.5205225_large.jpg" \* MERGEFORMATINET </w:instrText>
      </w:r>
      <w:r w:rsidR="0053567D">
        <w:rPr>
          <w:lang w:val="en-US" w:eastAsia="en-US"/>
        </w:rPr>
        <w:fldChar w:fldCharType="separate"/>
      </w:r>
      <w:r w:rsidR="002501E8">
        <w:rPr>
          <w:noProof/>
          <w:lang w:val="en-US" w:eastAsia="en-US"/>
        </w:rPr>
        <w:fldChar w:fldCharType="begin"/>
      </w:r>
      <w:r w:rsidR="002501E8">
        <w:rPr>
          <w:noProof/>
          <w:lang w:val="en-US" w:eastAsia="en-US"/>
        </w:rPr>
        <w:instrText xml:space="preserve"> INCLUDEPICTURE  "http://www.nextindesign.com/yahoo_site_admin/assets/images/WildHorse_Plan_Casino_masterplan_by_RO_with_JCJ.5205225_large.jpg" \* MERGEFORMATINET </w:instrText>
      </w:r>
      <w:r w:rsidR="002501E8">
        <w:rPr>
          <w:noProof/>
          <w:lang w:val="en-US" w:eastAsia="en-US"/>
        </w:rPr>
        <w:fldChar w:fldCharType="separate"/>
      </w:r>
      <w:r w:rsidR="008D3E97">
        <w:rPr>
          <w:noProof/>
          <w:lang w:val="en-US" w:eastAsia="en-US"/>
        </w:rPr>
        <w:fldChar w:fldCharType="begin"/>
      </w:r>
      <w:r w:rsidR="008D3E97">
        <w:rPr>
          <w:noProof/>
          <w:lang w:val="en-US" w:eastAsia="en-US"/>
        </w:rPr>
        <w:instrText xml:space="preserve"> INCLUDEPICTURE  "http://www.nextindesign.com/yahoo_site_admin/assets/images/WildHorse_Plan_Casino_masterplan_by_RO_with_JCJ.5205225_large.jpg" \* MERGEFORMATINET </w:instrText>
      </w:r>
      <w:r w:rsidR="008D3E97">
        <w:rPr>
          <w:noProof/>
          <w:lang w:val="en-US" w:eastAsia="en-US"/>
        </w:rPr>
        <w:fldChar w:fldCharType="separate"/>
      </w:r>
      <w:r w:rsidR="00281052">
        <w:rPr>
          <w:noProof/>
          <w:lang w:val="en-US" w:eastAsia="en-US"/>
        </w:rPr>
        <w:fldChar w:fldCharType="begin"/>
      </w:r>
      <w:r w:rsidR="00281052">
        <w:rPr>
          <w:noProof/>
          <w:lang w:val="en-US" w:eastAsia="en-US"/>
        </w:rPr>
        <w:instrText xml:space="preserve"> INCLUDEPICTURE  "http://www.nextindesign.com/yahoo_site_admin/assets/images/WildHorse_Plan_Casino_masterplan_by_RO_with_JCJ.5205225_large.jpg" \* MERGEFORMATINET </w:instrText>
      </w:r>
      <w:r w:rsidR="00281052">
        <w:rPr>
          <w:noProof/>
          <w:lang w:val="en-US" w:eastAsia="en-US"/>
        </w:rPr>
        <w:fldChar w:fldCharType="separate"/>
      </w:r>
      <w:r w:rsidR="00620E40">
        <w:rPr>
          <w:noProof/>
        </w:rPr>
        <w:drawing>
          <wp:inline distT="0" distB="0" distL="0" distR="0" wp14:anchorId="1F34DC99" wp14:editId="49FF9DFE">
            <wp:extent cx="5724525" cy="3933825"/>
            <wp:effectExtent l="0" t="0" r="3175" b="317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933825"/>
                    </a:xfrm>
                    <a:prstGeom prst="rect">
                      <a:avLst/>
                    </a:prstGeom>
                    <a:noFill/>
                    <a:ln>
                      <a:noFill/>
                    </a:ln>
                  </pic:spPr>
                </pic:pic>
              </a:graphicData>
            </a:graphic>
          </wp:inline>
        </w:drawing>
      </w:r>
      <w:r w:rsidR="00281052">
        <w:rPr>
          <w:noProof/>
          <w:lang w:val="en-US" w:eastAsia="en-US"/>
        </w:rPr>
        <w:fldChar w:fldCharType="end"/>
      </w:r>
      <w:r w:rsidR="008D3E97">
        <w:rPr>
          <w:noProof/>
          <w:lang w:val="en-US" w:eastAsia="en-US"/>
        </w:rPr>
        <w:fldChar w:fldCharType="end"/>
      </w:r>
      <w:r w:rsidR="002501E8">
        <w:rPr>
          <w:noProof/>
          <w:lang w:val="en-US" w:eastAsia="en-US"/>
        </w:rPr>
        <w:fldChar w:fldCharType="end"/>
      </w:r>
      <w:r w:rsidR="0053567D">
        <w:rPr>
          <w:lang w:val="en-US" w:eastAsia="en-US"/>
        </w:rPr>
        <w:fldChar w:fldCharType="end"/>
      </w:r>
      <w:r w:rsidRPr="00185D2C">
        <w:fldChar w:fldCharType="end"/>
      </w:r>
    </w:p>
    <w:p w14:paraId="1FB17D5A" w14:textId="77777777" w:rsidR="00761905" w:rsidRPr="00151B47" w:rsidRDefault="00761905" w:rsidP="00761905">
      <w:pPr>
        <w:spacing w:line="240" w:lineRule="auto"/>
        <w:ind w:firstLine="0"/>
        <w:rPr>
          <w:color w:val="000000"/>
        </w:rPr>
      </w:pPr>
      <w:r>
        <w:rPr>
          <w:color w:val="000000"/>
        </w:rPr>
        <w:t>Figure</w:t>
      </w:r>
      <w:r w:rsidRPr="00185D2C">
        <w:rPr>
          <w:color w:val="000000"/>
        </w:rPr>
        <w:t xml:space="preserve"> 5 - Wild Horse Pass Resort and Casino in</w:t>
      </w:r>
      <w:r>
        <w:rPr>
          <w:color w:val="000000"/>
        </w:rPr>
        <w:fldChar w:fldCharType="begin"/>
      </w:r>
      <w:r>
        <w:rPr>
          <w:color w:val="000000"/>
        </w:rPr>
        <w:instrText>HYPERLINK "https://cf.sharepoint.com/teams/TJT--paperwriting/Shared Documents/General/ Phoenix%0d("</w:instrText>
      </w:r>
      <w:r>
        <w:rPr>
          <w:color w:val="000000"/>
        </w:rPr>
        <w:fldChar w:fldCharType="separate"/>
      </w:r>
      <w:r w:rsidRPr="00151B47">
        <w:rPr>
          <w:color w:val="000000"/>
        </w:rPr>
        <w:t xml:space="preserve"> Phoenix</w:t>
      </w:r>
    </w:p>
    <w:p w14:paraId="772296B2" w14:textId="77777777" w:rsidR="00761905" w:rsidRPr="00185D2C" w:rsidRDefault="00761905" w:rsidP="00761905">
      <w:pPr>
        <w:spacing w:line="240" w:lineRule="auto"/>
        <w:ind w:firstLine="0"/>
        <w:rPr>
          <w:color w:val="000000"/>
        </w:rPr>
      </w:pPr>
      <w:r w:rsidRPr="00151B47">
        <w:rPr>
          <w:color w:val="000000"/>
        </w:rPr>
        <w:t>(</w:t>
      </w:r>
      <w:r>
        <w:rPr>
          <w:color w:val="000000"/>
        </w:rPr>
        <w:fldChar w:fldCharType="end"/>
      </w:r>
      <w:r w:rsidRPr="00185D2C">
        <w:rPr>
          <w:color w:val="000000"/>
        </w:rPr>
        <w:t>http://www.nextindesign.com/master_planning?epik=dj0yJnU9Q2NhLUwtNWl5SE10WnNvSFhGWmlGSVJ5TU5QdTVqaUUmcD0wJm49dk5rdThKa1J0UElpNkl4RWxKbzRBZyZ0PUFBQUFBR0FLNHk0)</w:t>
      </w:r>
    </w:p>
    <w:p w14:paraId="04FC22EE" w14:textId="77777777" w:rsidR="00761905" w:rsidRPr="00185D2C" w:rsidRDefault="00761905" w:rsidP="00761905">
      <w:pPr>
        <w:spacing w:line="240" w:lineRule="auto"/>
        <w:ind w:firstLine="0"/>
      </w:pPr>
    </w:p>
    <w:p w14:paraId="57D4A61A" w14:textId="77777777" w:rsidR="00761905" w:rsidRPr="00185D2C" w:rsidRDefault="00761905" w:rsidP="005F7D2D">
      <w:pPr>
        <w:spacing w:line="240" w:lineRule="auto"/>
        <w:ind w:firstLine="0"/>
        <w:jc w:val="center"/>
      </w:pPr>
      <w:r w:rsidRPr="00185D2C">
        <w:lastRenderedPageBreak/>
        <w:fldChar w:fldCharType="begin"/>
      </w:r>
      <w:r w:rsidRPr="00185D2C">
        <w:instrText xml:space="preserve"> INCLUDEPICTURE "https://i.pinimg.com/564x/43/8f/95/438f95c304ebf84ae1ea720127b05bdc.jpg" \* MERGEFORMATINET </w:instrText>
      </w:r>
      <w:r w:rsidRPr="00185D2C">
        <w:fldChar w:fldCharType="separate"/>
      </w:r>
      <w:r w:rsidRPr="00185D2C">
        <w:rPr>
          <w:noProof/>
        </w:rPr>
        <w:drawing>
          <wp:inline distT="0" distB="0" distL="0" distR="0" wp14:anchorId="6E5CECE4" wp14:editId="1F526294">
            <wp:extent cx="5194570" cy="3913203"/>
            <wp:effectExtent l="0" t="0" r="0" b="0"/>
            <wp:docPr id="12" name="Picture 12" descr="A picture containing table, dining, dining table, d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able, dining, dining table, dining roo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3861" cy="3935269"/>
                    </a:xfrm>
                    <a:prstGeom prst="rect">
                      <a:avLst/>
                    </a:prstGeom>
                    <a:noFill/>
                    <a:ln>
                      <a:noFill/>
                    </a:ln>
                  </pic:spPr>
                </pic:pic>
              </a:graphicData>
            </a:graphic>
          </wp:inline>
        </w:drawing>
      </w:r>
      <w:r w:rsidRPr="00185D2C">
        <w:fldChar w:fldCharType="end"/>
      </w:r>
    </w:p>
    <w:p w14:paraId="60192392" w14:textId="05F50FA2" w:rsidR="00A74CDC" w:rsidRDefault="00761905" w:rsidP="00A74CDC">
      <w:pPr>
        <w:spacing w:line="240" w:lineRule="auto"/>
        <w:ind w:firstLine="0"/>
      </w:pPr>
      <w:r>
        <w:t>Figure</w:t>
      </w:r>
      <w:r w:rsidRPr="00185D2C">
        <w:t xml:space="preserve"> 6 – the redesigned high stakes slot machine room at the Wynn Las Vegas meg</w:t>
      </w:r>
      <w:r w:rsidRPr="00151B47">
        <w:t>a resort (https://veg</w:t>
      </w:r>
      <w:r w:rsidRPr="00185D2C">
        <w:t>asmagazine.com/channels/personalities/insights/interior-sketches)</w:t>
      </w:r>
    </w:p>
    <w:p w14:paraId="35F9ED46" w14:textId="62093976" w:rsidR="00A74CDC" w:rsidRDefault="005F7D2D">
      <w:pPr>
        <w:pStyle w:val="References"/>
      </w:pPr>
      <w:r>
        <w:rPr>
          <w:noProof/>
        </w:rPr>
        <w:drawing>
          <wp:inline distT="0" distB="0" distL="0" distR="0" wp14:anchorId="0E4E8194" wp14:editId="110759B5">
            <wp:extent cx="5727700" cy="344233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0"/>
                    <a:stretch>
                      <a:fillRect/>
                    </a:stretch>
                  </pic:blipFill>
                  <pic:spPr>
                    <a:xfrm>
                      <a:off x="0" y="0"/>
                      <a:ext cx="5727700" cy="3442335"/>
                    </a:xfrm>
                    <a:prstGeom prst="rect">
                      <a:avLst/>
                    </a:prstGeom>
                  </pic:spPr>
                </pic:pic>
              </a:graphicData>
            </a:graphic>
          </wp:inline>
        </w:drawing>
      </w:r>
    </w:p>
    <w:p w14:paraId="7A5F62BB" w14:textId="77777777" w:rsidR="005F7D2D" w:rsidRDefault="005F7D2D" w:rsidP="005F7D2D">
      <w:pPr>
        <w:spacing w:line="240" w:lineRule="auto"/>
        <w:ind w:firstLine="0"/>
      </w:pPr>
      <w:r>
        <w:t xml:space="preserve">Diagram 1: Lefebvre’s (1991) triad and Harvey’s (1973, 2006) three dominant treatments of space read in conjunction and overlayed. </w:t>
      </w:r>
    </w:p>
    <w:p w14:paraId="16EE535D" w14:textId="77777777" w:rsidR="005F7D2D" w:rsidRDefault="005F7D2D">
      <w:pPr>
        <w:pStyle w:val="References"/>
      </w:pPr>
    </w:p>
    <w:p w14:paraId="59D48612" w14:textId="11230853" w:rsidR="00A74CDC" w:rsidRDefault="00A74CDC">
      <w:pPr>
        <w:pStyle w:val="References"/>
      </w:pPr>
    </w:p>
    <w:p w14:paraId="753CD09C" w14:textId="77777777" w:rsidR="00616B1D" w:rsidRDefault="00616B1D">
      <w:pPr>
        <w:pStyle w:val="References"/>
        <w:sectPr w:rsidR="00616B1D" w:rsidSect="00923420">
          <w:headerReference w:type="default" r:id="rId21"/>
          <w:footerReference w:type="even" r:id="rId22"/>
          <w:footerReference w:type="default" r:id="rId23"/>
          <w:pgSz w:w="11900" w:h="16840"/>
          <w:pgMar w:top="1440" w:right="1440" w:bottom="1440" w:left="1440" w:header="0" w:footer="0" w:gutter="0"/>
          <w:cols w:space="720"/>
          <w:docGrid w:linePitch="360"/>
        </w:sectPr>
      </w:pPr>
    </w:p>
    <w:tbl>
      <w:tblPr>
        <w:tblStyle w:val="TableGrid"/>
        <w:tblW w:w="14029" w:type="dxa"/>
        <w:tblLayout w:type="fixed"/>
        <w:tblLook w:val="04A0" w:firstRow="1" w:lastRow="0" w:firstColumn="1" w:lastColumn="0" w:noHBand="0" w:noVBand="1"/>
      </w:tblPr>
      <w:tblGrid>
        <w:gridCol w:w="1838"/>
        <w:gridCol w:w="2977"/>
        <w:gridCol w:w="4536"/>
        <w:gridCol w:w="4678"/>
      </w:tblGrid>
      <w:tr w:rsidR="00616B1D" w:rsidRPr="00EA13E2" w14:paraId="2D62ABBF" w14:textId="77777777" w:rsidTr="0050540E">
        <w:trPr>
          <w:trHeight w:val="274"/>
        </w:trPr>
        <w:tc>
          <w:tcPr>
            <w:tcW w:w="1838" w:type="dxa"/>
            <w:shd w:val="clear" w:color="auto" w:fill="B4C6E7" w:themeFill="accent1" w:themeFillTint="66"/>
          </w:tcPr>
          <w:p w14:paraId="61FEE618" w14:textId="77777777" w:rsidR="00616B1D" w:rsidRPr="00616B1D" w:rsidRDefault="00616B1D" w:rsidP="00D16EC7">
            <w:pPr>
              <w:spacing w:line="240" w:lineRule="auto"/>
              <w:ind w:firstLine="0"/>
              <w:jc w:val="center"/>
              <w:rPr>
                <w:b/>
                <w:bCs/>
                <w:sz w:val="19"/>
                <w:szCs w:val="19"/>
              </w:rPr>
            </w:pPr>
            <w:r w:rsidRPr="00616B1D">
              <w:rPr>
                <w:b/>
                <w:bCs/>
                <w:sz w:val="19"/>
                <w:szCs w:val="19"/>
              </w:rPr>
              <w:lastRenderedPageBreak/>
              <w:t>Spatio-market practices</w:t>
            </w:r>
          </w:p>
        </w:tc>
        <w:tc>
          <w:tcPr>
            <w:tcW w:w="2977" w:type="dxa"/>
            <w:shd w:val="clear" w:color="auto" w:fill="E7E6E6" w:themeFill="background2"/>
          </w:tcPr>
          <w:p w14:paraId="0ACE12C5" w14:textId="77777777" w:rsidR="00616B1D" w:rsidRPr="00616B1D" w:rsidRDefault="00616B1D" w:rsidP="00D16EC7">
            <w:pPr>
              <w:tabs>
                <w:tab w:val="left" w:pos="41"/>
              </w:tabs>
              <w:spacing w:line="240" w:lineRule="auto"/>
              <w:ind w:firstLine="0"/>
              <w:jc w:val="center"/>
              <w:rPr>
                <w:b/>
                <w:bCs/>
                <w:sz w:val="19"/>
                <w:szCs w:val="19"/>
              </w:rPr>
            </w:pPr>
            <w:r w:rsidRPr="00616B1D">
              <w:rPr>
                <w:b/>
                <w:bCs/>
                <w:sz w:val="19"/>
                <w:szCs w:val="19"/>
              </w:rPr>
              <w:t>Perceived</w:t>
            </w:r>
          </w:p>
          <w:p w14:paraId="1EB2C032" w14:textId="77777777" w:rsidR="00616B1D" w:rsidRPr="00616B1D" w:rsidRDefault="00616B1D" w:rsidP="00D16EC7">
            <w:pPr>
              <w:tabs>
                <w:tab w:val="left" w:pos="41"/>
              </w:tabs>
              <w:spacing w:line="240" w:lineRule="auto"/>
              <w:ind w:firstLine="0"/>
              <w:jc w:val="center"/>
              <w:rPr>
                <w:b/>
                <w:bCs/>
                <w:sz w:val="19"/>
                <w:szCs w:val="19"/>
              </w:rPr>
            </w:pPr>
            <w:r w:rsidRPr="00616B1D">
              <w:rPr>
                <w:b/>
                <w:bCs/>
                <w:sz w:val="19"/>
                <w:szCs w:val="19"/>
              </w:rPr>
              <w:t>(Spatial Practice)</w:t>
            </w:r>
          </w:p>
        </w:tc>
        <w:tc>
          <w:tcPr>
            <w:tcW w:w="4536" w:type="dxa"/>
            <w:shd w:val="clear" w:color="auto" w:fill="E7E6E6" w:themeFill="background2"/>
          </w:tcPr>
          <w:p w14:paraId="4A841395" w14:textId="77777777" w:rsidR="00616B1D" w:rsidRPr="00616B1D" w:rsidRDefault="00616B1D" w:rsidP="00D16EC7">
            <w:pPr>
              <w:spacing w:line="240" w:lineRule="auto"/>
              <w:ind w:firstLine="0"/>
              <w:jc w:val="center"/>
              <w:rPr>
                <w:b/>
                <w:bCs/>
                <w:sz w:val="19"/>
                <w:szCs w:val="19"/>
              </w:rPr>
            </w:pPr>
            <w:r w:rsidRPr="00616B1D">
              <w:rPr>
                <w:b/>
                <w:bCs/>
                <w:sz w:val="19"/>
                <w:szCs w:val="19"/>
              </w:rPr>
              <w:t>Conceived</w:t>
            </w:r>
          </w:p>
          <w:p w14:paraId="47F017AA" w14:textId="77777777" w:rsidR="00616B1D" w:rsidRPr="00616B1D" w:rsidRDefault="00616B1D" w:rsidP="00D16EC7">
            <w:pPr>
              <w:spacing w:line="240" w:lineRule="auto"/>
              <w:ind w:firstLine="0"/>
              <w:jc w:val="center"/>
              <w:rPr>
                <w:b/>
                <w:bCs/>
                <w:sz w:val="19"/>
                <w:szCs w:val="19"/>
              </w:rPr>
            </w:pPr>
            <w:r w:rsidRPr="00616B1D">
              <w:rPr>
                <w:b/>
                <w:bCs/>
                <w:sz w:val="19"/>
                <w:szCs w:val="19"/>
              </w:rPr>
              <w:t>(Representations of Space)</w:t>
            </w:r>
          </w:p>
        </w:tc>
        <w:tc>
          <w:tcPr>
            <w:tcW w:w="4678" w:type="dxa"/>
            <w:shd w:val="clear" w:color="auto" w:fill="E7E6E6" w:themeFill="background2"/>
          </w:tcPr>
          <w:p w14:paraId="60C8BB1C" w14:textId="77777777" w:rsidR="00616B1D" w:rsidRPr="00616B1D" w:rsidRDefault="00616B1D" w:rsidP="00D16EC7">
            <w:pPr>
              <w:spacing w:line="240" w:lineRule="auto"/>
              <w:ind w:firstLine="0"/>
              <w:jc w:val="center"/>
              <w:rPr>
                <w:b/>
                <w:bCs/>
                <w:sz w:val="19"/>
                <w:szCs w:val="19"/>
              </w:rPr>
            </w:pPr>
            <w:r w:rsidRPr="00616B1D">
              <w:rPr>
                <w:b/>
                <w:bCs/>
                <w:sz w:val="19"/>
                <w:szCs w:val="19"/>
              </w:rPr>
              <w:t>Lived</w:t>
            </w:r>
          </w:p>
          <w:p w14:paraId="0FBEFFA9" w14:textId="77777777" w:rsidR="00616B1D" w:rsidRPr="00616B1D" w:rsidRDefault="00616B1D" w:rsidP="00D16EC7">
            <w:pPr>
              <w:spacing w:line="240" w:lineRule="auto"/>
              <w:ind w:firstLine="0"/>
              <w:jc w:val="center"/>
              <w:rPr>
                <w:b/>
                <w:bCs/>
                <w:sz w:val="19"/>
                <w:szCs w:val="19"/>
              </w:rPr>
            </w:pPr>
            <w:r w:rsidRPr="00616B1D">
              <w:rPr>
                <w:b/>
                <w:bCs/>
                <w:sz w:val="19"/>
                <w:szCs w:val="19"/>
              </w:rPr>
              <w:t>(Representational Spaces)</w:t>
            </w:r>
          </w:p>
        </w:tc>
      </w:tr>
      <w:tr w:rsidR="00616B1D" w:rsidRPr="00EA13E2" w14:paraId="644640A9" w14:textId="77777777" w:rsidTr="0050540E">
        <w:trPr>
          <w:trHeight w:val="2333"/>
        </w:trPr>
        <w:tc>
          <w:tcPr>
            <w:tcW w:w="1838" w:type="dxa"/>
            <w:shd w:val="clear" w:color="auto" w:fill="E7E6E6" w:themeFill="background2"/>
          </w:tcPr>
          <w:p w14:paraId="3D637E73" w14:textId="77777777" w:rsidR="00616B1D" w:rsidRPr="00616B1D" w:rsidRDefault="00616B1D" w:rsidP="00D16EC7">
            <w:pPr>
              <w:spacing w:line="240" w:lineRule="auto"/>
              <w:ind w:firstLine="0"/>
              <w:rPr>
                <w:b/>
                <w:bCs/>
                <w:sz w:val="19"/>
                <w:szCs w:val="19"/>
              </w:rPr>
            </w:pPr>
          </w:p>
          <w:p w14:paraId="2CF6E73B" w14:textId="77777777" w:rsidR="00616B1D" w:rsidRPr="00616B1D" w:rsidRDefault="00616B1D" w:rsidP="00D16EC7">
            <w:pPr>
              <w:spacing w:line="240" w:lineRule="auto"/>
              <w:ind w:firstLine="0"/>
              <w:rPr>
                <w:b/>
                <w:bCs/>
                <w:sz w:val="19"/>
                <w:szCs w:val="19"/>
              </w:rPr>
            </w:pPr>
          </w:p>
          <w:p w14:paraId="17119A07" w14:textId="77777777" w:rsidR="00616B1D" w:rsidRPr="00616B1D" w:rsidRDefault="00616B1D" w:rsidP="00D16EC7">
            <w:pPr>
              <w:spacing w:line="240" w:lineRule="auto"/>
              <w:ind w:firstLine="0"/>
              <w:rPr>
                <w:b/>
                <w:bCs/>
                <w:sz w:val="19"/>
                <w:szCs w:val="19"/>
              </w:rPr>
            </w:pPr>
          </w:p>
          <w:p w14:paraId="194EBEFC" w14:textId="77777777" w:rsidR="00616B1D" w:rsidRPr="00616B1D" w:rsidRDefault="00616B1D" w:rsidP="00D16EC7">
            <w:pPr>
              <w:spacing w:line="240" w:lineRule="auto"/>
              <w:ind w:firstLine="0"/>
              <w:rPr>
                <w:b/>
                <w:bCs/>
                <w:sz w:val="19"/>
                <w:szCs w:val="19"/>
              </w:rPr>
            </w:pPr>
          </w:p>
          <w:p w14:paraId="290AF25C" w14:textId="77777777" w:rsidR="00616B1D" w:rsidRPr="00616B1D" w:rsidRDefault="00616B1D" w:rsidP="00616B1D">
            <w:pPr>
              <w:spacing w:line="240" w:lineRule="auto"/>
              <w:ind w:firstLine="0"/>
              <w:jc w:val="center"/>
              <w:rPr>
                <w:sz w:val="19"/>
                <w:szCs w:val="19"/>
              </w:rPr>
            </w:pPr>
            <w:r w:rsidRPr="00616B1D">
              <w:rPr>
                <w:b/>
                <w:bCs/>
                <w:sz w:val="19"/>
                <w:szCs w:val="19"/>
              </w:rPr>
              <w:t>Absolute</w:t>
            </w:r>
          </w:p>
        </w:tc>
        <w:tc>
          <w:tcPr>
            <w:tcW w:w="2977" w:type="dxa"/>
          </w:tcPr>
          <w:p w14:paraId="2CE9EEFD" w14:textId="5BD8F08F" w:rsidR="0050540E" w:rsidRDefault="00616B1D" w:rsidP="00D16EC7">
            <w:pPr>
              <w:spacing w:line="240" w:lineRule="auto"/>
              <w:ind w:firstLine="0"/>
              <w:jc w:val="left"/>
              <w:rPr>
                <w:sz w:val="19"/>
                <w:szCs w:val="19"/>
              </w:rPr>
            </w:pPr>
            <w:r w:rsidRPr="00616B1D">
              <w:rPr>
                <w:sz w:val="19"/>
                <w:szCs w:val="19"/>
              </w:rPr>
              <w:t xml:space="preserve">Encounters and experiences with objects in built market contexts (e.g., homes; workplaces; shopfloors; webpages; neighbourhoods; city quarters; cities; countries; territorial markets) </w:t>
            </w:r>
          </w:p>
          <w:p w14:paraId="5C47283B" w14:textId="77777777" w:rsidR="0050540E" w:rsidRDefault="0050540E" w:rsidP="00D16EC7">
            <w:pPr>
              <w:spacing w:line="240" w:lineRule="auto"/>
              <w:ind w:firstLine="0"/>
              <w:jc w:val="left"/>
              <w:rPr>
                <w:sz w:val="19"/>
                <w:szCs w:val="19"/>
              </w:rPr>
            </w:pPr>
            <w:r>
              <w:rPr>
                <w:sz w:val="19"/>
                <w:szCs w:val="19"/>
              </w:rPr>
              <w:t>P</w:t>
            </w:r>
            <w:r w:rsidR="00616B1D" w:rsidRPr="00616B1D">
              <w:rPr>
                <w:sz w:val="19"/>
                <w:szCs w:val="19"/>
              </w:rPr>
              <w:t xml:space="preserve">hysical geographies; </w:t>
            </w:r>
            <w:r>
              <w:rPr>
                <w:sz w:val="19"/>
                <w:szCs w:val="19"/>
              </w:rPr>
              <w:t>B</w:t>
            </w:r>
            <w:r w:rsidR="00616B1D" w:rsidRPr="00616B1D">
              <w:rPr>
                <w:sz w:val="19"/>
                <w:szCs w:val="19"/>
              </w:rPr>
              <w:t xml:space="preserve">oundaries and </w:t>
            </w:r>
            <w:proofErr w:type="gramStart"/>
            <w:r w:rsidR="00616B1D" w:rsidRPr="00616B1D">
              <w:rPr>
                <w:sz w:val="19"/>
                <w:szCs w:val="19"/>
              </w:rPr>
              <w:t>barriers;</w:t>
            </w:r>
            <w:proofErr w:type="gramEnd"/>
            <w:r w:rsidR="00616B1D" w:rsidRPr="00616B1D">
              <w:rPr>
                <w:sz w:val="19"/>
                <w:szCs w:val="19"/>
              </w:rPr>
              <w:t xml:space="preserve"> </w:t>
            </w:r>
          </w:p>
          <w:p w14:paraId="561D4002" w14:textId="77777777" w:rsidR="0050540E" w:rsidRDefault="0050540E" w:rsidP="00D16EC7">
            <w:pPr>
              <w:spacing w:line="240" w:lineRule="auto"/>
              <w:ind w:firstLine="0"/>
              <w:jc w:val="left"/>
              <w:rPr>
                <w:sz w:val="19"/>
                <w:szCs w:val="19"/>
              </w:rPr>
            </w:pPr>
            <w:r>
              <w:rPr>
                <w:sz w:val="19"/>
                <w:szCs w:val="19"/>
              </w:rPr>
              <w:t>C</w:t>
            </w:r>
            <w:r w:rsidR="00616B1D" w:rsidRPr="00616B1D">
              <w:rPr>
                <w:sz w:val="19"/>
                <w:szCs w:val="19"/>
              </w:rPr>
              <w:t xml:space="preserve">losed </w:t>
            </w:r>
            <w:proofErr w:type="gramStart"/>
            <w:r w:rsidR="00616B1D" w:rsidRPr="00616B1D">
              <w:rPr>
                <w:sz w:val="19"/>
                <w:szCs w:val="19"/>
              </w:rPr>
              <w:t>markets;</w:t>
            </w:r>
            <w:proofErr w:type="gramEnd"/>
          </w:p>
          <w:p w14:paraId="24007A3B" w14:textId="67545D79" w:rsidR="00616B1D" w:rsidRPr="00616B1D" w:rsidRDefault="0050540E" w:rsidP="00D16EC7">
            <w:pPr>
              <w:spacing w:line="240" w:lineRule="auto"/>
              <w:ind w:firstLine="0"/>
              <w:jc w:val="left"/>
              <w:rPr>
                <w:sz w:val="19"/>
                <w:szCs w:val="19"/>
              </w:rPr>
            </w:pPr>
            <w:r>
              <w:rPr>
                <w:sz w:val="19"/>
                <w:szCs w:val="19"/>
              </w:rPr>
              <w:t>O</w:t>
            </w:r>
            <w:r w:rsidR="00616B1D" w:rsidRPr="00616B1D">
              <w:rPr>
                <w:sz w:val="19"/>
                <w:szCs w:val="19"/>
              </w:rPr>
              <w:t>pen space.</w:t>
            </w:r>
          </w:p>
        </w:tc>
        <w:tc>
          <w:tcPr>
            <w:tcW w:w="4536" w:type="dxa"/>
          </w:tcPr>
          <w:p w14:paraId="2A86D055" w14:textId="4BFDCD22" w:rsidR="00616B1D" w:rsidRDefault="00616B1D" w:rsidP="00D16EC7">
            <w:pPr>
              <w:spacing w:line="240" w:lineRule="auto"/>
              <w:ind w:firstLine="0"/>
              <w:jc w:val="left"/>
              <w:rPr>
                <w:sz w:val="19"/>
                <w:szCs w:val="19"/>
              </w:rPr>
            </w:pPr>
            <w:r w:rsidRPr="00616B1D">
              <w:rPr>
                <w:sz w:val="19"/>
                <w:szCs w:val="19"/>
              </w:rPr>
              <w:t xml:space="preserve">Market spaces conceptualised as voids and </w:t>
            </w:r>
            <w:proofErr w:type="gramStart"/>
            <w:r w:rsidRPr="00616B1D">
              <w:rPr>
                <w:sz w:val="19"/>
                <w:szCs w:val="19"/>
              </w:rPr>
              <w:t>containers;</w:t>
            </w:r>
            <w:proofErr w:type="gramEnd"/>
            <w:r w:rsidRPr="00616B1D">
              <w:rPr>
                <w:sz w:val="19"/>
                <w:szCs w:val="19"/>
              </w:rPr>
              <w:t xml:space="preserve"> </w:t>
            </w:r>
          </w:p>
          <w:p w14:paraId="51C070BF" w14:textId="77777777" w:rsidR="00616B1D" w:rsidRDefault="00616B1D" w:rsidP="00D16EC7">
            <w:pPr>
              <w:spacing w:line="240" w:lineRule="auto"/>
              <w:ind w:firstLine="0"/>
              <w:jc w:val="left"/>
              <w:rPr>
                <w:sz w:val="19"/>
                <w:szCs w:val="19"/>
              </w:rPr>
            </w:pPr>
            <w:r w:rsidRPr="00616B1D">
              <w:rPr>
                <w:sz w:val="19"/>
                <w:szCs w:val="19"/>
              </w:rPr>
              <w:t xml:space="preserve">Euclidean </w:t>
            </w:r>
            <w:proofErr w:type="gramStart"/>
            <w:r w:rsidRPr="00616B1D">
              <w:rPr>
                <w:sz w:val="19"/>
                <w:szCs w:val="19"/>
              </w:rPr>
              <w:t>geometry;</w:t>
            </w:r>
            <w:proofErr w:type="gramEnd"/>
            <w:r w:rsidRPr="00616B1D">
              <w:rPr>
                <w:sz w:val="19"/>
                <w:szCs w:val="19"/>
              </w:rPr>
              <w:t xml:space="preserve"> </w:t>
            </w:r>
          </w:p>
          <w:p w14:paraId="55CB2FE3" w14:textId="77777777" w:rsidR="00616B1D" w:rsidRDefault="00616B1D" w:rsidP="00D16EC7">
            <w:pPr>
              <w:spacing w:line="240" w:lineRule="auto"/>
              <w:ind w:firstLine="0"/>
              <w:jc w:val="left"/>
              <w:rPr>
                <w:sz w:val="19"/>
                <w:szCs w:val="19"/>
              </w:rPr>
            </w:pPr>
            <w:r>
              <w:rPr>
                <w:sz w:val="19"/>
                <w:szCs w:val="19"/>
              </w:rPr>
              <w:t>T</w:t>
            </w:r>
            <w:r w:rsidRPr="00616B1D">
              <w:rPr>
                <w:sz w:val="19"/>
                <w:szCs w:val="19"/>
              </w:rPr>
              <w:t>opographic maps (e.g., captured in representations of fixed market geographies and segments</w:t>
            </w:r>
            <w:proofErr w:type="gramStart"/>
            <w:r w:rsidRPr="00616B1D">
              <w:rPr>
                <w:sz w:val="19"/>
                <w:szCs w:val="19"/>
              </w:rPr>
              <w:t>);</w:t>
            </w:r>
            <w:proofErr w:type="gramEnd"/>
            <w:r w:rsidRPr="00616B1D">
              <w:rPr>
                <w:sz w:val="19"/>
                <w:szCs w:val="19"/>
              </w:rPr>
              <w:t xml:space="preserve"> </w:t>
            </w:r>
          </w:p>
          <w:p w14:paraId="4FDB01AA" w14:textId="77777777" w:rsidR="00616B1D" w:rsidRDefault="00616B1D" w:rsidP="00D16EC7">
            <w:pPr>
              <w:spacing w:line="240" w:lineRule="auto"/>
              <w:ind w:firstLine="0"/>
              <w:jc w:val="left"/>
              <w:rPr>
                <w:sz w:val="19"/>
                <w:szCs w:val="19"/>
              </w:rPr>
            </w:pPr>
            <w:r>
              <w:rPr>
                <w:sz w:val="19"/>
                <w:szCs w:val="19"/>
              </w:rPr>
              <w:t>M</w:t>
            </w:r>
            <w:r w:rsidRPr="00616B1D">
              <w:rPr>
                <w:sz w:val="19"/>
                <w:szCs w:val="19"/>
              </w:rPr>
              <w:t xml:space="preserve">etaphors of internment, openness and </w:t>
            </w:r>
            <w:proofErr w:type="gramStart"/>
            <w:r w:rsidRPr="00616B1D">
              <w:rPr>
                <w:sz w:val="19"/>
                <w:szCs w:val="19"/>
              </w:rPr>
              <w:t>freedom;</w:t>
            </w:r>
            <w:proofErr w:type="gramEnd"/>
            <w:r w:rsidRPr="00616B1D">
              <w:rPr>
                <w:sz w:val="19"/>
                <w:szCs w:val="19"/>
              </w:rPr>
              <w:t xml:space="preserve"> </w:t>
            </w:r>
          </w:p>
          <w:p w14:paraId="71B5D51D" w14:textId="77777777" w:rsidR="00616B1D" w:rsidRDefault="00616B1D" w:rsidP="00D16EC7">
            <w:pPr>
              <w:spacing w:line="240" w:lineRule="auto"/>
              <w:ind w:firstLine="0"/>
              <w:jc w:val="left"/>
              <w:rPr>
                <w:sz w:val="19"/>
                <w:szCs w:val="19"/>
              </w:rPr>
            </w:pPr>
            <w:r>
              <w:rPr>
                <w:sz w:val="19"/>
                <w:szCs w:val="19"/>
              </w:rPr>
              <w:t>P</w:t>
            </w:r>
            <w:r w:rsidRPr="00616B1D">
              <w:rPr>
                <w:sz w:val="19"/>
                <w:szCs w:val="19"/>
              </w:rPr>
              <w:t xml:space="preserve">lotting of ‘doing’ places and thus </w:t>
            </w:r>
            <w:proofErr w:type="gramStart"/>
            <w:r w:rsidRPr="00616B1D">
              <w:rPr>
                <w:sz w:val="19"/>
                <w:szCs w:val="19"/>
              </w:rPr>
              <w:t>positionality;</w:t>
            </w:r>
            <w:proofErr w:type="gramEnd"/>
            <w:r w:rsidRPr="00616B1D">
              <w:rPr>
                <w:sz w:val="19"/>
                <w:szCs w:val="19"/>
              </w:rPr>
              <w:t xml:space="preserve"> </w:t>
            </w:r>
          </w:p>
          <w:p w14:paraId="415E015D" w14:textId="7F80226E" w:rsidR="00616B1D" w:rsidRPr="00616B1D" w:rsidRDefault="00616B1D" w:rsidP="00D16EC7">
            <w:pPr>
              <w:spacing w:line="240" w:lineRule="auto"/>
              <w:ind w:firstLine="0"/>
              <w:jc w:val="left"/>
              <w:rPr>
                <w:sz w:val="19"/>
                <w:szCs w:val="19"/>
              </w:rPr>
            </w:pPr>
            <w:r w:rsidRPr="00616B1D">
              <w:rPr>
                <w:sz w:val="19"/>
                <w:szCs w:val="19"/>
              </w:rPr>
              <w:t>Descartes (‘</w:t>
            </w:r>
            <w:r w:rsidRPr="00616B1D">
              <w:rPr>
                <w:i/>
                <w:iCs/>
                <w:sz w:val="19"/>
                <w:szCs w:val="19"/>
              </w:rPr>
              <w:t xml:space="preserve">Cogito, ergo sum’ (I think, therefore I am) </w:t>
            </w:r>
            <w:r w:rsidRPr="00616B1D">
              <w:rPr>
                <w:sz w:val="19"/>
                <w:szCs w:val="19"/>
              </w:rPr>
              <w:t>‘here’, which is different to ‘there).</w:t>
            </w:r>
          </w:p>
        </w:tc>
        <w:tc>
          <w:tcPr>
            <w:tcW w:w="4678" w:type="dxa"/>
          </w:tcPr>
          <w:p w14:paraId="5094AD16" w14:textId="48195201" w:rsidR="00616B1D" w:rsidRDefault="00616B1D" w:rsidP="00D16EC7">
            <w:pPr>
              <w:spacing w:line="240" w:lineRule="auto"/>
              <w:ind w:firstLine="0"/>
              <w:jc w:val="left"/>
              <w:rPr>
                <w:sz w:val="19"/>
                <w:szCs w:val="19"/>
              </w:rPr>
            </w:pPr>
            <w:r w:rsidRPr="00616B1D">
              <w:rPr>
                <w:sz w:val="19"/>
                <w:szCs w:val="19"/>
              </w:rPr>
              <w:t xml:space="preserve">Affective knowledge of one’s </w:t>
            </w:r>
            <w:proofErr w:type="gramStart"/>
            <w:r w:rsidRPr="00616B1D">
              <w:rPr>
                <w:sz w:val="19"/>
                <w:szCs w:val="19"/>
              </w:rPr>
              <w:t>surroundings;</w:t>
            </w:r>
            <w:proofErr w:type="gramEnd"/>
            <w:r w:rsidRPr="00616B1D">
              <w:rPr>
                <w:sz w:val="19"/>
                <w:szCs w:val="19"/>
              </w:rPr>
              <w:t xml:space="preserve"> </w:t>
            </w:r>
          </w:p>
          <w:p w14:paraId="63966097" w14:textId="77777777" w:rsidR="00616B1D" w:rsidRDefault="00616B1D" w:rsidP="00D16EC7">
            <w:pPr>
              <w:spacing w:line="240" w:lineRule="auto"/>
              <w:ind w:firstLine="0"/>
              <w:jc w:val="left"/>
              <w:rPr>
                <w:sz w:val="19"/>
                <w:szCs w:val="19"/>
              </w:rPr>
            </w:pPr>
            <w:r>
              <w:rPr>
                <w:sz w:val="19"/>
                <w:szCs w:val="19"/>
              </w:rPr>
              <w:t>S</w:t>
            </w:r>
            <w:r w:rsidRPr="00616B1D">
              <w:rPr>
                <w:sz w:val="19"/>
                <w:szCs w:val="19"/>
              </w:rPr>
              <w:t xml:space="preserve">ense of attachment and security (or not) ‘in’ places of production, exchange and/or </w:t>
            </w:r>
            <w:proofErr w:type="gramStart"/>
            <w:r w:rsidRPr="00616B1D">
              <w:rPr>
                <w:sz w:val="19"/>
                <w:szCs w:val="19"/>
              </w:rPr>
              <w:t>consumption;</w:t>
            </w:r>
            <w:proofErr w:type="gramEnd"/>
            <w:r w:rsidRPr="00616B1D">
              <w:rPr>
                <w:sz w:val="19"/>
                <w:szCs w:val="19"/>
              </w:rPr>
              <w:t xml:space="preserve"> </w:t>
            </w:r>
          </w:p>
          <w:p w14:paraId="2CC6DB4E" w14:textId="77777777" w:rsidR="00616B1D" w:rsidRDefault="00616B1D" w:rsidP="00D16EC7">
            <w:pPr>
              <w:spacing w:line="240" w:lineRule="auto"/>
              <w:ind w:firstLine="0"/>
              <w:jc w:val="left"/>
              <w:rPr>
                <w:sz w:val="19"/>
                <w:szCs w:val="19"/>
              </w:rPr>
            </w:pPr>
            <w:r>
              <w:rPr>
                <w:sz w:val="19"/>
                <w:szCs w:val="19"/>
              </w:rPr>
              <w:t>F</w:t>
            </w:r>
            <w:r w:rsidRPr="00616B1D">
              <w:rPr>
                <w:sz w:val="19"/>
                <w:szCs w:val="19"/>
              </w:rPr>
              <w:t xml:space="preserve">ear of the ‘outside’ and of ‘others’ (or not), including competitors and market </w:t>
            </w:r>
            <w:proofErr w:type="gramStart"/>
            <w:r w:rsidRPr="00616B1D">
              <w:rPr>
                <w:sz w:val="19"/>
                <w:szCs w:val="19"/>
              </w:rPr>
              <w:t>regulators;</w:t>
            </w:r>
            <w:proofErr w:type="gramEnd"/>
            <w:r w:rsidRPr="00616B1D">
              <w:rPr>
                <w:sz w:val="19"/>
                <w:szCs w:val="19"/>
              </w:rPr>
              <w:t xml:space="preserve"> </w:t>
            </w:r>
          </w:p>
          <w:p w14:paraId="4E671966" w14:textId="34B55D3E" w:rsidR="00616B1D" w:rsidRPr="00616B1D" w:rsidRDefault="00616B1D" w:rsidP="00D16EC7">
            <w:pPr>
              <w:spacing w:line="240" w:lineRule="auto"/>
              <w:ind w:firstLine="0"/>
              <w:jc w:val="left"/>
              <w:rPr>
                <w:sz w:val="19"/>
                <w:szCs w:val="19"/>
              </w:rPr>
            </w:pPr>
            <w:r>
              <w:rPr>
                <w:sz w:val="19"/>
                <w:szCs w:val="19"/>
              </w:rPr>
              <w:t>S</w:t>
            </w:r>
            <w:r w:rsidRPr="00616B1D">
              <w:rPr>
                <w:sz w:val="19"/>
                <w:szCs w:val="19"/>
              </w:rPr>
              <w:t>ited sense of power or powerlessness in ‘a’ market context.</w:t>
            </w:r>
          </w:p>
        </w:tc>
      </w:tr>
      <w:tr w:rsidR="00616B1D" w:rsidRPr="00EA13E2" w14:paraId="2C2A7A78" w14:textId="77777777" w:rsidTr="0050540E">
        <w:trPr>
          <w:trHeight w:val="477"/>
        </w:trPr>
        <w:tc>
          <w:tcPr>
            <w:tcW w:w="1838" w:type="dxa"/>
            <w:shd w:val="clear" w:color="auto" w:fill="E7E6E6" w:themeFill="background2"/>
          </w:tcPr>
          <w:p w14:paraId="762B6EBB" w14:textId="77777777" w:rsidR="00616B1D" w:rsidRPr="00616B1D" w:rsidRDefault="00616B1D" w:rsidP="00D16EC7">
            <w:pPr>
              <w:spacing w:line="240" w:lineRule="auto"/>
              <w:rPr>
                <w:b/>
                <w:bCs/>
                <w:sz w:val="19"/>
                <w:szCs w:val="19"/>
              </w:rPr>
            </w:pPr>
          </w:p>
          <w:p w14:paraId="7B43E5E1" w14:textId="77777777" w:rsidR="00616B1D" w:rsidRPr="00616B1D" w:rsidRDefault="00616B1D" w:rsidP="00D16EC7">
            <w:pPr>
              <w:spacing w:line="240" w:lineRule="auto"/>
              <w:rPr>
                <w:b/>
                <w:bCs/>
                <w:sz w:val="19"/>
                <w:szCs w:val="19"/>
              </w:rPr>
            </w:pPr>
          </w:p>
          <w:p w14:paraId="76D6E2F1" w14:textId="1E4A15DB" w:rsidR="00616B1D" w:rsidRDefault="00616B1D" w:rsidP="00D16EC7">
            <w:pPr>
              <w:spacing w:line="240" w:lineRule="auto"/>
              <w:rPr>
                <w:b/>
                <w:bCs/>
                <w:sz w:val="19"/>
                <w:szCs w:val="19"/>
              </w:rPr>
            </w:pPr>
          </w:p>
          <w:p w14:paraId="1B354189" w14:textId="77777777" w:rsidR="000B1007" w:rsidRPr="00616B1D" w:rsidRDefault="000B1007" w:rsidP="00D16EC7">
            <w:pPr>
              <w:spacing w:line="240" w:lineRule="auto"/>
              <w:rPr>
                <w:b/>
                <w:bCs/>
                <w:sz w:val="19"/>
                <w:szCs w:val="19"/>
              </w:rPr>
            </w:pPr>
          </w:p>
          <w:p w14:paraId="2B70DF07" w14:textId="77777777" w:rsidR="00616B1D" w:rsidRPr="00616B1D" w:rsidRDefault="00616B1D" w:rsidP="00616B1D">
            <w:pPr>
              <w:spacing w:line="240" w:lineRule="auto"/>
              <w:ind w:firstLine="0"/>
              <w:rPr>
                <w:b/>
                <w:bCs/>
                <w:sz w:val="19"/>
                <w:szCs w:val="19"/>
              </w:rPr>
            </w:pPr>
          </w:p>
          <w:p w14:paraId="2428D72D" w14:textId="77777777" w:rsidR="00616B1D" w:rsidRPr="00616B1D" w:rsidRDefault="00616B1D" w:rsidP="00D16EC7">
            <w:pPr>
              <w:spacing w:line="240" w:lineRule="auto"/>
              <w:ind w:firstLine="0"/>
              <w:jc w:val="center"/>
              <w:rPr>
                <w:sz w:val="19"/>
                <w:szCs w:val="19"/>
              </w:rPr>
            </w:pPr>
            <w:r w:rsidRPr="00616B1D">
              <w:rPr>
                <w:b/>
                <w:bCs/>
                <w:sz w:val="19"/>
                <w:szCs w:val="19"/>
              </w:rPr>
              <w:t>Relative</w:t>
            </w:r>
          </w:p>
        </w:tc>
        <w:tc>
          <w:tcPr>
            <w:tcW w:w="2977" w:type="dxa"/>
          </w:tcPr>
          <w:p w14:paraId="57B0D66C" w14:textId="77777777" w:rsidR="0050540E" w:rsidRDefault="0050540E" w:rsidP="00D16EC7">
            <w:pPr>
              <w:spacing w:line="240" w:lineRule="auto"/>
              <w:ind w:firstLine="0"/>
              <w:jc w:val="left"/>
              <w:rPr>
                <w:sz w:val="19"/>
                <w:szCs w:val="19"/>
              </w:rPr>
            </w:pPr>
          </w:p>
          <w:p w14:paraId="136ECC43" w14:textId="3AEE0133" w:rsidR="00616B1D" w:rsidRDefault="00616B1D" w:rsidP="00D16EC7">
            <w:pPr>
              <w:spacing w:line="240" w:lineRule="auto"/>
              <w:ind w:firstLine="0"/>
              <w:jc w:val="left"/>
              <w:rPr>
                <w:sz w:val="19"/>
                <w:szCs w:val="19"/>
              </w:rPr>
            </w:pPr>
            <w:r w:rsidRPr="00616B1D">
              <w:rPr>
                <w:sz w:val="19"/>
                <w:szCs w:val="19"/>
              </w:rPr>
              <w:t xml:space="preserve">Flows and circulation of objects, people, information, knowledge, services, trade and </w:t>
            </w:r>
            <w:proofErr w:type="gramStart"/>
            <w:r w:rsidRPr="00616B1D">
              <w:rPr>
                <w:sz w:val="19"/>
                <w:szCs w:val="19"/>
              </w:rPr>
              <w:t>capital;</w:t>
            </w:r>
            <w:proofErr w:type="gramEnd"/>
            <w:r w:rsidRPr="00616B1D">
              <w:rPr>
                <w:sz w:val="19"/>
                <w:szCs w:val="19"/>
              </w:rPr>
              <w:t xml:space="preserve"> </w:t>
            </w:r>
          </w:p>
          <w:p w14:paraId="4DD3A5B3" w14:textId="3832D1D2" w:rsidR="00616B1D" w:rsidRPr="00616B1D" w:rsidRDefault="00616B1D" w:rsidP="00D16EC7">
            <w:pPr>
              <w:spacing w:line="240" w:lineRule="auto"/>
              <w:ind w:firstLine="0"/>
              <w:jc w:val="left"/>
              <w:rPr>
                <w:sz w:val="19"/>
                <w:szCs w:val="19"/>
              </w:rPr>
            </w:pPr>
            <w:r>
              <w:rPr>
                <w:sz w:val="19"/>
                <w:szCs w:val="19"/>
              </w:rPr>
              <w:t>P</w:t>
            </w:r>
            <w:r w:rsidRPr="00616B1D">
              <w:rPr>
                <w:sz w:val="19"/>
                <w:szCs w:val="19"/>
              </w:rPr>
              <w:t>erceptive and alternating speeds.</w:t>
            </w:r>
          </w:p>
        </w:tc>
        <w:tc>
          <w:tcPr>
            <w:tcW w:w="4536" w:type="dxa"/>
          </w:tcPr>
          <w:p w14:paraId="2AA7F860" w14:textId="77777777" w:rsidR="0050540E" w:rsidRDefault="0050540E" w:rsidP="00D16EC7">
            <w:pPr>
              <w:spacing w:line="240" w:lineRule="auto"/>
              <w:ind w:firstLine="0"/>
              <w:jc w:val="left"/>
              <w:rPr>
                <w:sz w:val="19"/>
                <w:szCs w:val="19"/>
              </w:rPr>
            </w:pPr>
          </w:p>
          <w:p w14:paraId="5861650E" w14:textId="09AF71A8" w:rsidR="00616B1D" w:rsidRDefault="00616B1D" w:rsidP="00D16EC7">
            <w:pPr>
              <w:spacing w:line="240" w:lineRule="auto"/>
              <w:ind w:firstLine="0"/>
              <w:jc w:val="left"/>
              <w:rPr>
                <w:sz w:val="19"/>
                <w:szCs w:val="19"/>
              </w:rPr>
            </w:pPr>
            <w:r w:rsidRPr="00616B1D">
              <w:rPr>
                <w:sz w:val="19"/>
                <w:szCs w:val="19"/>
              </w:rPr>
              <w:t xml:space="preserve">Markets spaces conceptualised as made up of </w:t>
            </w:r>
            <w:proofErr w:type="gramStart"/>
            <w:r w:rsidRPr="00616B1D">
              <w:rPr>
                <w:sz w:val="19"/>
                <w:szCs w:val="19"/>
              </w:rPr>
              <w:t>points;</w:t>
            </w:r>
            <w:proofErr w:type="gramEnd"/>
            <w:r w:rsidRPr="00616B1D">
              <w:rPr>
                <w:sz w:val="19"/>
                <w:szCs w:val="19"/>
              </w:rPr>
              <w:t xml:space="preserve"> </w:t>
            </w:r>
          </w:p>
          <w:p w14:paraId="55668371" w14:textId="77777777" w:rsidR="00616B1D" w:rsidRDefault="00616B1D" w:rsidP="00D16EC7">
            <w:pPr>
              <w:spacing w:line="240" w:lineRule="auto"/>
              <w:ind w:firstLine="0"/>
              <w:jc w:val="left"/>
              <w:rPr>
                <w:sz w:val="19"/>
                <w:szCs w:val="19"/>
              </w:rPr>
            </w:pPr>
            <w:r w:rsidRPr="00616B1D">
              <w:rPr>
                <w:sz w:val="19"/>
                <w:szCs w:val="19"/>
              </w:rPr>
              <w:t>Topological maps (metro system maps; supply chain maps; flow charts; Gantt charts; route plans</w:t>
            </w:r>
            <w:proofErr w:type="gramStart"/>
            <w:r w:rsidRPr="00616B1D">
              <w:rPr>
                <w:sz w:val="19"/>
                <w:szCs w:val="19"/>
              </w:rPr>
              <w:t>);</w:t>
            </w:r>
            <w:proofErr w:type="gramEnd"/>
            <w:r w:rsidRPr="00616B1D">
              <w:rPr>
                <w:sz w:val="19"/>
                <w:szCs w:val="19"/>
              </w:rPr>
              <w:t xml:space="preserve"> </w:t>
            </w:r>
          </w:p>
          <w:p w14:paraId="081115FD" w14:textId="77777777" w:rsidR="00616B1D" w:rsidRDefault="00616B1D" w:rsidP="00D16EC7">
            <w:pPr>
              <w:spacing w:line="240" w:lineRule="auto"/>
              <w:ind w:firstLine="0"/>
              <w:jc w:val="left"/>
              <w:rPr>
                <w:sz w:val="19"/>
                <w:szCs w:val="19"/>
              </w:rPr>
            </w:pPr>
            <w:r>
              <w:rPr>
                <w:sz w:val="19"/>
                <w:szCs w:val="19"/>
              </w:rPr>
              <w:t>D</w:t>
            </w:r>
            <w:r w:rsidRPr="00616B1D">
              <w:rPr>
                <w:sz w:val="19"/>
                <w:szCs w:val="19"/>
              </w:rPr>
              <w:t xml:space="preserve">istance between </w:t>
            </w:r>
            <w:proofErr w:type="gramStart"/>
            <w:r w:rsidRPr="00616B1D">
              <w:rPr>
                <w:sz w:val="19"/>
                <w:szCs w:val="19"/>
              </w:rPr>
              <w:t>points;</w:t>
            </w:r>
            <w:proofErr w:type="gramEnd"/>
            <w:r w:rsidRPr="00616B1D">
              <w:rPr>
                <w:sz w:val="19"/>
                <w:szCs w:val="19"/>
              </w:rPr>
              <w:t xml:space="preserve"> </w:t>
            </w:r>
          </w:p>
          <w:p w14:paraId="4B88A163" w14:textId="1B4D6D4E" w:rsidR="00616B1D" w:rsidRPr="00616B1D" w:rsidRDefault="00616B1D" w:rsidP="00D16EC7">
            <w:pPr>
              <w:spacing w:line="240" w:lineRule="auto"/>
              <w:ind w:firstLine="0"/>
              <w:jc w:val="left"/>
              <w:rPr>
                <w:sz w:val="19"/>
                <w:szCs w:val="19"/>
              </w:rPr>
            </w:pPr>
            <w:r>
              <w:rPr>
                <w:sz w:val="19"/>
                <w:szCs w:val="19"/>
              </w:rPr>
              <w:t>M</w:t>
            </w:r>
            <w:r w:rsidRPr="00616B1D">
              <w:rPr>
                <w:sz w:val="19"/>
                <w:szCs w:val="19"/>
              </w:rPr>
              <w:t xml:space="preserve">etaphors of movement, motion and mobility; </w:t>
            </w:r>
            <w:r>
              <w:rPr>
                <w:sz w:val="19"/>
                <w:szCs w:val="19"/>
              </w:rPr>
              <w:t>T</w:t>
            </w:r>
            <w:r w:rsidRPr="00616B1D">
              <w:rPr>
                <w:sz w:val="19"/>
                <w:szCs w:val="19"/>
              </w:rPr>
              <w:t>ime</w:t>
            </w:r>
            <w:r>
              <w:rPr>
                <w:sz w:val="19"/>
                <w:szCs w:val="19"/>
              </w:rPr>
              <w:t>-</w:t>
            </w:r>
            <w:r w:rsidRPr="00616B1D">
              <w:rPr>
                <w:sz w:val="19"/>
                <w:szCs w:val="19"/>
              </w:rPr>
              <w:t>space compression (‘annihilation of space by time’).</w:t>
            </w:r>
          </w:p>
        </w:tc>
        <w:tc>
          <w:tcPr>
            <w:tcW w:w="4678" w:type="dxa"/>
          </w:tcPr>
          <w:p w14:paraId="26E507B7" w14:textId="77777777" w:rsidR="0050540E" w:rsidRDefault="0050540E" w:rsidP="00D16EC7">
            <w:pPr>
              <w:spacing w:line="240" w:lineRule="auto"/>
              <w:ind w:firstLine="0"/>
              <w:jc w:val="left"/>
              <w:rPr>
                <w:sz w:val="19"/>
                <w:szCs w:val="19"/>
              </w:rPr>
            </w:pPr>
          </w:p>
          <w:p w14:paraId="53A4393E" w14:textId="49FDC114" w:rsidR="00616B1D" w:rsidRPr="00616B1D" w:rsidRDefault="00616B1D" w:rsidP="00D16EC7">
            <w:pPr>
              <w:spacing w:line="240" w:lineRule="auto"/>
              <w:ind w:firstLine="0"/>
              <w:jc w:val="left"/>
              <w:rPr>
                <w:sz w:val="19"/>
                <w:szCs w:val="19"/>
              </w:rPr>
            </w:pPr>
            <w:r w:rsidRPr="00616B1D">
              <w:rPr>
                <w:sz w:val="19"/>
                <w:szCs w:val="19"/>
              </w:rPr>
              <w:t>Unease over travel (e.g., fear of not being on time - being late for an important meeting or event</w:t>
            </w:r>
            <w:proofErr w:type="gramStart"/>
            <w:r w:rsidRPr="00616B1D">
              <w:rPr>
                <w:sz w:val="19"/>
                <w:szCs w:val="19"/>
              </w:rPr>
              <w:t xml:space="preserve">; </w:t>
            </w:r>
            <w:r>
              <w:rPr>
                <w:sz w:val="19"/>
                <w:szCs w:val="19"/>
              </w:rPr>
              <w:t>)</w:t>
            </w:r>
            <w:r w:rsidRPr="00616B1D">
              <w:rPr>
                <w:sz w:val="19"/>
                <w:szCs w:val="19"/>
              </w:rPr>
              <w:t>not</w:t>
            </w:r>
            <w:proofErr w:type="gramEnd"/>
            <w:r w:rsidRPr="00616B1D">
              <w:rPr>
                <w:sz w:val="19"/>
                <w:szCs w:val="19"/>
              </w:rPr>
              <w:t xml:space="preserve"> delivering on time; frustration due to congestion, bottlenecks and queues that hamper production, exchange or consumption</w:t>
            </w:r>
            <w:r>
              <w:rPr>
                <w:sz w:val="19"/>
                <w:szCs w:val="19"/>
              </w:rPr>
              <w:t>)</w:t>
            </w:r>
            <w:r w:rsidRPr="00616B1D">
              <w:rPr>
                <w:sz w:val="19"/>
                <w:szCs w:val="19"/>
              </w:rPr>
              <w:t>;</w:t>
            </w:r>
          </w:p>
          <w:p w14:paraId="32E58385" w14:textId="77777777" w:rsidR="00616B1D" w:rsidRDefault="00616B1D" w:rsidP="00D16EC7">
            <w:pPr>
              <w:spacing w:line="240" w:lineRule="auto"/>
              <w:ind w:firstLine="0"/>
              <w:jc w:val="left"/>
              <w:rPr>
                <w:sz w:val="19"/>
                <w:szCs w:val="19"/>
              </w:rPr>
            </w:pPr>
            <w:r>
              <w:rPr>
                <w:sz w:val="19"/>
                <w:szCs w:val="19"/>
              </w:rPr>
              <w:t>E</w:t>
            </w:r>
            <w:r w:rsidRPr="00616B1D">
              <w:rPr>
                <w:sz w:val="19"/>
                <w:szCs w:val="19"/>
              </w:rPr>
              <w:t xml:space="preserve">xcitement of moving into new spaces of work and/or </w:t>
            </w:r>
            <w:proofErr w:type="gramStart"/>
            <w:r w:rsidRPr="00616B1D">
              <w:rPr>
                <w:sz w:val="19"/>
                <w:szCs w:val="19"/>
              </w:rPr>
              <w:t>play;</w:t>
            </w:r>
            <w:proofErr w:type="gramEnd"/>
            <w:r w:rsidRPr="00616B1D">
              <w:rPr>
                <w:sz w:val="19"/>
                <w:szCs w:val="19"/>
              </w:rPr>
              <w:t xml:space="preserve"> </w:t>
            </w:r>
          </w:p>
          <w:p w14:paraId="623EB3E3" w14:textId="77777777" w:rsidR="00616B1D" w:rsidRDefault="00616B1D" w:rsidP="00D16EC7">
            <w:pPr>
              <w:spacing w:line="240" w:lineRule="auto"/>
              <w:ind w:firstLine="0"/>
              <w:jc w:val="left"/>
              <w:rPr>
                <w:sz w:val="19"/>
                <w:szCs w:val="19"/>
              </w:rPr>
            </w:pPr>
            <w:r>
              <w:rPr>
                <w:sz w:val="19"/>
                <w:szCs w:val="19"/>
              </w:rPr>
              <w:t>A</w:t>
            </w:r>
            <w:r w:rsidRPr="00616B1D">
              <w:rPr>
                <w:sz w:val="19"/>
                <w:szCs w:val="19"/>
              </w:rPr>
              <w:t xml:space="preserve">nxiety over increased </w:t>
            </w:r>
            <w:proofErr w:type="gramStart"/>
            <w:r w:rsidRPr="00616B1D">
              <w:rPr>
                <w:sz w:val="19"/>
                <w:szCs w:val="19"/>
              </w:rPr>
              <w:t>competition;</w:t>
            </w:r>
            <w:proofErr w:type="gramEnd"/>
            <w:r w:rsidRPr="00616B1D">
              <w:rPr>
                <w:sz w:val="19"/>
                <w:szCs w:val="19"/>
              </w:rPr>
              <w:t xml:space="preserve"> </w:t>
            </w:r>
          </w:p>
          <w:p w14:paraId="318C7F11" w14:textId="77777777" w:rsidR="0050540E" w:rsidRDefault="00616B1D" w:rsidP="00D16EC7">
            <w:pPr>
              <w:spacing w:line="240" w:lineRule="auto"/>
              <w:ind w:firstLine="0"/>
              <w:jc w:val="left"/>
              <w:rPr>
                <w:sz w:val="19"/>
                <w:szCs w:val="19"/>
              </w:rPr>
            </w:pPr>
            <w:r>
              <w:rPr>
                <w:sz w:val="19"/>
                <w:szCs w:val="19"/>
              </w:rPr>
              <w:t>E</w:t>
            </w:r>
            <w:r w:rsidRPr="00616B1D">
              <w:rPr>
                <w:sz w:val="19"/>
                <w:szCs w:val="19"/>
              </w:rPr>
              <w:t>xhilaration/fear over increased speeds of production and/or exchange.</w:t>
            </w:r>
          </w:p>
          <w:p w14:paraId="5E34D70A" w14:textId="26BCBC32" w:rsidR="000B1007" w:rsidRPr="00616B1D" w:rsidRDefault="000B1007" w:rsidP="00D16EC7">
            <w:pPr>
              <w:spacing w:line="240" w:lineRule="auto"/>
              <w:ind w:firstLine="0"/>
              <w:jc w:val="left"/>
              <w:rPr>
                <w:sz w:val="19"/>
                <w:szCs w:val="19"/>
              </w:rPr>
            </w:pPr>
          </w:p>
        </w:tc>
      </w:tr>
      <w:tr w:rsidR="00616B1D" w:rsidRPr="00EA13E2" w14:paraId="66C86675" w14:textId="77777777" w:rsidTr="0050540E">
        <w:trPr>
          <w:trHeight w:val="477"/>
        </w:trPr>
        <w:tc>
          <w:tcPr>
            <w:tcW w:w="1838" w:type="dxa"/>
            <w:shd w:val="clear" w:color="auto" w:fill="E7E6E6" w:themeFill="background2"/>
          </w:tcPr>
          <w:p w14:paraId="74A90D48" w14:textId="77777777" w:rsidR="00616B1D" w:rsidRPr="00616B1D" w:rsidRDefault="00616B1D" w:rsidP="00D16EC7">
            <w:pPr>
              <w:spacing w:line="240" w:lineRule="auto"/>
              <w:ind w:firstLine="0"/>
              <w:rPr>
                <w:b/>
                <w:bCs/>
                <w:sz w:val="19"/>
                <w:szCs w:val="19"/>
              </w:rPr>
            </w:pPr>
          </w:p>
          <w:p w14:paraId="146F6C22" w14:textId="77777777" w:rsidR="00616B1D" w:rsidRPr="00616B1D" w:rsidRDefault="00616B1D" w:rsidP="00D16EC7">
            <w:pPr>
              <w:spacing w:line="240" w:lineRule="auto"/>
              <w:ind w:firstLine="0"/>
              <w:rPr>
                <w:b/>
                <w:bCs/>
                <w:sz w:val="19"/>
                <w:szCs w:val="19"/>
              </w:rPr>
            </w:pPr>
          </w:p>
          <w:p w14:paraId="634014B2" w14:textId="37FFA26A" w:rsidR="00616B1D" w:rsidRDefault="00616B1D" w:rsidP="00616B1D">
            <w:pPr>
              <w:spacing w:line="240" w:lineRule="auto"/>
              <w:ind w:firstLine="0"/>
              <w:rPr>
                <w:b/>
                <w:bCs/>
                <w:sz w:val="19"/>
                <w:szCs w:val="19"/>
              </w:rPr>
            </w:pPr>
          </w:p>
          <w:p w14:paraId="65068C74" w14:textId="3F75BD13" w:rsidR="000B1007" w:rsidRDefault="000B1007" w:rsidP="00616B1D">
            <w:pPr>
              <w:spacing w:line="240" w:lineRule="auto"/>
              <w:ind w:firstLine="0"/>
              <w:rPr>
                <w:b/>
                <w:bCs/>
                <w:sz w:val="19"/>
                <w:szCs w:val="19"/>
              </w:rPr>
            </w:pPr>
          </w:p>
          <w:p w14:paraId="22E36855" w14:textId="77777777" w:rsidR="000B1007" w:rsidRPr="00616B1D" w:rsidRDefault="000B1007" w:rsidP="00616B1D">
            <w:pPr>
              <w:spacing w:line="240" w:lineRule="auto"/>
              <w:ind w:firstLine="0"/>
              <w:rPr>
                <w:b/>
                <w:bCs/>
                <w:sz w:val="19"/>
                <w:szCs w:val="19"/>
              </w:rPr>
            </w:pPr>
          </w:p>
          <w:p w14:paraId="2C66D36C" w14:textId="77777777" w:rsidR="00616B1D" w:rsidRPr="00616B1D" w:rsidRDefault="00616B1D" w:rsidP="00D16EC7">
            <w:pPr>
              <w:spacing w:line="240" w:lineRule="auto"/>
              <w:ind w:firstLine="0"/>
              <w:jc w:val="center"/>
              <w:rPr>
                <w:b/>
                <w:bCs/>
                <w:sz w:val="19"/>
                <w:szCs w:val="19"/>
              </w:rPr>
            </w:pPr>
          </w:p>
          <w:p w14:paraId="7FC99924" w14:textId="77777777" w:rsidR="00616B1D" w:rsidRPr="00616B1D" w:rsidRDefault="00616B1D" w:rsidP="00D16EC7">
            <w:pPr>
              <w:spacing w:line="240" w:lineRule="auto"/>
              <w:ind w:firstLine="0"/>
              <w:jc w:val="center"/>
              <w:rPr>
                <w:sz w:val="19"/>
                <w:szCs w:val="19"/>
              </w:rPr>
            </w:pPr>
            <w:r w:rsidRPr="00616B1D">
              <w:rPr>
                <w:b/>
                <w:bCs/>
                <w:sz w:val="19"/>
                <w:szCs w:val="19"/>
              </w:rPr>
              <w:t>Relational</w:t>
            </w:r>
          </w:p>
        </w:tc>
        <w:tc>
          <w:tcPr>
            <w:tcW w:w="2977" w:type="dxa"/>
          </w:tcPr>
          <w:p w14:paraId="3FDDB652" w14:textId="03AF5C08" w:rsidR="00616B1D" w:rsidRDefault="00616B1D" w:rsidP="00D16EC7">
            <w:pPr>
              <w:spacing w:line="240" w:lineRule="auto"/>
              <w:ind w:firstLine="0"/>
              <w:jc w:val="left"/>
              <w:rPr>
                <w:sz w:val="19"/>
                <w:szCs w:val="19"/>
              </w:rPr>
            </w:pPr>
            <w:r w:rsidRPr="00616B1D">
              <w:rPr>
                <w:sz w:val="19"/>
                <w:szCs w:val="19"/>
              </w:rPr>
              <w:t xml:space="preserve">Relationships between human and non-human actors ‘in’ market </w:t>
            </w:r>
            <w:proofErr w:type="gramStart"/>
            <w:r w:rsidRPr="00616B1D">
              <w:rPr>
                <w:sz w:val="19"/>
                <w:szCs w:val="19"/>
              </w:rPr>
              <w:t>spaces;</w:t>
            </w:r>
            <w:proofErr w:type="gramEnd"/>
            <w:r w:rsidRPr="00616B1D">
              <w:rPr>
                <w:sz w:val="19"/>
                <w:szCs w:val="19"/>
              </w:rPr>
              <w:t xml:space="preserve"> </w:t>
            </w:r>
          </w:p>
          <w:p w14:paraId="08C7A4B3" w14:textId="77777777" w:rsidR="00616B1D" w:rsidRDefault="00616B1D" w:rsidP="00D16EC7">
            <w:pPr>
              <w:spacing w:line="240" w:lineRule="auto"/>
              <w:ind w:firstLine="0"/>
              <w:jc w:val="left"/>
              <w:rPr>
                <w:sz w:val="19"/>
                <w:szCs w:val="19"/>
              </w:rPr>
            </w:pPr>
            <w:r>
              <w:rPr>
                <w:sz w:val="19"/>
                <w:szCs w:val="19"/>
              </w:rPr>
              <w:t>S</w:t>
            </w:r>
            <w:r w:rsidRPr="00616B1D">
              <w:rPr>
                <w:sz w:val="19"/>
                <w:szCs w:val="19"/>
              </w:rPr>
              <w:t xml:space="preserve">ensations (sight, sound, taste and smell) stimulated through spatial </w:t>
            </w:r>
            <w:proofErr w:type="gramStart"/>
            <w:r w:rsidRPr="00616B1D">
              <w:rPr>
                <w:sz w:val="19"/>
                <w:szCs w:val="19"/>
              </w:rPr>
              <w:t>encounters;</w:t>
            </w:r>
            <w:proofErr w:type="gramEnd"/>
            <w:r w:rsidRPr="00616B1D">
              <w:rPr>
                <w:sz w:val="19"/>
                <w:szCs w:val="19"/>
              </w:rPr>
              <w:t xml:space="preserve"> </w:t>
            </w:r>
          </w:p>
          <w:p w14:paraId="74050225" w14:textId="7CA95FA8" w:rsidR="00616B1D" w:rsidRPr="00616B1D" w:rsidRDefault="00616B1D" w:rsidP="00D16EC7">
            <w:pPr>
              <w:spacing w:line="240" w:lineRule="auto"/>
              <w:ind w:firstLine="0"/>
              <w:jc w:val="left"/>
              <w:rPr>
                <w:sz w:val="19"/>
                <w:szCs w:val="19"/>
              </w:rPr>
            </w:pPr>
            <w:r>
              <w:rPr>
                <w:sz w:val="19"/>
                <w:szCs w:val="19"/>
              </w:rPr>
              <w:t>V</w:t>
            </w:r>
            <w:r w:rsidRPr="00616B1D">
              <w:rPr>
                <w:sz w:val="19"/>
                <w:szCs w:val="19"/>
              </w:rPr>
              <w:t>alue perceived as that emergent of associations between objects (e.g., land values; products on a shelf).</w:t>
            </w:r>
          </w:p>
        </w:tc>
        <w:tc>
          <w:tcPr>
            <w:tcW w:w="4536" w:type="dxa"/>
          </w:tcPr>
          <w:p w14:paraId="3C6FF76A" w14:textId="69E4C9DE" w:rsidR="00616B1D" w:rsidRDefault="00616B1D" w:rsidP="00D16EC7">
            <w:pPr>
              <w:spacing w:line="240" w:lineRule="auto"/>
              <w:ind w:firstLine="0"/>
              <w:jc w:val="left"/>
              <w:rPr>
                <w:sz w:val="19"/>
                <w:szCs w:val="19"/>
              </w:rPr>
            </w:pPr>
            <w:r w:rsidRPr="00616B1D">
              <w:rPr>
                <w:sz w:val="19"/>
                <w:szCs w:val="19"/>
              </w:rPr>
              <w:t xml:space="preserve">Market spaces conceptualised as made up of relationships contingent on meaningful objects (e.g., planograms; </w:t>
            </w:r>
            <w:r>
              <w:rPr>
                <w:sz w:val="19"/>
                <w:szCs w:val="19"/>
              </w:rPr>
              <w:t>p</w:t>
            </w:r>
            <w:r w:rsidRPr="00616B1D">
              <w:rPr>
                <w:sz w:val="19"/>
                <w:szCs w:val="19"/>
              </w:rPr>
              <w:t xml:space="preserve">roduct portfolios; </w:t>
            </w:r>
            <w:r>
              <w:rPr>
                <w:sz w:val="19"/>
                <w:szCs w:val="19"/>
              </w:rPr>
              <w:t>c</w:t>
            </w:r>
            <w:r w:rsidRPr="00616B1D">
              <w:rPr>
                <w:sz w:val="19"/>
                <w:szCs w:val="19"/>
              </w:rPr>
              <w:t>onsumer journey maps</w:t>
            </w:r>
            <w:proofErr w:type="gramStart"/>
            <w:r w:rsidRPr="00616B1D">
              <w:rPr>
                <w:sz w:val="19"/>
                <w:szCs w:val="19"/>
              </w:rPr>
              <w:t>);</w:t>
            </w:r>
            <w:proofErr w:type="gramEnd"/>
            <w:r w:rsidRPr="00616B1D">
              <w:rPr>
                <w:sz w:val="19"/>
                <w:szCs w:val="19"/>
              </w:rPr>
              <w:t xml:space="preserve"> </w:t>
            </w:r>
          </w:p>
          <w:p w14:paraId="77060A28" w14:textId="77777777" w:rsidR="00616B1D" w:rsidRDefault="00616B1D" w:rsidP="00D16EC7">
            <w:pPr>
              <w:spacing w:line="240" w:lineRule="auto"/>
              <w:ind w:firstLine="0"/>
              <w:jc w:val="left"/>
              <w:rPr>
                <w:sz w:val="19"/>
                <w:szCs w:val="19"/>
              </w:rPr>
            </w:pPr>
            <w:r w:rsidRPr="00616B1D">
              <w:rPr>
                <w:sz w:val="19"/>
                <w:szCs w:val="19"/>
              </w:rPr>
              <w:t xml:space="preserve">Market and product narratives distilled as an outcome of social-material dependent on the relational meaning of market </w:t>
            </w:r>
            <w:proofErr w:type="gramStart"/>
            <w:r w:rsidRPr="00616B1D">
              <w:rPr>
                <w:sz w:val="19"/>
                <w:szCs w:val="19"/>
              </w:rPr>
              <w:t>entities;</w:t>
            </w:r>
            <w:proofErr w:type="gramEnd"/>
            <w:r w:rsidRPr="00616B1D">
              <w:rPr>
                <w:sz w:val="19"/>
                <w:szCs w:val="19"/>
              </w:rPr>
              <w:t xml:space="preserve"> </w:t>
            </w:r>
          </w:p>
          <w:p w14:paraId="39769705" w14:textId="77777777" w:rsidR="00616B1D" w:rsidRDefault="00616B1D" w:rsidP="00D16EC7">
            <w:pPr>
              <w:spacing w:line="240" w:lineRule="auto"/>
              <w:ind w:firstLine="0"/>
              <w:jc w:val="left"/>
              <w:rPr>
                <w:sz w:val="19"/>
                <w:szCs w:val="19"/>
              </w:rPr>
            </w:pPr>
            <w:r>
              <w:rPr>
                <w:sz w:val="19"/>
                <w:szCs w:val="19"/>
              </w:rPr>
              <w:t>F</w:t>
            </w:r>
            <w:r w:rsidRPr="00616B1D">
              <w:rPr>
                <w:sz w:val="19"/>
                <w:szCs w:val="19"/>
              </w:rPr>
              <w:t xml:space="preserve">uture hopes and fears dependent on such </w:t>
            </w:r>
            <w:proofErr w:type="gramStart"/>
            <w:r w:rsidRPr="00616B1D">
              <w:rPr>
                <w:sz w:val="19"/>
                <w:szCs w:val="19"/>
              </w:rPr>
              <w:t>relationships;</w:t>
            </w:r>
            <w:proofErr w:type="gramEnd"/>
            <w:r w:rsidRPr="00616B1D">
              <w:rPr>
                <w:sz w:val="19"/>
                <w:szCs w:val="19"/>
              </w:rPr>
              <w:t xml:space="preserve"> </w:t>
            </w:r>
          </w:p>
          <w:p w14:paraId="791DA5FF" w14:textId="03F1E0AE" w:rsidR="00616B1D" w:rsidRPr="00616B1D" w:rsidRDefault="00616B1D" w:rsidP="000B1007">
            <w:pPr>
              <w:spacing w:line="240" w:lineRule="auto"/>
              <w:ind w:firstLine="0"/>
              <w:jc w:val="left"/>
              <w:rPr>
                <w:sz w:val="19"/>
                <w:szCs w:val="19"/>
              </w:rPr>
            </w:pPr>
            <w:r>
              <w:rPr>
                <w:sz w:val="19"/>
                <w:szCs w:val="19"/>
              </w:rPr>
              <w:t>S</w:t>
            </w:r>
            <w:r w:rsidRPr="00616B1D">
              <w:rPr>
                <w:sz w:val="19"/>
                <w:szCs w:val="19"/>
              </w:rPr>
              <w:t>trategies for change made possible and highly conditional.</w:t>
            </w:r>
          </w:p>
        </w:tc>
        <w:tc>
          <w:tcPr>
            <w:tcW w:w="4678" w:type="dxa"/>
          </w:tcPr>
          <w:p w14:paraId="5A40E99D" w14:textId="4F67BE44" w:rsidR="00616B1D" w:rsidRDefault="00616B1D" w:rsidP="00D16EC7">
            <w:pPr>
              <w:spacing w:line="240" w:lineRule="auto"/>
              <w:ind w:firstLine="0"/>
              <w:jc w:val="left"/>
              <w:rPr>
                <w:sz w:val="19"/>
                <w:szCs w:val="19"/>
              </w:rPr>
            </w:pPr>
            <w:r w:rsidRPr="00616B1D">
              <w:rPr>
                <w:sz w:val="19"/>
                <w:szCs w:val="19"/>
              </w:rPr>
              <w:t xml:space="preserve">Value-laden wants, needs and desires embedded in and fulfilled through spatial encounters with marketized </w:t>
            </w:r>
            <w:proofErr w:type="gramStart"/>
            <w:r w:rsidRPr="00616B1D">
              <w:rPr>
                <w:sz w:val="19"/>
                <w:szCs w:val="19"/>
              </w:rPr>
              <w:t>objects;</w:t>
            </w:r>
            <w:proofErr w:type="gramEnd"/>
            <w:r w:rsidRPr="00616B1D">
              <w:rPr>
                <w:sz w:val="19"/>
                <w:szCs w:val="19"/>
              </w:rPr>
              <w:t xml:space="preserve"> </w:t>
            </w:r>
          </w:p>
          <w:p w14:paraId="0176243F" w14:textId="5A35BA82" w:rsidR="00616B1D" w:rsidRPr="00616B1D" w:rsidRDefault="00616B1D" w:rsidP="00D16EC7">
            <w:pPr>
              <w:spacing w:line="240" w:lineRule="auto"/>
              <w:ind w:firstLine="0"/>
              <w:jc w:val="left"/>
              <w:rPr>
                <w:sz w:val="19"/>
                <w:szCs w:val="19"/>
              </w:rPr>
            </w:pPr>
            <w:r>
              <w:rPr>
                <w:sz w:val="19"/>
                <w:szCs w:val="19"/>
              </w:rPr>
              <w:t>A</w:t>
            </w:r>
            <w:r w:rsidRPr="00616B1D">
              <w:rPr>
                <w:sz w:val="19"/>
                <w:szCs w:val="19"/>
              </w:rPr>
              <w:t xml:space="preserve">ims and objectives definable in reference to each other and other socio-material market entities and </w:t>
            </w:r>
            <w:proofErr w:type="gramStart"/>
            <w:r w:rsidRPr="00616B1D">
              <w:rPr>
                <w:sz w:val="19"/>
                <w:szCs w:val="19"/>
              </w:rPr>
              <w:t>relationships;</w:t>
            </w:r>
            <w:proofErr w:type="gramEnd"/>
            <w:r w:rsidRPr="00616B1D">
              <w:rPr>
                <w:sz w:val="19"/>
                <w:szCs w:val="19"/>
              </w:rPr>
              <w:t xml:space="preserve">  </w:t>
            </w:r>
          </w:p>
          <w:p w14:paraId="1D72333F" w14:textId="77777777" w:rsidR="00616B1D" w:rsidRDefault="00616B1D" w:rsidP="00D16EC7">
            <w:pPr>
              <w:spacing w:line="240" w:lineRule="auto"/>
              <w:ind w:firstLine="0"/>
              <w:jc w:val="left"/>
              <w:rPr>
                <w:sz w:val="19"/>
                <w:szCs w:val="19"/>
              </w:rPr>
            </w:pPr>
            <w:r w:rsidRPr="00616B1D">
              <w:rPr>
                <w:sz w:val="19"/>
                <w:szCs w:val="19"/>
              </w:rPr>
              <w:t xml:space="preserve">Memories and dreams made given </w:t>
            </w:r>
            <w:proofErr w:type="gramStart"/>
            <w:r w:rsidRPr="00616B1D">
              <w:rPr>
                <w:sz w:val="19"/>
                <w:szCs w:val="19"/>
              </w:rPr>
              <w:t>life;</w:t>
            </w:r>
            <w:proofErr w:type="gramEnd"/>
            <w:r w:rsidRPr="00616B1D">
              <w:rPr>
                <w:sz w:val="19"/>
                <w:szCs w:val="19"/>
              </w:rPr>
              <w:t xml:space="preserve"> </w:t>
            </w:r>
          </w:p>
          <w:p w14:paraId="763B94CD" w14:textId="10603419" w:rsidR="00616B1D" w:rsidRPr="00616B1D" w:rsidRDefault="00616B1D" w:rsidP="000B1007">
            <w:pPr>
              <w:spacing w:line="240" w:lineRule="auto"/>
              <w:ind w:firstLine="0"/>
              <w:jc w:val="left"/>
              <w:rPr>
                <w:sz w:val="19"/>
                <w:szCs w:val="19"/>
              </w:rPr>
            </w:pPr>
            <w:r>
              <w:rPr>
                <w:sz w:val="19"/>
                <w:szCs w:val="19"/>
              </w:rPr>
              <w:t>M</w:t>
            </w:r>
            <w:r w:rsidRPr="00616B1D">
              <w:rPr>
                <w:sz w:val="19"/>
                <w:szCs w:val="19"/>
              </w:rPr>
              <w:t xml:space="preserve">eaning-imbued marketized sites of discipline, happiness, love, worship and mourning encountered, learnt and (re)produced through ongoing and meaning-imbued practice. </w:t>
            </w:r>
          </w:p>
        </w:tc>
      </w:tr>
    </w:tbl>
    <w:p w14:paraId="21B7C1B5" w14:textId="35A93484" w:rsidR="00A74CDC" w:rsidRDefault="000B1007">
      <w:pPr>
        <w:pStyle w:val="References"/>
      </w:pPr>
      <w:r>
        <w:t>Table 1: Spatio-market practices - A diagram of cross-cutting ideas and example meanings</w:t>
      </w:r>
    </w:p>
    <w:p w14:paraId="37507396" w14:textId="7C274F4A" w:rsidR="0094229B" w:rsidRDefault="0094229B">
      <w:pPr>
        <w:pStyle w:val="References"/>
      </w:pPr>
    </w:p>
    <w:tbl>
      <w:tblPr>
        <w:tblStyle w:val="TableGrid1"/>
        <w:tblW w:w="14176" w:type="dxa"/>
        <w:tblInd w:w="-147" w:type="dxa"/>
        <w:tblLook w:val="04A0" w:firstRow="1" w:lastRow="0" w:firstColumn="1" w:lastColumn="0" w:noHBand="0" w:noVBand="1"/>
      </w:tblPr>
      <w:tblGrid>
        <w:gridCol w:w="2127"/>
        <w:gridCol w:w="3402"/>
        <w:gridCol w:w="4536"/>
        <w:gridCol w:w="4111"/>
      </w:tblGrid>
      <w:tr w:rsidR="0094229B" w:rsidRPr="005F38FC" w14:paraId="2298FA63" w14:textId="77777777" w:rsidTr="0094229B">
        <w:trPr>
          <w:trHeight w:val="1408"/>
        </w:trPr>
        <w:tc>
          <w:tcPr>
            <w:tcW w:w="2127" w:type="dxa"/>
            <w:shd w:val="clear" w:color="auto" w:fill="B4C6E7"/>
            <w:vAlign w:val="center"/>
          </w:tcPr>
          <w:p w14:paraId="6573A7E4" w14:textId="53F9A78A"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color w:val="auto"/>
                <w:sz w:val="20"/>
                <w:szCs w:val="20"/>
                <w:lang w:eastAsia="en-US"/>
              </w:rPr>
              <w:lastRenderedPageBreak/>
              <w:t>Spatio-market practices and the American casino market</w:t>
            </w:r>
          </w:p>
        </w:tc>
        <w:tc>
          <w:tcPr>
            <w:tcW w:w="3402" w:type="dxa"/>
            <w:shd w:val="clear" w:color="auto" w:fill="E7E6E6"/>
            <w:vAlign w:val="center"/>
          </w:tcPr>
          <w:p w14:paraId="20FCD00A" w14:textId="77777777" w:rsidR="0094229B" w:rsidRPr="009173CE" w:rsidRDefault="0094229B" w:rsidP="0094229B">
            <w:pPr>
              <w:spacing w:line="240" w:lineRule="auto"/>
              <w:ind w:firstLine="0"/>
              <w:jc w:val="center"/>
              <w:rPr>
                <w:rFonts w:eastAsia="Calibri" w:cs="Times New Roman"/>
                <w:b/>
                <w:bCs/>
                <w:sz w:val="20"/>
                <w:szCs w:val="20"/>
              </w:rPr>
            </w:pPr>
          </w:p>
          <w:p w14:paraId="1DC5CCED" w14:textId="77777777" w:rsidR="0094229B" w:rsidRPr="009173CE" w:rsidRDefault="0094229B" w:rsidP="0094229B">
            <w:pPr>
              <w:spacing w:line="240" w:lineRule="auto"/>
              <w:ind w:firstLine="0"/>
              <w:jc w:val="center"/>
              <w:rPr>
                <w:rFonts w:eastAsia="Calibri" w:cs="Times New Roman"/>
                <w:b/>
                <w:bCs/>
                <w:sz w:val="20"/>
                <w:szCs w:val="20"/>
              </w:rPr>
            </w:pPr>
            <w:r w:rsidRPr="009173CE">
              <w:rPr>
                <w:rFonts w:eastAsia="Calibri" w:cs="Times New Roman"/>
                <w:b/>
                <w:bCs/>
                <w:sz w:val="20"/>
                <w:szCs w:val="20"/>
              </w:rPr>
              <w:t>Perceived</w:t>
            </w:r>
          </w:p>
          <w:p w14:paraId="485369E7" w14:textId="77777777"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Spatial Practice)</w:t>
            </w:r>
          </w:p>
        </w:tc>
        <w:tc>
          <w:tcPr>
            <w:tcW w:w="4536" w:type="dxa"/>
            <w:shd w:val="clear" w:color="auto" w:fill="E7E6E6"/>
            <w:vAlign w:val="center"/>
          </w:tcPr>
          <w:p w14:paraId="43129989" w14:textId="77777777" w:rsidR="0094229B" w:rsidRPr="009173CE" w:rsidRDefault="0094229B" w:rsidP="0094229B">
            <w:pPr>
              <w:spacing w:line="240" w:lineRule="auto"/>
              <w:ind w:firstLine="0"/>
              <w:jc w:val="center"/>
              <w:rPr>
                <w:rFonts w:eastAsia="Calibri" w:cs="Times New Roman"/>
                <w:b/>
                <w:bCs/>
                <w:sz w:val="20"/>
                <w:szCs w:val="20"/>
              </w:rPr>
            </w:pPr>
          </w:p>
          <w:p w14:paraId="3B98F5B6" w14:textId="77777777" w:rsidR="0094229B" w:rsidRPr="009173CE" w:rsidRDefault="0094229B" w:rsidP="0094229B">
            <w:pPr>
              <w:spacing w:line="240" w:lineRule="auto"/>
              <w:ind w:firstLine="0"/>
              <w:jc w:val="center"/>
              <w:rPr>
                <w:rFonts w:eastAsia="Calibri" w:cs="Times New Roman"/>
                <w:b/>
                <w:bCs/>
                <w:sz w:val="20"/>
                <w:szCs w:val="20"/>
              </w:rPr>
            </w:pPr>
            <w:r w:rsidRPr="009173CE">
              <w:rPr>
                <w:rFonts w:eastAsia="Calibri" w:cs="Times New Roman"/>
                <w:b/>
                <w:bCs/>
                <w:sz w:val="20"/>
                <w:szCs w:val="20"/>
              </w:rPr>
              <w:t>Conceived</w:t>
            </w:r>
          </w:p>
          <w:p w14:paraId="761711E5" w14:textId="77777777"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Representations of Space)</w:t>
            </w:r>
          </w:p>
        </w:tc>
        <w:tc>
          <w:tcPr>
            <w:tcW w:w="4111" w:type="dxa"/>
            <w:shd w:val="clear" w:color="auto" w:fill="E7E6E6"/>
            <w:vAlign w:val="center"/>
          </w:tcPr>
          <w:p w14:paraId="6E1662AB" w14:textId="77777777" w:rsidR="0094229B" w:rsidRPr="009173CE" w:rsidRDefault="0094229B" w:rsidP="0094229B">
            <w:pPr>
              <w:spacing w:line="240" w:lineRule="auto"/>
              <w:ind w:firstLine="0"/>
              <w:jc w:val="center"/>
              <w:rPr>
                <w:rFonts w:eastAsia="Calibri" w:cs="Times New Roman"/>
                <w:b/>
                <w:bCs/>
                <w:sz w:val="20"/>
                <w:szCs w:val="20"/>
              </w:rPr>
            </w:pPr>
          </w:p>
          <w:p w14:paraId="6BD42A49" w14:textId="77777777" w:rsidR="0094229B" w:rsidRPr="009173CE" w:rsidRDefault="0094229B" w:rsidP="0094229B">
            <w:pPr>
              <w:spacing w:line="240" w:lineRule="auto"/>
              <w:ind w:firstLine="0"/>
              <w:jc w:val="center"/>
              <w:rPr>
                <w:rFonts w:eastAsia="Calibri" w:cs="Times New Roman"/>
                <w:b/>
                <w:bCs/>
                <w:sz w:val="20"/>
                <w:szCs w:val="20"/>
              </w:rPr>
            </w:pPr>
            <w:r w:rsidRPr="009173CE">
              <w:rPr>
                <w:rFonts w:eastAsia="Calibri" w:cs="Times New Roman"/>
                <w:b/>
                <w:bCs/>
                <w:sz w:val="20"/>
                <w:szCs w:val="20"/>
              </w:rPr>
              <w:t>Lived</w:t>
            </w:r>
          </w:p>
          <w:p w14:paraId="45672F93" w14:textId="77777777"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Representational Spaces)</w:t>
            </w:r>
          </w:p>
        </w:tc>
      </w:tr>
      <w:tr w:rsidR="0094229B" w:rsidRPr="005F38FC" w14:paraId="6E5CFA91" w14:textId="77777777" w:rsidTr="0094229B">
        <w:trPr>
          <w:trHeight w:val="447"/>
        </w:trPr>
        <w:tc>
          <w:tcPr>
            <w:tcW w:w="2127" w:type="dxa"/>
            <w:shd w:val="clear" w:color="auto" w:fill="E7E6E6"/>
            <w:vAlign w:val="center"/>
          </w:tcPr>
          <w:p w14:paraId="5B63E602" w14:textId="77777777"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Absolute</w:t>
            </w:r>
          </w:p>
        </w:tc>
        <w:tc>
          <w:tcPr>
            <w:tcW w:w="3402" w:type="dxa"/>
          </w:tcPr>
          <w:p w14:paraId="227BB4B8" w14:textId="0F8D4DD7"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Investors encountering Las Vegas, the layout of buildings, connecting service infrastructures, where opportunities lie to develop </w:t>
            </w:r>
            <w:proofErr w:type="gramStart"/>
            <w:r>
              <w:rPr>
                <w:rFonts w:eastAsia="Calibri" w:cs="Times New Roman"/>
                <w:color w:val="auto"/>
                <w:sz w:val="20"/>
                <w:szCs w:val="20"/>
                <w:lang w:eastAsia="en-US"/>
              </w:rPr>
              <w:t>land</w:t>
            </w:r>
            <w:r>
              <w:rPr>
                <w:rFonts w:eastAsia="Calibri" w:cs="Times New Roman"/>
                <w:color w:val="auto"/>
                <w:sz w:val="20"/>
                <w:szCs w:val="20"/>
                <w:lang w:eastAsia="en-US"/>
              </w:rPr>
              <w:t>;</w:t>
            </w:r>
            <w:proofErr w:type="gramEnd"/>
          </w:p>
          <w:p w14:paraId="7ED0B016" w14:textId="77777777" w:rsidR="0094229B" w:rsidRDefault="0094229B" w:rsidP="00D16EC7">
            <w:pPr>
              <w:spacing w:line="240" w:lineRule="auto"/>
              <w:ind w:firstLine="0"/>
              <w:jc w:val="left"/>
              <w:rPr>
                <w:rFonts w:eastAsia="Calibri" w:cs="Times New Roman"/>
                <w:color w:val="auto"/>
                <w:sz w:val="20"/>
                <w:szCs w:val="20"/>
                <w:lang w:eastAsia="en-US"/>
              </w:rPr>
            </w:pPr>
          </w:p>
          <w:p w14:paraId="27003381" w14:textId="66BF7FF0"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Casino managers meeting</w:t>
            </w:r>
            <w:r>
              <w:rPr>
                <w:rFonts w:eastAsia="Calibri" w:cs="Times New Roman"/>
                <w:color w:val="auto"/>
                <w:sz w:val="20"/>
                <w:szCs w:val="20"/>
                <w:lang w:eastAsia="en-US"/>
              </w:rPr>
              <w:t xml:space="preserve"> </w:t>
            </w:r>
            <w:r>
              <w:rPr>
                <w:rFonts w:eastAsia="Calibri" w:cs="Times New Roman"/>
                <w:color w:val="auto"/>
                <w:sz w:val="20"/>
                <w:szCs w:val="20"/>
                <w:lang w:eastAsia="en-US"/>
              </w:rPr>
              <w:t xml:space="preserve">customers and handlining technologies across bounded sites of exchange that have to be </w:t>
            </w:r>
            <w:proofErr w:type="gramStart"/>
            <w:r>
              <w:rPr>
                <w:rFonts w:eastAsia="Calibri" w:cs="Times New Roman"/>
                <w:color w:val="auto"/>
                <w:sz w:val="20"/>
                <w:szCs w:val="20"/>
                <w:lang w:eastAsia="en-US"/>
              </w:rPr>
              <w:t>maintained</w:t>
            </w:r>
            <w:r>
              <w:rPr>
                <w:rFonts w:eastAsia="Calibri" w:cs="Times New Roman"/>
                <w:color w:val="auto"/>
                <w:sz w:val="20"/>
                <w:szCs w:val="20"/>
                <w:lang w:eastAsia="en-US"/>
              </w:rPr>
              <w:t>;</w:t>
            </w:r>
            <w:proofErr w:type="gramEnd"/>
          </w:p>
          <w:p w14:paraId="4DC4AAEA" w14:textId="77777777" w:rsidR="0094229B" w:rsidRDefault="0094229B" w:rsidP="00D16EC7">
            <w:pPr>
              <w:spacing w:line="240" w:lineRule="auto"/>
              <w:ind w:firstLine="0"/>
              <w:jc w:val="left"/>
              <w:rPr>
                <w:rFonts w:eastAsia="Calibri" w:cs="Times New Roman"/>
                <w:color w:val="auto"/>
                <w:sz w:val="20"/>
                <w:szCs w:val="20"/>
                <w:lang w:eastAsia="en-US"/>
              </w:rPr>
            </w:pPr>
          </w:p>
          <w:p w14:paraId="0CDD9EB0" w14:textId="77777777"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ustomers confronting, inter alia, casino floors, hotel rooms, concert halls, restaurants technologies and other people.     </w:t>
            </w:r>
          </w:p>
          <w:p w14:paraId="2D1D8AF3" w14:textId="77777777" w:rsidR="0094229B" w:rsidRPr="009173CE" w:rsidRDefault="0094229B" w:rsidP="00D16EC7">
            <w:pPr>
              <w:spacing w:line="240" w:lineRule="auto"/>
              <w:ind w:firstLine="0"/>
              <w:jc w:val="left"/>
              <w:rPr>
                <w:rFonts w:eastAsia="Calibri" w:cs="Times New Roman"/>
                <w:color w:val="auto"/>
                <w:sz w:val="20"/>
                <w:szCs w:val="20"/>
                <w:lang w:eastAsia="en-US"/>
              </w:rPr>
            </w:pPr>
          </w:p>
        </w:tc>
        <w:tc>
          <w:tcPr>
            <w:tcW w:w="4536" w:type="dxa"/>
          </w:tcPr>
          <w:p w14:paraId="61684AEA" w14:textId="4DDEF5B2"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Hoteliers, including </w:t>
            </w:r>
            <w:r w:rsidRPr="009173CE">
              <w:rPr>
                <w:rFonts w:eastAsia="Calibri" w:cs="Times New Roman"/>
                <w:color w:val="auto"/>
                <w:sz w:val="20"/>
                <w:szCs w:val="20"/>
                <w:lang w:eastAsia="en-US"/>
              </w:rPr>
              <w:t>Thomas Hull</w:t>
            </w:r>
            <w:r>
              <w:rPr>
                <w:rFonts w:eastAsia="Calibri" w:cs="Times New Roman"/>
                <w:color w:val="auto"/>
                <w:sz w:val="20"/>
                <w:szCs w:val="20"/>
                <w:lang w:eastAsia="en-US"/>
              </w:rPr>
              <w:t>, look for ‘space’ by treating Nevada as a container, made up of plots of land, which offer opportunities to invest and accrue capital (e.g., captured in land use planning maps and other topographic maps</w:t>
            </w:r>
            <w:proofErr w:type="gramStart"/>
            <w:r>
              <w:rPr>
                <w:rFonts w:eastAsia="Calibri" w:cs="Times New Roman"/>
                <w:color w:val="auto"/>
                <w:sz w:val="20"/>
                <w:szCs w:val="20"/>
                <w:lang w:eastAsia="en-US"/>
              </w:rPr>
              <w:t>)</w:t>
            </w:r>
            <w:r>
              <w:rPr>
                <w:rFonts w:eastAsia="Calibri" w:cs="Times New Roman"/>
                <w:color w:val="auto"/>
                <w:sz w:val="20"/>
                <w:szCs w:val="20"/>
                <w:lang w:eastAsia="en-US"/>
              </w:rPr>
              <w:t>;</w:t>
            </w:r>
            <w:proofErr w:type="gramEnd"/>
          </w:p>
          <w:p w14:paraId="790EED83" w14:textId="77777777" w:rsidR="0094229B" w:rsidRDefault="0094229B" w:rsidP="00D16EC7">
            <w:pPr>
              <w:spacing w:line="240" w:lineRule="auto"/>
              <w:ind w:firstLine="0"/>
              <w:jc w:val="left"/>
              <w:rPr>
                <w:rFonts w:eastAsia="Calibri" w:cs="Times New Roman"/>
                <w:color w:val="auto"/>
                <w:sz w:val="20"/>
                <w:szCs w:val="20"/>
                <w:lang w:eastAsia="en-US"/>
              </w:rPr>
            </w:pPr>
          </w:p>
          <w:p w14:paraId="4CBABA1E" w14:textId="2870381E" w:rsidR="0094229B" w:rsidRPr="009173CE"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asino design theorists like Bill Friedman and designers treating casinos as bounded containers within which various market </w:t>
            </w:r>
            <w:r w:rsidRPr="009173CE">
              <w:rPr>
                <w:rFonts w:eastAsia="Calibri" w:cs="Times New Roman"/>
                <w:color w:val="auto"/>
                <w:sz w:val="20"/>
                <w:szCs w:val="20"/>
                <w:lang w:eastAsia="en-US"/>
              </w:rPr>
              <w:t>objects</w:t>
            </w:r>
            <w:r>
              <w:rPr>
                <w:rFonts w:eastAsia="Calibri" w:cs="Times New Roman"/>
                <w:color w:val="auto"/>
                <w:sz w:val="20"/>
                <w:szCs w:val="20"/>
                <w:lang w:eastAsia="en-US"/>
              </w:rPr>
              <w:t>, technologies</w:t>
            </w:r>
            <w:r w:rsidRPr="009173CE">
              <w:rPr>
                <w:rFonts w:eastAsia="Calibri" w:cs="Times New Roman"/>
                <w:color w:val="auto"/>
                <w:sz w:val="20"/>
                <w:szCs w:val="20"/>
                <w:lang w:eastAsia="en-US"/>
              </w:rPr>
              <w:t xml:space="preserve"> and opportunities</w:t>
            </w:r>
            <w:r>
              <w:rPr>
                <w:rFonts w:eastAsia="Calibri" w:cs="Times New Roman"/>
                <w:color w:val="auto"/>
                <w:sz w:val="20"/>
                <w:szCs w:val="20"/>
                <w:lang w:eastAsia="en-US"/>
              </w:rPr>
              <w:t xml:space="preserve"> can and need to be built and distributed (e.g., distilled in architectural design plans). </w:t>
            </w:r>
          </w:p>
        </w:tc>
        <w:tc>
          <w:tcPr>
            <w:tcW w:w="4111" w:type="dxa"/>
          </w:tcPr>
          <w:p w14:paraId="685AA982" w14:textId="77777777" w:rsidR="00783C23" w:rsidRDefault="0094229B" w:rsidP="00D16EC7">
            <w:pPr>
              <w:spacing w:line="240" w:lineRule="auto"/>
              <w:ind w:firstLine="0"/>
              <w:jc w:val="left"/>
              <w:rPr>
                <w:sz w:val="20"/>
                <w:szCs w:val="20"/>
              </w:rPr>
            </w:pPr>
            <w:r w:rsidRPr="006756B8">
              <w:rPr>
                <w:sz w:val="20"/>
                <w:szCs w:val="20"/>
              </w:rPr>
              <w:t>Investors</w:t>
            </w:r>
            <w:r>
              <w:rPr>
                <w:sz w:val="20"/>
                <w:szCs w:val="20"/>
              </w:rPr>
              <w:t xml:space="preserve">’ feelings of security (or not) in reference to their investment in a plot of </w:t>
            </w:r>
            <w:proofErr w:type="gramStart"/>
            <w:r>
              <w:rPr>
                <w:sz w:val="20"/>
                <w:szCs w:val="20"/>
              </w:rPr>
              <w:t>land</w:t>
            </w:r>
            <w:r w:rsidR="00783C23">
              <w:rPr>
                <w:sz w:val="20"/>
                <w:szCs w:val="20"/>
              </w:rPr>
              <w:t>;</w:t>
            </w:r>
            <w:proofErr w:type="gramEnd"/>
          </w:p>
          <w:p w14:paraId="052EAE0D" w14:textId="77777777" w:rsidR="00783C23" w:rsidRDefault="0094229B" w:rsidP="00D16EC7">
            <w:pPr>
              <w:spacing w:line="240" w:lineRule="auto"/>
              <w:ind w:firstLine="0"/>
              <w:jc w:val="left"/>
              <w:rPr>
                <w:sz w:val="20"/>
                <w:szCs w:val="20"/>
              </w:rPr>
            </w:pPr>
            <w:r>
              <w:rPr>
                <w:sz w:val="20"/>
                <w:szCs w:val="20"/>
              </w:rPr>
              <w:t xml:space="preserve">Managers’ fear (or not) concerning ‘outside’ competitors or changing </w:t>
            </w:r>
            <w:proofErr w:type="gramStart"/>
            <w:r>
              <w:rPr>
                <w:sz w:val="20"/>
                <w:szCs w:val="20"/>
              </w:rPr>
              <w:t>regulations</w:t>
            </w:r>
            <w:r w:rsidR="00783C23">
              <w:rPr>
                <w:sz w:val="20"/>
                <w:szCs w:val="20"/>
              </w:rPr>
              <w:t>;</w:t>
            </w:r>
            <w:proofErr w:type="gramEnd"/>
          </w:p>
          <w:p w14:paraId="645A1BFC" w14:textId="3A2DE9CB" w:rsidR="0094229B" w:rsidRDefault="00783C23" w:rsidP="00D16EC7">
            <w:pPr>
              <w:spacing w:line="240" w:lineRule="auto"/>
              <w:ind w:firstLine="0"/>
              <w:jc w:val="left"/>
              <w:rPr>
                <w:sz w:val="20"/>
                <w:szCs w:val="20"/>
              </w:rPr>
            </w:pPr>
            <w:r>
              <w:rPr>
                <w:sz w:val="20"/>
                <w:szCs w:val="20"/>
              </w:rPr>
              <w:t>C</w:t>
            </w:r>
            <w:r w:rsidR="0094229B">
              <w:rPr>
                <w:sz w:val="20"/>
                <w:szCs w:val="20"/>
              </w:rPr>
              <w:t xml:space="preserve">asino designers’ experiences of rooms and what they </w:t>
            </w:r>
            <w:proofErr w:type="gramStart"/>
            <w:r w:rsidR="0094229B">
              <w:rPr>
                <w:sz w:val="20"/>
                <w:szCs w:val="20"/>
              </w:rPr>
              <w:t>elicit</w:t>
            </w:r>
            <w:r>
              <w:rPr>
                <w:sz w:val="20"/>
                <w:szCs w:val="20"/>
              </w:rPr>
              <w:t>;</w:t>
            </w:r>
            <w:proofErr w:type="gramEnd"/>
            <w:r w:rsidR="0094229B">
              <w:rPr>
                <w:sz w:val="20"/>
                <w:szCs w:val="20"/>
              </w:rPr>
              <w:t xml:space="preserve">   </w:t>
            </w:r>
            <w:r w:rsidR="0094229B" w:rsidRPr="006756B8">
              <w:rPr>
                <w:sz w:val="20"/>
                <w:szCs w:val="20"/>
              </w:rPr>
              <w:t xml:space="preserve"> </w:t>
            </w:r>
          </w:p>
          <w:p w14:paraId="6FF07B85" w14:textId="169823AF" w:rsidR="0094229B" w:rsidRPr="006756B8" w:rsidRDefault="0094229B" w:rsidP="00D16EC7">
            <w:pPr>
              <w:spacing w:line="240" w:lineRule="auto"/>
              <w:ind w:firstLine="0"/>
              <w:jc w:val="left"/>
              <w:rPr>
                <w:sz w:val="20"/>
                <w:szCs w:val="20"/>
              </w:rPr>
            </w:pPr>
            <w:r w:rsidRPr="006756B8">
              <w:rPr>
                <w:sz w:val="20"/>
                <w:szCs w:val="20"/>
              </w:rPr>
              <w:t xml:space="preserve">Customers’ sense of comfort (or not) </w:t>
            </w:r>
            <w:r w:rsidRPr="006756B8">
              <w:rPr>
                <w:i/>
                <w:iCs/>
                <w:sz w:val="20"/>
                <w:szCs w:val="20"/>
              </w:rPr>
              <w:t xml:space="preserve">in </w:t>
            </w:r>
            <w:r w:rsidR="00783C23" w:rsidRPr="006756B8">
              <w:rPr>
                <w:sz w:val="20"/>
                <w:szCs w:val="20"/>
              </w:rPr>
              <w:t>a</w:t>
            </w:r>
            <w:r w:rsidR="00783C23">
              <w:rPr>
                <w:sz w:val="20"/>
                <w:szCs w:val="20"/>
              </w:rPr>
              <w:t xml:space="preserve"> </w:t>
            </w:r>
            <w:r w:rsidR="00783C23" w:rsidRPr="006756B8">
              <w:rPr>
                <w:sz w:val="20"/>
                <w:szCs w:val="20"/>
              </w:rPr>
              <w:t>cassino</w:t>
            </w:r>
            <w:r w:rsidRPr="006756B8">
              <w:rPr>
                <w:sz w:val="20"/>
                <w:szCs w:val="20"/>
              </w:rPr>
              <w:t xml:space="preserve"> or specific cassino room</w:t>
            </w:r>
            <w:r>
              <w:rPr>
                <w:sz w:val="20"/>
                <w:szCs w:val="20"/>
              </w:rPr>
              <w:t xml:space="preserve"> (e.g., female experiences of discomfort in a ‘clubby’ and overtly masculine room).  </w:t>
            </w:r>
            <w:r w:rsidRPr="006756B8">
              <w:rPr>
                <w:sz w:val="20"/>
                <w:szCs w:val="20"/>
              </w:rPr>
              <w:t xml:space="preserve"> </w:t>
            </w:r>
          </w:p>
          <w:p w14:paraId="77BF8983" w14:textId="77777777" w:rsidR="0094229B" w:rsidRDefault="0094229B" w:rsidP="00D16EC7">
            <w:pPr>
              <w:spacing w:line="240" w:lineRule="auto"/>
              <w:ind w:firstLine="0"/>
              <w:jc w:val="left"/>
              <w:rPr>
                <w:sz w:val="20"/>
                <w:szCs w:val="20"/>
                <w:highlight w:val="yellow"/>
              </w:rPr>
            </w:pPr>
          </w:p>
          <w:p w14:paraId="0A0B4B86" w14:textId="77777777" w:rsidR="0094229B" w:rsidRPr="009173CE" w:rsidRDefault="0094229B" w:rsidP="00D16EC7">
            <w:pPr>
              <w:spacing w:line="240" w:lineRule="auto"/>
              <w:ind w:firstLine="0"/>
              <w:jc w:val="left"/>
              <w:rPr>
                <w:rFonts w:eastAsia="Calibri" w:cs="Times New Roman"/>
                <w:color w:val="auto"/>
                <w:sz w:val="20"/>
                <w:szCs w:val="20"/>
                <w:lang w:eastAsia="en-US"/>
              </w:rPr>
            </w:pPr>
          </w:p>
        </w:tc>
      </w:tr>
      <w:tr w:rsidR="0094229B" w:rsidRPr="005F38FC" w14:paraId="45902C86" w14:textId="77777777" w:rsidTr="0094229B">
        <w:trPr>
          <w:trHeight w:val="477"/>
        </w:trPr>
        <w:tc>
          <w:tcPr>
            <w:tcW w:w="2127" w:type="dxa"/>
            <w:shd w:val="clear" w:color="auto" w:fill="E7E6E6"/>
            <w:vAlign w:val="center"/>
          </w:tcPr>
          <w:p w14:paraId="4CBC6C22" w14:textId="77777777" w:rsidR="0094229B" w:rsidRDefault="0094229B" w:rsidP="0094229B">
            <w:pPr>
              <w:spacing w:line="240" w:lineRule="auto"/>
              <w:ind w:firstLine="0"/>
              <w:rPr>
                <w:rFonts w:eastAsia="Calibri" w:cs="Times New Roman"/>
                <w:b/>
                <w:bCs/>
                <w:sz w:val="20"/>
                <w:szCs w:val="20"/>
              </w:rPr>
            </w:pPr>
          </w:p>
          <w:p w14:paraId="738D317C" w14:textId="77777777" w:rsidR="0094229B" w:rsidRDefault="0094229B" w:rsidP="0094229B">
            <w:pPr>
              <w:spacing w:line="240" w:lineRule="auto"/>
              <w:ind w:firstLine="0"/>
              <w:jc w:val="center"/>
              <w:rPr>
                <w:rFonts w:eastAsia="Calibri" w:cs="Times New Roman"/>
                <w:b/>
                <w:bCs/>
                <w:sz w:val="20"/>
                <w:szCs w:val="20"/>
              </w:rPr>
            </w:pPr>
          </w:p>
          <w:p w14:paraId="0AB059C9" w14:textId="77777777" w:rsidR="0094229B" w:rsidRDefault="0094229B" w:rsidP="0094229B">
            <w:pPr>
              <w:spacing w:line="240" w:lineRule="auto"/>
              <w:ind w:firstLine="0"/>
              <w:jc w:val="center"/>
              <w:rPr>
                <w:rFonts w:eastAsia="Calibri" w:cs="Times New Roman"/>
                <w:b/>
                <w:bCs/>
                <w:sz w:val="20"/>
                <w:szCs w:val="20"/>
              </w:rPr>
            </w:pPr>
          </w:p>
          <w:p w14:paraId="2A7131B0" w14:textId="77777777" w:rsidR="0094229B" w:rsidRDefault="0094229B" w:rsidP="0094229B">
            <w:pPr>
              <w:spacing w:line="240" w:lineRule="auto"/>
              <w:ind w:firstLine="0"/>
              <w:jc w:val="center"/>
              <w:rPr>
                <w:rFonts w:eastAsia="Calibri" w:cs="Times New Roman"/>
                <w:b/>
                <w:bCs/>
                <w:sz w:val="20"/>
                <w:szCs w:val="20"/>
              </w:rPr>
            </w:pPr>
          </w:p>
          <w:p w14:paraId="538BF338" w14:textId="77777777" w:rsidR="0094229B" w:rsidRPr="009173CE" w:rsidRDefault="0094229B" w:rsidP="0094229B">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Relative</w:t>
            </w:r>
          </w:p>
        </w:tc>
        <w:tc>
          <w:tcPr>
            <w:tcW w:w="3402" w:type="dxa"/>
          </w:tcPr>
          <w:p w14:paraId="3AFE93B8" w14:textId="4D23EFE5"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Investors, managers and staff encountering flows of customers, goods and services across the casino floor, hotel and along wider supply chains that reach out beyond ‘the’ </w:t>
            </w:r>
            <w:proofErr w:type="gramStart"/>
            <w:r>
              <w:rPr>
                <w:rFonts w:eastAsia="Calibri" w:cs="Times New Roman"/>
                <w:color w:val="auto"/>
                <w:sz w:val="20"/>
                <w:szCs w:val="20"/>
                <w:lang w:eastAsia="en-US"/>
              </w:rPr>
              <w:t>site</w:t>
            </w:r>
            <w:r>
              <w:rPr>
                <w:rFonts w:eastAsia="Calibri" w:cs="Times New Roman"/>
                <w:color w:val="auto"/>
                <w:sz w:val="20"/>
                <w:szCs w:val="20"/>
                <w:lang w:eastAsia="en-US"/>
              </w:rPr>
              <w:t>;</w:t>
            </w:r>
            <w:proofErr w:type="gramEnd"/>
          </w:p>
          <w:p w14:paraId="5375D4A8" w14:textId="77777777" w:rsidR="0094229B" w:rsidRDefault="0094229B" w:rsidP="00D16EC7">
            <w:pPr>
              <w:spacing w:line="240" w:lineRule="auto"/>
              <w:ind w:firstLine="0"/>
              <w:jc w:val="left"/>
              <w:rPr>
                <w:rFonts w:eastAsia="Calibri" w:cs="Times New Roman"/>
                <w:color w:val="auto"/>
                <w:sz w:val="20"/>
                <w:szCs w:val="20"/>
                <w:lang w:eastAsia="en-US"/>
              </w:rPr>
            </w:pPr>
          </w:p>
          <w:p w14:paraId="6A6C1090" w14:textId="77777777"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Customers seeing and being caught up in flows of people, goods, money and other objects moving across casino floors, around, in and out of hotel rooms and ‘the’ city.</w:t>
            </w:r>
          </w:p>
          <w:p w14:paraId="4EC454DB" w14:textId="77777777" w:rsidR="0094229B" w:rsidRDefault="0094229B" w:rsidP="00D16EC7">
            <w:pPr>
              <w:spacing w:line="240" w:lineRule="auto"/>
              <w:ind w:firstLine="0"/>
              <w:jc w:val="left"/>
              <w:rPr>
                <w:rFonts w:eastAsia="Calibri" w:cs="Times New Roman"/>
                <w:color w:val="auto"/>
                <w:sz w:val="20"/>
                <w:szCs w:val="20"/>
                <w:lang w:eastAsia="en-US"/>
              </w:rPr>
            </w:pPr>
          </w:p>
          <w:p w14:paraId="5CF828A7" w14:textId="77777777" w:rsidR="0094229B" w:rsidRPr="009173CE" w:rsidRDefault="0094229B" w:rsidP="00D16EC7">
            <w:pPr>
              <w:spacing w:line="240" w:lineRule="auto"/>
              <w:ind w:firstLine="0"/>
              <w:jc w:val="left"/>
              <w:rPr>
                <w:rFonts w:eastAsia="Calibri" w:cs="Times New Roman"/>
                <w:color w:val="auto"/>
                <w:sz w:val="20"/>
                <w:szCs w:val="20"/>
                <w:lang w:eastAsia="en-US"/>
              </w:rPr>
            </w:pPr>
          </w:p>
        </w:tc>
        <w:tc>
          <w:tcPr>
            <w:tcW w:w="4536" w:type="dxa"/>
          </w:tcPr>
          <w:p w14:paraId="25967C41" w14:textId="77777777" w:rsidR="00783C23"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areful investment decisions about the relative position of and distance between cassino hotels in reference to major roads, train stations, airports, other service infrastructures (e.g., water, electricity), distribution centres, competitors and hubs of entertainment. </w:t>
            </w:r>
          </w:p>
          <w:p w14:paraId="1D65F0C9" w14:textId="77777777" w:rsidR="00783C23" w:rsidRDefault="00783C23" w:rsidP="00D16EC7">
            <w:pPr>
              <w:spacing w:line="240" w:lineRule="auto"/>
              <w:ind w:firstLine="0"/>
              <w:jc w:val="left"/>
              <w:rPr>
                <w:rFonts w:eastAsia="Calibri" w:cs="Times New Roman"/>
                <w:color w:val="auto"/>
                <w:sz w:val="20"/>
                <w:szCs w:val="20"/>
                <w:lang w:eastAsia="en-US"/>
              </w:rPr>
            </w:pPr>
          </w:p>
          <w:p w14:paraId="373C795E" w14:textId="4446CDE7" w:rsidR="0094229B" w:rsidRDefault="00783C23"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P</w:t>
            </w:r>
            <w:r w:rsidR="0094229B">
              <w:rPr>
                <w:rFonts w:eastAsia="Calibri" w:cs="Times New Roman"/>
                <w:color w:val="auto"/>
                <w:sz w:val="20"/>
                <w:szCs w:val="20"/>
                <w:lang w:eastAsia="en-US"/>
              </w:rPr>
              <w:t xml:space="preserve">roject </w:t>
            </w:r>
            <w:r w:rsidR="0094229B" w:rsidRPr="00E13B8D">
              <w:rPr>
                <w:sz w:val="19"/>
                <w:szCs w:val="19"/>
              </w:rPr>
              <w:t>Gantt chart</w:t>
            </w:r>
            <w:r w:rsidR="0094229B">
              <w:rPr>
                <w:sz w:val="19"/>
                <w:szCs w:val="19"/>
              </w:rPr>
              <w:t xml:space="preserve">s and topological maps, such as schematic diagrams linked with service </w:t>
            </w:r>
            <w:proofErr w:type="gramStart"/>
            <w:r w:rsidR="0094229B">
              <w:rPr>
                <w:sz w:val="19"/>
                <w:szCs w:val="19"/>
              </w:rPr>
              <w:t>networks</w:t>
            </w:r>
            <w:r>
              <w:rPr>
                <w:sz w:val="19"/>
                <w:szCs w:val="19"/>
              </w:rPr>
              <w:t>;</w:t>
            </w:r>
            <w:proofErr w:type="gramEnd"/>
            <w:r w:rsidR="0094229B">
              <w:rPr>
                <w:sz w:val="19"/>
                <w:szCs w:val="19"/>
              </w:rPr>
              <w:t xml:space="preserve"> </w:t>
            </w:r>
            <w:r w:rsidR="0094229B">
              <w:rPr>
                <w:rFonts w:eastAsia="Calibri" w:cs="Times New Roman"/>
                <w:color w:val="auto"/>
                <w:sz w:val="20"/>
                <w:szCs w:val="20"/>
                <w:lang w:eastAsia="en-US"/>
              </w:rPr>
              <w:t xml:space="preserve">  </w:t>
            </w:r>
          </w:p>
          <w:p w14:paraId="2608D7CD" w14:textId="77777777" w:rsidR="0094229B" w:rsidRDefault="0094229B" w:rsidP="00D16EC7">
            <w:pPr>
              <w:spacing w:line="240" w:lineRule="auto"/>
              <w:ind w:firstLine="0"/>
              <w:jc w:val="left"/>
              <w:rPr>
                <w:rFonts w:eastAsia="Calibri" w:cs="Times New Roman"/>
                <w:color w:val="auto"/>
                <w:sz w:val="20"/>
                <w:szCs w:val="20"/>
                <w:lang w:eastAsia="en-US"/>
              </w:rPr>
            </w:pPr>
          </w:p>
          <w:p w14:paraId="3C4BA658" w14:textId="1798FBFB" w:rsidR="0094229B" w:rsidRDefault="0094229B" w:rsidP="00D16EC7">
            <w:pPr>
              <w:spacing w:line="240" w:lineRule="auto"/>
              <w:ind w:firstLine="0"/>
              <w:jc w:val="left"/>
              <w:rPr>
                <w:rFonts w:eastAsia="Calibri" w:cs="Times New Roman"/>
                <w:color w:val="auto"/>
                <w:sz w:val="20"/>
                <w:szCs w:val="20"/>
                <w:lang w:eastAsia="en-US"/>
              </w:rPr>
            </w:pPr>
            <w:r w:rsidRPr="009173CE">
              <w:rPr>
                <w:rFonts w:eastAsia="Calibri" w:cs="Times New Roman"/>
                <w:color w:val="auto"/>
                <w:sz w:val="20"/>
                <w:szCs w:val="20"/>
                <w:lang w:eastAsia="en-US"/>
              </w:rPr>
              <w:t xml:space="preserve">The </w:t>
            </w:r>
            <w:r>
              <w:rPr>
                <w:rFonts w:eastAsia="Calibri" w:cs="Times New Roman"/>
                <w:color w:val="auto"/>
                <w:sz w:val="20"/>
                <w:szCs w:val="20"/>
                <w:lang w:eastAsia="en-US"/>
              </w:rPr>
              <w:t xml:space="preserve">purposeful </w:t>
            </w:r>
            <w:r w:rsidRPr="009173CE">
              <w:rPr>
                <w:rFonts w:eastAsia="Calibri" w:cs="Times New Roman"/>
                <w:color w:val="auto"/>
                <w:sz w:val="20"/>
                <w:szCs w:val="20"/>
                <w:lang w:eastAsia="en-US"/>
              </w:rPr>
              <w:t xml:space="preserve">placement of </w:t>
            </w:r>
            <w:r>
              <w:rPr>
                <w:rFonts w:eastAsia="Calibri" w:cs="Times New Roman"/>
                <w:color w:val="auto"/>
                <w:sz w:val="20"/>
                <w:szCs w:val="20"/>
                <w:lang w:eastAsia="en-US"/>
              </w:rPr>
              <w:t xml:space="preserve">market </w:t>
            </w:r>
            <w:r w:rsidRPr="009173CE">
              <w:rPr>
                <w:rFonts w:eastAsia="Calibri" w:cs="Times New Roman"/>
                <w:color w:val="auto"/>
                <w:sz w:val="20"/>
                <w:szCs w:val="20"/>
                <w:lang w:eastAsia="en-US"/>
              </w:rPr>
              <w:t>objects</w:t>
            </w:r>
            <w:r>
              <w:rPr>
                <w:rFonts w:eastAsia="Calibri" w:cs="Times New Roman"/>
                <w:color w:val="auto"/>
                <w:sz w:val="20"/>
                <w:szCs w:val="20"/>
                <w:lang w:eastAsia="en-US"/>
              </w:rPr>
              <w:t xml:space="preserve"> (gambling tables, slot machines, chip exchange stations, bars, toilets, the ‘pit’, hotels rooms, concert halls, staff, customers) relative to each </w:t>
            </w:r>
            <w:r>
              <w:rPr>
                <w:rFonts w:eastAsia="Calibri" w:cs="Times New Roman"/>
                <w:color w:val="auto"/>
                <w:sz w:val="20"/>
                <w:szCs w:val="20"/>
                <w:lang w:eastAsia="en-US"/>
              </w:rPr>
              <w:lastRenderedPageBreak/>
              <w:t>other to</w:t>
            </w:r>
            <w:r w:rsidRPr="009173CE">
              <w:rPr>
                <w:rFonts w:eastAsia="Calibri" w:cs="Times New Roman"/>
                <w:color w:val="auto"/>
                <w:sz w:val="20"/>
                <w:szCs w:val="20"/>
                <w:lang w:eastAsia="en-US"/>
              </w:rPr>
              <w:t xml:space="preserve"> produce the ‘right’</w:t>
            </w:r>
            <w:r>
              <w:rPr>
                <w:rFonts w:eastAsia="Calibri" w:cs="Times New Roman"/>
                <w:color w:val="auto"/>
                <w:sz w:val="20"/>
                <w:szCs w:val="20"/>
                <w:lang w:eastAsia="en-US"/>
              </w:rPr>
              <w:t xml:space="preserve"> </w:t>
            </w:r>
            <w:r w:rsidRPr="009173CE">
              <w:rPr>
                <w:rFonts w:eastAsia="Calibri" w:cs="Times New Roman"/>
                <w:color w:val="auto"/>
                <w:sz w:val="20"/>
                <w:szCs w:val="20"/>
                <w:lang w:eastAsia="en-US"/>
              </w:rPr>
              <w:t>focal points</w:t>
            </w:r>
            <w:r>
              <w:rPr>
                <w:rFonts w:eastAsia="Calibri" w:cs="Times New Roman"/>
                <w:color w:val="auto"/>
                <w:sz w:val="20"/>
                <w:szCs w:val="20"/>
                <w:lang w:eastAsia="en-US"/>
              </w:rPr>
              <w:t>, flows and speeds of production, exchange and consumption (e.g., distilled in fine grain casino floorplans and customer route planning guides)</w:t>
            </w:r>
            <w:r w:rsidR="00783C23">
              <w:rPr>
                <w:rFonts w:eastAsia="Calibri" w:cs="Times New Roman"/>
                <w:color w:val="auto"/>
                <w:sz w:val="20"/>
                <w:szCs w:val="20"/>
                <w:lang w:eastAsia="en-US"/>
              </w:rPr>
              <w:t>.</w:t>
            </w:r>
            <w:r>
              <w:rPr>
                <w:rFonts w:eastAsia="Calibri" w:cs="Times New Roman"/>
                <w:color w:val="auto"/>
                <w:sz w:val="20"/>
                <w:szCs w:val="20"/>
                <w:lang w:eastAsia="en-US"/>
              </w:rPr>
              <w:t xml:space="preserve"> </w:t>
            </w:r>
          </w:p>
          <w:p w14:paraId="3D3953C3" w14:textId="77777777" w:rsidR="0094229B" w:rsidRPr="009173CE" w:rsidRDefault="0094229B" w:rsidP="00D16EC7">
            <w:pPr>
              <w:spacing w:line="240" w:lineRule="auto"/>
              <w:ind w:firstLine="0"/>
              <w:jc w:val="left"/>
              <w:rPr>
                <w:rFonts w:eastAsia="Calibri" w:cs="Times New Roman"/>
                <w:color w:val="auto"/>
                <w:sz w:val="20"/>
                <w:szCs w:val="20"/>
                <w:lang w:eastAsia="en-US"/>
              </w:rPr>
            </w:pPr>
          </w:p>
        </w:tc>
        <w:tc>
          <w:tcPr>
            <w:tcW w:w="4111" w:type="dxa"/>
          </w:tcPr>
          <w:p w14:paraId="0944FB4F" w14:textId="69F44A2D" w:rsidR="0094229B" w:rsidRDefault="00783C23"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lastRenderedPageBreak/>
              <w:t>Investor’s</w:t>
            </w:r>
            <w:r w:rsidR="0094229B">
              <w:rPr>
                <w:rFonts w:eastAsia="Calibri" w:cs="Times New Roman"/>
                <w:color w:val="auto"/>
                <w:sz w:val="20"/>
                <w:szCs w:val="20"/>
                <w:lang w:eastAsia="en-US"/>
              </w:rPr>
              <w:t xml:space="preserve"> unease over distance and travel (i.e., how will suppliers, staff and customers get to a casino</w:t>
            </w:r>
            <w:proofErr w:type="gramStart"/>
            <w:r w:rsidR="0094229B">
              <w:rPr>
                <w:rFonts w:eastAsia="Calibri" w:cs="Times New Roman"/>
                <w:color w:val="auto"/>
                <w:sz w:val="20"/>
                <w:szCs w:val="20"/>
                <w:lang w:eastAsia="en-US"/>
              </w:rPr>
              <w:t>)</w:t>
            </w:r>
            <w:r>
              <w:rPr>
                <w:rFonts w:eastAsia="Calibri" w:cs="Times New Roman"/>
                <w:color w:val="auto"/>
                <w:sz w:val="20"/>
                <w:szCs w:val="20"/>
                <w:lang w:eastAsia="en-US"/>
              </w:rPr>
              <w:t>;</w:t>
            </w:r>
            <w:proofErr w:type="gramEnd"/>
          </w:p>
          <w:p w14:paraId="5BCE8952" w14:textId="77777777" w:rsidR="00783C23" w:rsidRDefault="00783C23" w:rsidP="00D16EC7">
            <w:pPr>
              <w:spacing w:line="240" w:lineRule="auto"/>
              <w:ind w:firstLine="0"/>
              <w:jc w:val="left"/>
              <w:rPr>
                <w:rFonts w:eastAsia="Calibri" w:cs="Times New Roman"/>
                <w:color w:val="auto"/>
                <w:sz w:val="20"/>
                <w:szCs w:val="20"/>
                <w:lang w:eastAsia="en-US"/>
              </w:rPr>
            </w:pPr>
          </w:p>
          <w:p w14:paraId="3669BFB2" w14:textId="2443E26E"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asino designer and managers’ frustrations over possible and real bottlenecks in supply and queues fettering </w:t>
            </w:r>
            <w:proofErr w:type="gramStart"/>
            <w:r>
              <w:rPr>
                <w:rFonts w:eastAsia="Calibri" w:cs="Times New Roman"/>
                <w:color w:val="auto"/>
                <w:sz w:val="20"/>
                <w:szCs w:val="20"/>
                <w:lang w:eastAsia="en-US"/>
              </w:rPr>
              <w:t>exchange</w:t>
            </w:r>
            <w:r w:rsidR="00783C23">
              <w:rPr>
                <w:rFonts w:eastAsia="Calibri" w:cs="Times New Roman"/>
                <w:color w:val="auto"/>
                <w:sz w:val="20"/>
                <w:szCs w:val="20"/>
                <w:lang w:eastAsia="en-US"/>
              </w:rPr>
              <w:t>;</w:t>
            </w:r>
            <w:proofErr w:type="gramEnd"/>
          </w:p>
          <w:p w14:paraId="11EBD9C5" w14:textId="77777777" w:rsidR="0094229B" w:rsidRDefault="0094229B" w:rsidP="00D16EC7">
            <w:pPr>
              <w:spacing w:line="240" w:lineRule="auto"/>
              <w:ind w:firstLine="0"/>
              <w:jc w:val="left"/>
              <w:rPr>
                <w:rFonts w:eastAsia="Calibri" w:cs="Times New Roman"/>
                <w:color w:val="auto"/>
                <w:sz w:val="20"/>
                <w:szCs w:val="20"/>
                <w:lang w:eastAsia="en-US"/>
              </w:rPr>
            </w:pPr>
          </w:p>
          <w:p w14:paraId="200E26B2" w14:textId="77777777"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ustomers lived experiences getting to and navigating casino hotels, moving from place-to-place, and between sites of consumption.   </w:t>
            </w:r>
          </w:p>
          <w:p w14:paraId="59EF431E" w14:textId="77777777" w:rsidR="0094229B" w:rsidRDefault="0094229B" w:rsidP="00D16EC7">
            <w:pPr>
              <w:spacing w:line="240" w:lineRule="auto"/>
              <w:ind w:firstLine="0"/>
              <w:jc w:val="left"/>
              <w:rPr>
                <w:rFonts w:eastAsia="Calibri" w:cs="Times New Roman"/>
                <w:color w:val="auto"/>
                <w:sz w:val="20"/>
                <w:szCs w:val="20"/>
                <w:lang w:eastAsia="en-US"/>
              </w:rPr>
            </w:pPr>
          </w:p>
          <w:p w14:paraId="4AEEC88A" w14:textId="77777777" w:rsidR="0094229B" w:rsidRPr="009173CE" w:rsidRDefault="0094229B" w:rsidP="00D16EC7">
            <w:pPr>
              <w:spacing w:line="240" w:lineRule="auto"/>
              <w:ind w:firstLine="0"/>
              <w:jc w:val="left"/>
              <w:rPr>
                <w:rFonts w:eastAsia="Calibri" w:cs="Times New Roman"/>
                <w:color w:val="auto"/>
                <w:sz w:val="20"/>
                <w:szCs w:val="20"/>
                <w:lang w:eastAsia="en-US"/>
              </w:rPr>
            </w:pPr>
          </w:p>
        </w:tc>
      </w:tr>
      <w:tr w:rsidR="0094229B" w:rsidRPr="005F38FC" w14:paraId="46BEC499" w14:textId="77777777" w:rsidTr="0094229B">
        <w:trPr>
          <w:trHeight w:val="477"/>
        </w:trPr>
        <w:tc>
          <w:tcPr>
            <w:tcW w:w="2127" w:type="dxa"/>
            <w:shd w:val="clear" w:color="auto" w:fill="E7E6E6"/>
          </w:tcPr>
          <w:p w14:paraId="4708FB14" w14:textId="77777777" w:rsidR="0094229B" w:rsidRDefault="0094229B" w:rsidP="00D16EC7">
            <w:pPr>
              <w:spacing w:line="240" w:lineRule="auto"/>
              <w:ind w:firstLine="0"/>
              <w:jc w:val="center"/>
              <w:rPr>
                <w:rFonts w:eastAsia="Calibri" w:cs="Times New Roman"/>
                <w:b/>
                <w:bCs/>
                <w:sz w:val="20"/>
                <w:szCs w:val="20"/>
              </w:rPr>
            </w:pPr>
          </w:p>
          <w:p w14:paraId="3E950568" w14:textId="77777777" w:rsidR="0094229B" w:rsidRDefault="0094229B" w:rsidP="00D16EC7">
            <w:pPr>
              <w:spacing w:line="240" w:lineRule="auto"/>
              <w:ind w:firstLine="0"/>
              <w:jc w:val="center"/>
              <w:rPr>
                <w:rFonts w:eastAsia="Calibri" w:cs="Times New Roman"/>
                <w:b/>
                <w:bCs/>
                <w:sz w:val="20"/>
                <w:szCs w:val="20"/>
              </w:rPr>
            </w:pPr>
          </w:p>
          <w:p w14:paraId="75FD4A22" w14:textId="77777777" w:rsidR="0094229B" w:rsidRDefault="0094229B" w:rsidP="00D16EC7">
            <w:pPr>
              <w:spacing w:line="240" w:lineRule="auto"/>
              <w:ind w:firstLine="0"/>
              <w:jc w:val="center"/>
              <w:rPr>
                <w:rFonts w:eastAsia="Calibri" w:cs="Times New Roman"/>
                <w:b/>
                <w:bCs/>
                <w:sz w:val="20"/>
                <w:szCs w:val="20"/>
              </w:rPr>
            </w:pPr>
          </w:p>
          <w:p w14:paraId="1111F503" w14:textId="77777777" w:rsidR="0094229B" w:rsidRDefault="0094229B" w:rsidP="00D16EC7">
            <w:pPr>
              <w:spacing w:line="240" w:lineRule="auto"/>
              <w:ind w:firstLine="0"/>
              <w:jc w:val="center"/>
              <w:rPr>
                <w:rFonts w:eastAsia="Calibri" w:cs="Times New Roman"/>
                <w:b/>
                <w:bCs/>
                <w:sz w:val="20"/>
                <w:szCs w:val="20"/>
              </w:rPr>
            </w:pPr>
          </w:p>
          <w:p w14:paraId="78F134E6" w14:textId="77777777" w:rsidR="0094229B" w:rsidRDefault="0094229B" w:rsidP="00D16EC7">
            <w:pPr>
              <w:spacing w:line="240" w:lineRule="auto"/>
              <w:ind w:firstLine="0"/>
              <w:jc w:val="center"/>
              <w:rPr>
                <w:rFonts w:eastAsia="Calibri" w:cs="Times New Roman"/>
                <w:b/>
                <w:bCs/>
                <w:sz w:val="20"/>
                <w:szCs w:val="20"/>
              </w:rPr>
            </w:pPr>
          </w:p>
          <w:p w14:paraId="58876054" w14:textId="77777777" w:rsidR="0094229B" w:rsidRDefault="0094229B" w:rsidP="00D16EC7">
            <w:pPr>
              <w:spacing w:line="240" w:lineRule="auto"/>
              <w:ind w:firstLine="0"/>
              <w:jc w:val="center"/>
              <w:rPr>
                <w:rFonts w:eastAsia="Calibri" w:cs="Times New Roman"/>
                <w:b/>
                <w:bCs/>
                <w:sz w:val="20"/>
                <w:szCs w:val="20"/>
              </w:rPr>
            </w:pPr>
          </w:p>
          <w:p w14:paraId="4D5F0D86" w14:textId="77777777" w:rsidR="0094229B" w:rsidRDefault="0094229B" w:rsidP="0094229B">
            <w:pPr>
              <w:spacing w:line="240" w:lineRule="auto"/>
              <w:ind w:firstLine="0"/>
              <w:rPr>
                <w:rFonts w:eastAsia="Calibri" w:cs="Times New Roman"/>
                <w:b/>
                <w:bCs/>
                <w:sz w:val="20"/>
                <w:szCs w:val="20"/>
              </w:rPr>
            </w:pPr>
          </w:p>
          <w:p w14:paraId="5296B2C2" w14:textId="77777777" w:rsidR="0094229B" w:rsidRDefault="0094229B" w:rsidP="00D16EC7">
            <w:pPr>
              <w:spacing w:line="240" w:lineRule="auto"/>
              <w:ind w:firstLine="0"/>
              <w:jc w:val="center"/>
              <w:rPr>
                <w:rFonts w:eastAsia="Calibri" w:cs="Times New Roman"/>
                <w:b/>
                <w:bCs/>
                <w:sz w:val="20"/>
                <w:szCs w:val="20"/>
              </w:rPr>
            </w:pPr>
          </w:p>
          <w:p w14:paraId="7A549796" w14:textId="77777777" w:rsidR="0094229B" w:rsidRDefault="0094229B" w:rsidP="00D16EC7">
            <w:pPr>
              <w:spacing w:line="240" w:lineRule="auto"/>
              <w:ind w:firstLine="0"/>
              <w:jc w:val="center"/>
              <w:rPr>
                <w:rFonts w:eastAsia="Calibri" w:cs="Times New Roman"/>
                <w:b/>
                <w:bCs/>
                <w:sz w:val="20"/>
                <w:szCs w:val="20"/>
              </w:rPr>
            </w:pPr>
          </w:p>
          <w:p w14:paraId="1A4850E7" w14:textId="77777777" w:rsidR="0094229B" w:rsidRPr="009173CE" w:rsidRDefault="0094229B" w:rsidP="00D16EC7">
            <w:pPr>
              <w:spacing w:line="240" w:lineRule="auto"/>
              <w:ind w:firstLine="0"/>
              <w:jc w:val="center"/>
              <w:rPr>
                <w:rFonts w:eastAsia="Calibri" w:cs="Times New Roman"/>
                <w:b/>
                <w:bCs/>
                <w:color w:val="auto"/>
                <w:sz w:val="20"/>
                <w:szCs w:val="20"/>
                <w:lang w:eastAsia="en-US"/>
              </w:rPr>
            </w:pPr>
            <w:r w:rsidRPr="009173CE">
              <w:rPr>
                <w:rFonts w:eastAsia="Calibri" w:cs="Times New Roman"/>
                <w:b/>
                <w:bCs/>
                <w:sz w:val="20"/>
                <w:szCs w:val="20"/>
              </w:rPr>
              <w:t>Relational</w:t>
            </w:r>
          </w:p>
        </w:tc>
        <w:tc>
          <w:tcPr>
            <w:tcW w:w="3402" w:type="dxa"/>
          </w:tcPr>
          <w:p w14:paraId="635467B0" w14:textId="4484851C" w:rsidR="0094229B" w:rsidRPr="009173CE" w:rsidRDefault="0094229B" w:rsidP="00D16EC7">
            <w:pPr>
              <w:spacing w:line="240" w:lineRule="auto"/>
              <w:ind w:firstLine="0"/>
              <w:jc w:val="left"/>
              <w:rPr>
                <w:rFonts w:eastAsia="Calibri" w:cs="Times New Roman"/>
                <w:color w:val="auto"/>
                <w:sz w:val="20"/>
                <w:szCs w:val="20"/>
                <w:lang w:eastAsia="en-US"/>
              </w:rPr>
            </w:pPr>
            <w:r w:rsidRPr="00330D90">
              <w:rPr>
                <w:rFonts w:eastAsia="Calibri" w:cs="Times New Roman"/>
                <w:color w:val="auto"/>
                <w:sz w:val="20"/>
                <w:szCs w:val="20"/>
                <w:lang w:eastAsia="en-US"/>
              </w:rPr>
              <w:t>Practitioners</w:t>
            </w:r>
            <w:r>
              <w:rPr>
                <w:rFonts w:eastAsia="Calibri" w:cs="Times New Roman"/>
                <w:color w:val="auto"/>
                <w:sz w:val="20"/>
                <w:szCs w:val="20"/>
                <w:lang w:eastAsia="en-US"/>
              </w:rPr>
              <w:t>’</w:t>
            </w:r>
            <w:r w:rsidRPr="00330D90">
              <w:rPr>
                <w:rFonts w:eastAsia="Calibri" w:cs="Times New Roman"/>
                <w:color w:val="auto"/>
                <w:sz w:val="20"/>
                <w:szCs w:val="20"/>
                <w:lang w:eastAsia="en-US"/>
              </w:rPr>
              <w:t xml:space="preserve"> </w:t>
            </w:r>
            <w:r w:rsidRPr="00783C23">
              <w:rPr>
                <w:sz w:val="19"/>
                <w:szCs w:val="19"/>
              </w:rPr>
              <w:t>sensations (sight, sound, taste and smell) stimulated through spatial encounters on the way to and in a casino resort</w:t>
            </w:r>
            <w:r>
              <w:rPr>
                <w:sz w:val="19"/>
                <w:szCs w:val="19"/>
              </w:rPr>
              <w:t xml:space="preserve"> (e.g., Designer and customer perceptions of a ‘too clubby’ male-oriented gambling room premised on atmospherics </w:t>
            </w:r>
            <w:r w:rsidR="00783C23">
              <w:rPr>
                <w:sz w:val="19"/>
                <w:szCs w:val="19"/>
              </w:rPr>
              <w:t>and design</w:t>
            </w:r>
            <w:r>
              <w:rPr>
                <w:sz w:val="19"/>
                <w:szCs w:val="19"/>
              </w:rPr>
              <w:t xml:space="preserve"> aesthetics; investor perceptions of seedy and disreputable sites).</w:t>
            </w:r>
          </w:p>
        </w:tc>
        <w:tc>
          <w:tcPr>
            <w:tcW w:w="4536" w:type="dxa"/>
          </w:tcPr>
          <w:p w14:paraId="381AA680" w14:textId="5320037D"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Investors seeing plots of land as opportunities configured in reference to other market ‘objects’ (e.g., El Rancho’s viability was, as shown, measured in reference to the ‘car’) distilled in project planning documents and in, for example, business plans and applications for </w:t>
            </w:r>
            <w:proofErr w:type="gramStart"/>
            <w:r>
              <w:rPr>
                <w:rFonts w:eastAsia="Calibri" w:cs="Times New Roman"/>
                <w:color w:val="auto"/>
                <w:sz w:val="20"/>
                <w:szCs w:val="20"/>
                <w:lang w:eastAsia="en-US"/>
              </w:rPr>
              <w:t>loans</w:t>
            </w:r>
            <w:r w:rsidR="00783C23">
              <w:rPr>
                <w:rFonts w:eastAsia="Calibri" w:cs="Times New Roman"/>
                <w:color w:val="auto"/>
                <w:sz w:val="20"/>
                <w:szCs w:val="20"/>
                <w:lang w:eastAsia="en-US"/>
              </w:rPr>
              <w:t>;</w:t>
            </w:r>
            <w:proofErr w:type="gramEnd"/>
            <w:r>
              <w:rPr>
                <w:rFonts w:eastAsia="Calibri" w:cs="Times New Roman"/>
                <w:color w:val="auto"/>
                <w:sz w:val="20"/>
                <w:szCs w:val="20"/>
                <w:lang w:eastAsia="en-US"/>
              </w:rPr>
              <w:t xml:space="preserve">      </w:t>
            </w:r>
          </w:p>
          <w:p w14:paraId="717254FD" w14:textId="77777777" w:rsidR="0094229B" w:rsidRDefault="0094229B" w:rsidP="00D16EC7">
            <w:pPr>
              <w:spacing w:line="240" w:lineRule="auto"/>
              <w:ind w:firstLine="0"/>
              <w:jc w:val="left"/>
              <w:rPr>
                <w:rFonts w:eastAsia="Calibri" w:cs="Times New Roman"/>
                <w:color w:val="auto"/>
                <w:sz w:val="20"/>
                <w:szCs w:val="20"/>
                <w:lang w:eastAsia="en-US"/>
              </w:rPr>
            </w:pPr>
          </w:p>
          <w:p w14:paraId="4A335B9B" w14:textId="215D9A54"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Designers treating the casino floor as made up of meaningful and related objects (e.g., tables, slot machines, lighting and heating technologies) and associations which</w:t>
            </w:r>
            <w:r w:rsidR="00783C23">
              <w:rPr>
                <w:rFonts w:eastAsia="Calibri" w:cs="Times New Roman"/>
                <w:color w:val="auto"/>
                <w:sz w:val="20"/>
                <w:szCs w:val="20"/>
                <w:lang w:eastAsia="en-US"/>
              </w:rPr>
              <w:t>, i</w:t>
            </w:r>
            <w:r>
              <w:rPr>
                <w:rFonts w:eastAsia="Calibri" w:cs="Times New Roman"/>
                <w:color w:val="auto"/>
                <w:sz w:val="20"/>
                <w:szCs w:val="20"/>
                <w:lang w:eastAsia="en-US"/>
              </w:rPr>
              <w:t>n combination, help to produce the ‘right’ or ‘wrong’ emotions, desires and consumer behaviours (</w:t>
            </w:r>
            <w:r w:rsidR="00783C23">
              <w:rPr>
                <w:rFonts w:eastAsia="Calibri" w:cs="Times New Roman"/>
                <w:color w:val="auto"/>
                <w:sz w:val="20"/>
                <w:szCs w:val="20"/>
                <w:lang w:eastAsia="en-US"/>
              </w:rPr>
              <w:t>i</w:t>
            </w:r>
            <w:r>
              <w:rPr>
                <w:rFonts w:eastAsia="Calibri" w:cs="Times New Roman"/>
                <w:color w:val="auto"/>
                <w:sz w:val="20"/>
                <w:szCs w:val="20"/>
                <w:lang w:eastAsia="en-US"/>
              </w:rPr>
              <w:t xml:space="preserve">.e., </w:t>
            </w:r>
            <w:r w:rsidRPr="009173CE">
              <w:rPr>
                <w:rFonts w:eastAsia="Calibri" w:cs="Times New Roman"/>
                <w:color w:val="auto"/>
                <w:sz w:val="20"/>
                <w:szCs w:val="20"/>
                <w:lang w:eastAsia="en-US"/>
              </w:rPr>
              <w:t xml:space="preserve">The ‘clubby’ room </w:t>
            </w:r>
            <w:r>
              <w:rPr>
                <w:rFonts w:eastAsia="Calibri" w:cs="Times New Roman"/>
                <w:color w:val="auto"/>
                <w:sz w:val="20"/>
                <w:szCs w:val="20"/>
                <w:lang w:eastAsia="en-US"/>
              </w:rPr>
              <w:t>was a place that needed</w:t>
            </w:r>
            <w:r w:rsidRPr="009173CE">
              <w:rPr>
                <w:rFonts w:eastAsia="Calibri" w:cs="Times New Roman"/>
                <w:color w:val="auto"/>
                <w:sz w:val="20"/>
                <w:szCs w:val="20"/>
                <w:lang w:eastAsia="en-US"/>
              </w:rPr>
              <w:t xml:space="preserve"> to be </w:t>
            </w:r>
            <w:r>
              <w:rPr>
                <w:rFonts w:eastAsia="Calibri" w:cs="Times New Roman"/>
                <w:color w:val="auto"/>
                <w:sz w:val="20"/>
                <w:szCs w:val="20"/>
                <w:lang w:eastAsia="en-US"/>
              </w:rPr>
              <w:t xml:space="preserve">re-designed and </w:t>
            </w:r>
            <w:r w:rsidRPr="009173CE">
              <w:rPr>
                <w:rFonts w:eastAsia="Calibri" w:cs="Times New Roman"/>
                <w:color w:val="auto"/>
                <w:sz w:val="20"/>
                <w:szCs w:val="20"/>
                <w:lang w:eastAsia="en-US"/>
              </w:rPr>
              <w:t>populated by materials, lights, sounds and scents</w:t>
            </w:r>
            <w:r>
              <w:rPr>
                <w:rFonts w:eastAsia="Calibri" w:cs="Times New Roman"/>
                <w:color w:val="auto"/>
                <w:sz w:val="20"/>
                <w:szCs w:val="20"/>
                <w:lang w:eastAsia="en-US"/>
              </w:rPr>
              <w:t xml:space="preserve"> to make it more feminine). These are seen, for example, in ‘themed’ representations of casino floorplans and fine grain interior design proposals. </w:t>
            </w:r>
          </w:p>
          <w:p w14:paraId="2F4E2027" w14:textId="77777777" w:rsidR="0094229B" w:rsidRDefault="0094229B" w:rsidP="00D16EC7">
            <w:pPr>
              <w:spacing w:line="240" w:lineRule="auto"/>
              <w:ind w:firstLine="0"/>
              <w:jc w:val="left"/>
              <w:rPr>
                <w:rFonts w:eastAsia="Calibri" w:cs="Times New Roman"/>
                <w:color w:val="auto"/>
                <w:sz w:val="20"/>
                <w:szCs w:val="20"/>
                <w:lang w:eastAsia="en-US"/>
              </w:rPr>
            </w:pPr>
          </w:p>
          <w:p w14:paraId="63343FA6" w14:textId="77777777" w:rsidR="0094229B" w:rsidRPr="009173CE"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      </w:t>
            </w:r>
          </w:p>
        </w:tc>
        <w:tc>
          <w:tcPr>
            <w:tcW w:w="4111" w:type="dxa"/>
          </w:tcPr>
          <w:p w14:paraId="667AA815" w14:textId="33225643"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Investors’ value-laden judgments about the ‘natural’ beauty of a location and the representative qualities of the casino’s design and the clientele it brings </w:t>
            </w:r>
            <w:proofErr w:type="gramStart"/>
            <w:r>
              <w:rPr>
                <w:rFonts w:eastAsia="Calibri" w:cs="Times New Roman"/>
                <w:color w:val="auto"/>
                <w:sz w:val="20"/>
                <w:szCs w:val="20"/>
                <w:lang w:eastAsia="en-US"/>
              </w:rPr>
              <w:t>in</w:t>
            </w:r>
            <w:r w:rsidR="00783C23">
              <w:rPr>
                <w:rFonts w:eastAsia="Calibri" w:cs="Times New Roman"/>
                <w:color w:val="auto"/>
                <w:sz w:val="20"/>
                <w:szCs w:val="20"/>
                <w:lang w:eastAsia="en-US"/>
              </w:rPr>
              <w:t>;</w:t>
            </w:r>
            <w:proofErr w:type="gramEnd"/>
          </w:p>
          <w:p w14:paraId="0A8F133C" w14:textId="77777777"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  </w:t>
            </w:r>
          </w:p>
          <w:p w14:paraId="2DE1A3F6" w14:textId="32A42BF8" w:rsidR="0094229B"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Designers’ sensitivities </w:t>
            </w:r>
            <w:r w:rsidR="00783C23">
              <w:rPr>
                <w:rFonts w:eastAsia="Calibri" w:cs="Times New Roman"/>
                <w:color w:val="auto"/>
                <w:sz w:val="20"/>
                <w:szCs w:val="20"/>
                <w:lang w:eastAsia="en-US"/>
              </w:rPr>
              <w:t>to</w:t>
            </w:r>
            <w:r>
              <w:rPr>
                <w:rFonts w:eastAsia="Calibri" w:cs="Times New Roman"/>
                <w:color w:val="auto"/>
                <w:sz w:val="20"/>
                <w:szCs w:val="20"/>
                <w:lang w:eastAsia="en-US"/>
              </w:rPr>
              <w:t xml:space="preserve"> the meaning and effects of market objects in particular contexts and what these, in combination, produce (e.g., aesthetic feelings associated with lighting, sound and scent in context</w:t>
            </w:r>
            <w:proofErr w:type="gramStart"/>
            <w:r>
              <w:rPr>
                <w:rFonts w:eastAsia="Calibri" w:cs="Times New Roman"/>
                <w:color w:val="auto"/>
                <w:sz w:val="20"/>
                <w:szCs w:val="20"/>
                <w:lang w:eastAsia="en-US"/>
              </w:rPr>
              <w:t>)</w:t>
            </w:r>
            <w:r w:rsidR="00783C23">
              <w:rPr>
                <w:rFonts w:eastAsia="Calibri" w:cs="Times New Roman"/>
                <w:color w:val="auto"/>
                <w:sz w:val="20"/>
                <w:szCs w:val="20"/>
                <w:lang w:eastAsia="en-US"/>
              </w:rPr>
              <w:t>;</w:t>
            </w:r>
            <w:proofErr w:type="gramEnd"/>
            <w:r>
              <w:rPr>
                <w:rFonts w:eastAsia="Calibri" w:cs="Times New Roman"/>
                <w:color w:val="auto"/>
                <w:sz w:val="20"/>
                <w:szCs w:val="20"/>
                <w:lang w:eastAsia="en-US"/>
              </w:rPr>
              <w:t xml:space="preserve"> </w:t>
            </w:r>
          </w:p>
          <w:p w14:paraId="445BF2ED" w14:textId="77777777" w:rsidR="0094229B" w:rsidRDefault="0094229B" w:rsidP="00D16EC7">
            <w:pPr>
              <w:spacing w:line="240" w:lineRule="auto"/>
              <w:ind w:firstLine="0"/>
              <w:jc w:val="left"/>
              <w:rPr>
                <w:rFonts w:eastAsia="Calibri" w:cs="Times New Roman"/>
                <w:color w:val="auto"/>
                <w:sz w:val="20"/>
                <w:szCs w:val="20"/>
                <w:lang w:eastAsia="en-US"/>
              </w:rPr>
            </w:pPr>
          </w:p>
          <w:p w14:paraId="168350C8" w14:textId="77777777" w:rsidR="0094229B" w:rsidRPr="009173CE" w:rsidRDefault="0094229B" w:rsidP="00D16EC7">
            <w:pPr>
              <w:spacing w:line="240" w:lineRule="auto"/>
              <w:ind w:firstLine="0"/>
              <w:jc w:val="left"/>
              <w:rPr>
                <w:rFonts w:eastAsia="Calibri" w:cs="Times New Roman"/>
                <w:color w:val="auto"/>
                <w:sz w:val="20"/>
                <w:szCs w:val="20"/>
                <w:lang w:eastAsia="en-US"/>
              </w:rPr>
            </w:pPr>
            <w:r>
              <w:rPr>
                <w:rFonts w:eastAsia="Calibri" w:cs="Times New Roman"/>
                <w:color w:val="auto"/>
                <w:sz w:val="20"/>
                <w:szCs w:val="20"/>
                <w:lang w:eastAsia="en-US"/>
              </w:rPr>
              <w:t xml:space="preserve">Customers’ experiences, sensitivities and emotional expectations (e.g., feelings of love, elation, thrill, joy and agony) as felt in relation to encountered or dreamt up market objects (e.g., symbolic ornaments, flowers, lights, carpets, slot machines, gambling tables) and contexts (e.g., casino ‘pits’, themed hotel rooms, restaurants, bars, nightclubs and concert halls).    </w:t>
            </w:r>
          </w:p>
        </w:tc>
      </w:tr>
    </w:tbl>
    <w:p w14:paraId="0B19C7C4" w14:textId="385BA41C" w:rsidR="0094229B" w:rsidRDefault="00783C23" w:rsidP="005F7D2D">
      <w:pPr>
        <w:ind w:firstLine="0"/>
      </w:pPr>
      <w:r>
        <w:t>Table 2: Spatio-market practices that made the American casino market</w:t>
      </w:r>
    </w:p>
    <w:sectPr w:rsidR="0094229B" w:rsidSect="00616B1D">
      <w:pgSz w:w="16840" w:h="11900" w:orient="landscape"/>
      <w:pgMar w:top="1440" w:right="1440" w:bottom="1440" w:left="144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76100" w14:textId="77777777" w:rsidR="00C93450" w:rsidRDefault="00C93450" w:rsidP="00621381">
      <w:r>
        <w:separator/>
      </w:r>
    </w:p>
    <w:p w14:paraId="5CD137BB" w14:textId="77777777" w:rsidR="00C93450" w:rsidRDefault="00C93450" w:rsidP="00621381"/>
    <w:p w14:paraId="6153EF27" w14:textId="77777777" w:rsidR="00C93450" w:rsidRDefault="00C93450" w:rsidP="00621381"/>
  </w:endnote>
  <w:endnote w:type="continuationSeparator" w:id="0">
    <w:p w14:paraId="6BBA0298" w14:textId="77777777" w:rsidR="00C93450" w:rsidRDefault="00C93450" w:rsidP="00621381">
      <w:r>
        <w:continuationSeparator/>
      </w:r>
    </w:p>
    <w:p w14:paraId="5A0268B2" w14:textId="77777777" w:rsidR="00C93450" w:rsidRDefault="00C93450" w:rsidP="00621381"/>
    <w:p w14:paraId="297748A9" w14:textId="77777777" w:rsidR="00C93450" w:rsidRDefault="00C93450" w:rsidP="00621381"/>
  </w:endnote>
  <w:endnote w:type="continuationNotice" w:id="1">
    <w:p w14:paraId="774129AF" w14:textId="77777777" w:rsidR="00C93450" w:rsidRDefault="00C93450" w:rsidP="00621381"/>
    <w:p w14:paraId="19E91C4E" w14:textId="77777777" w:rsidR="00C93450" w:rsidRDefault="00C93450" w:rsidP="00621381"/>
    <w:p w14:paraId="1EEFAE62" w14:textId="77777777" w:rsidR="00C93450" w:rsidRDefault="00C93450" w:rsidP="00621381"/>
  </w:endnote>
  <w:endnote w:id="2">
    <w:p w14:paraId="367DAD9C" w14:textId="084F26C5" w:rsidR="0094229B" w:rsidRPr="0094229B" w:rsidRDefault="0094229B">
      <w:pPr>
        <w:pStyle w:val="EndnoteText"/>
        <w:rPr>
          <w:lang w:val="en-US"/>
        </w:rPr>
      </w:pPr>
      <w:r>
        <w:rPr>
          <w:rStyle w:val="EndnoteReference"/>
        </w:rPr>
        <w:endnoteRef/>
      </w:r>
      <w:r>
        <w:t xml:space="preserve"> </w:t>
      </w:r>
      <w:r>
        <w:t xml:space="preserve">We took a great deal of inspiration from Harvey (2006) and </w:t>
      </w:r>
      <w:proofErr w:type="spellStart"/>
      <w:r w:rsidRPr="0046217A">
        <w:t>Schwanen</w:t>
      </w:r>
      <w:proofErr w:type="spellEnd"/>
      <w:r w:rsidRPr="0046217A">
        <w:t xml:space="preserve"> </w:t>
      </w:r>
      <w:r>
        <w:t xml:space="preserve">(2019) when designing the table and inputting content. The former provides two tables in his seminal chapter – </w:t>
      </w:r>
      <w:r>
        <w:rPr>
          <w:i/>
          <w:iCs/>
        </w:rPr>
        <w:t xml:space="preserve">Space as a Keyword </w:t>
      </w:r>
      <w:r>
        <w:t xml:space="preserve">(Harvey, 2006). The latter presented a table similar to ours as part of a talk – </w:t>
      </w:r>
      <w:r>
        <w:rPr>
          <w:i/>
          <w:iCs/>
        </w:rPr>
        <w:t xml:space="preserve">Thinking Space Relationally </w:t>
      </w:r>
      <w:r>
        <w:t>– given during a British Sociological Association (BSA) workshop titled ‘</w:t>
      </w:r>
      <w:r w:rsidRPr="0046217A">
        <w:t>Researching Relational Space: Concepts, Methods and Implications</w:t>
      </w:r>
      <w:r>
        <w:t xml:space="preserve">’. We </w:t>
      </w:r>
      <w:r w:rsidRPr="00CA79C9">
        <w:t xml:space="preserve">found </w:t>
      </w:r>
      <w:proofErr w:type="spellStart"/>
      <w:r w:rsidRPr="00CA79C9">
        <w:t>Schwanen</w:t>
      </w:r>
      <w:r w:rsidRPr="00FF3145">
        <w:t>’s</w:t>
      </w:r>
      <w:proofErr w:type="spellEnd"/>
      <w:r w:rsidRPr="00FF3145">
        <w:t xml:space="preserve"> (2019) </w:t>
      </w:r>
      <w:r w:rsidRPr="00E747D0">
        <w:t>table p</w:t>
      </w:r>
      <w:r w:rsidRPr="00330D90">
        <w:t>articular</w:t>
      </w:r>
      <w:r w:rsidRPr="00C0470E">
        <w:t>ly</w:t>
      </w:r>
      <w:r>
        <w:t xml:space="preserve"> helpful when trying to read and make sense of Lefebvre and Harvey in conjunction. Please contact this paper’s first author for a copy of the slide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52884994"/>
      <w:docPartObj>
        <w:docPartGallery w:val="Page Numbers (Bottom of Page)"/>
        <w:docPartUnique/>
      </w:docPartObj>
    </w:sdtPr>
    <w:sdtEndPr>
      <w:rPr>
        <w:rStyle w:val="PageNumber"/>
      </w:rPr>
    </w:sdtEndPr>
    <w:sdtContent>
      <w:p w14:paraId="7074C6F4" w14:textId="77777777" w:rsidR="007C7DC5" w:rsidRDefault="007C7DC5">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017E65" w14:textId="77777777" w:rsidR="007C7DC5" w:rsidRDefault="007C7DC5">
    <w:pPr>
      <w:pStyle w:val="Footer"/>
    </w:pPr>
  </w:p>
  <w:p w14:paraId="135AB6FF" w14:textId="77777777" w:rsidR="007C7DC5" w:rsidRDefault="007C7DC5" w:rsidP="00923420"/>
  <w:p w14:paraId="1A2B00FF" w14:textId="77777777" w:rsidR="007C7DC5" w:rsidRDefault="007C7DC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D0907" w14:textId="77777777" w:rsidR="007C7DC5" w:rsidRDefault="007C7DC5" w:rsidP="00923420">
    <w:pPr>
      <w:pStyle w:val="Footer"/>
    </w:pPr>
  </w:p>
  <w:sdt>
    <w:sdtPr>
      <w:rPr>
        <w:rStyle w:val="PageNumber"/>
      </w:rPr>
      <w:id w:val="728416614"/>
      <w:docPartObj>
        <w:docPartGallery w:val="Page Numbers (Bottom of Page)"/>
        <w:docPartUnique/>
      </w:docPartObj>
    </w:sdtPr>
    <w:sdtEndPr>
      <w:rPr>
        <w:rStyle w:val="PageNumber"/>
      </w:rPr>
    </w:sdtEndPr>
    <w:sdtContent>
      <w:p w14:paraId="49F0490E" w14:textId="15C94CA8" w:rsidR="007C7DC5" w:rsidRDefault="007C7DC5" w:rsidP="00923420">
        <w:pPr>
          <w:pStyle w:val="Footer"/>
          <w:ind w:firstLine="0"/>
        </w:pPr>
        <w:r>
          <w:rPr>
            <w:rStyle w:val="PageNumber"/>
          </w:rPr>
          <w:fldChar w:fldCharType="begin"/>
        </w:r>
        <w:r>
          <w:rPr>
            <w:rStyle w:val="PageNumber"/>
          </w:rPr>
          <w:instrText xml:space="preserve"> PAGE </w:instrText>
        </w:r>
        <w:r>
          <w:rPr>
            <w:rStyle w:val="PageNumber"/>
          </w:rPr>
          <w:fldChar w:fldCharType="separate"/>
        </w:r>
        <w:r>
          <w:rPr>
            <w:rStyle w:val="PageNumber"/>
            <w:noProof/>
          </w:rPr>
          <w:t>39</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C8086" w14:textId="77777777" w:rsidR="00C93450" w:rsidRDefault="00C93450" w:rsidP="00621381">
      <w:r>
        <w:separator/>
      </w:r>
    </w:p>
    <w:p w14:paraId="463B4EF9" w14:textId="77777777" w:rsidR="00C93450" w:rsidRDefault="00C93450" w:rsidP="00621381"/>
    <w:p w14:paraId="6C518C6F" w14:textId="77777777" w:rsidR="00C93450" w:rsidRDefault="00C93450" w:rsidP="00621381"/>
  </w:footnote>
  <w:footnote w:type="continuationSeparator" w:id="0">
    <w:p w14:paraId="0ACD66D6" w14:textId="77777777" w:rsidR="00C93450" w:rsidRDefault="00C93450" w:rsidP="00621381">
      <w:r>
        <w:continuationSeparator/>
      </w:r>
    </w:p>
    <w:p w14:paraId="04EEDDF0" w14:textId="77777777" w:rsidR="00C93450" w:rsidRDefault="00C93450" w:rsidP="00621381"/>
    <w:p w14:paraId="5AC4EA85" w14:textId="77777777" w:rsidR="00C93450" w:rsidRDefault="00C93450" w:rsidP="00621381"/>
  </w:footnote>
  <w:footnote w:type="continuationNotice" w:id="1">
    <w:p w14:paraId="12A3E8B1" w14:textId="77777777" w:rsidR="00C93450" w:rsidRDefault="00C93450" w:rsidP="00621381"/>
    <w:p w14:paraId="3522952F" w14:textId="77777777" w:rsidR="00C93450" w:rsidRDefault="00C93450" w:rsidP="00621381"/>
    <w:p w14:paraId="0AC1FF79" w14:textId="77777777" w:rsidR="00C93450" w:rsidRDefault="00C93450" w:rsidP="006213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7C7DC5" w14:paraId="6F62A4D3" w14:textId="77777777" w:rsidTr="007F6CD5">
      <w:tc>
        <w:tcPr>
          <w:tcW w:w="3005" w:type="dxa"/>
        </w:tcPr>
        <w:p w14:paraId="092756F2" w14:textId="77777777" w:rsidR="007C7DC5" w:rsidRDefault="007C7DC5" w:rsidP="00621381">
          <w:pPr>
            <w:pStyle w:val="Header"/>
          </w:pPr>
        </w:p>
      </w:tc>
      <w:tc>
        <w:tcPr>
          <w:tcW w:w="3005" w:type="dxa"/>
        </w:tcPr>
        <w:p w14:paraId="453F3517" w14:textId="77777777" w:rsidR="007C7DC5" w:rsidRDefault="007C7DC5" w:rsidP="00346982">
          <w:pPr>
            <w:pStyle w:val="Header"/>
          </w:pPr>
        </w:p>
      </w:tc>
      <w:tc>
        <w:tcPr>
          <w:tcW w:w="3005" w:type="dxa"/>
        </w:tcPr>
        <w:p w14:paraId="24E48F85" w14:textId="77777777" w:rsidR="007C7DC5" w:rsidRDefault="007C7DC5" w:rsidP="001E6A44">
          <w:pPr>
            <w:pStyle w:val="Header"/>
          </w:pPr>
        </w:p>
      </w:tc>
    </w:tr>
  </w:tbl>
  <w:p w14:paraId="365A25BE" w14:textId="77777777" w:rsidR="007C7DC5" w:rsidRDefault="007C7DC5" w:rsidP="00923420">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76AC8"/>
    <w:multiLevelType w:val="hybridMultilevel"/>
    <w:tmpl w:val="0512C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86747"/>
    <w:multiLevelType w:val="multilevel"/>
    <w:tmpl w:val="97262AC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900729A"/>
    <w:multiLevelType w:val="hybridMultilevel"/>
    <w:tmpl w:val="9E6E90F4"/>
    <w:lvl w:ilvl="0" w:tplc="4280B136">
      <w:start w:val="1"/>
      <w:numFmt w:val="decimal"/>
      <w:pStyle w:val="Heading2"/>
      <w:lvlText w:val="%1."/>
      <w:lvlJc w:val="left"/>
      <w:pPr>
        <w:ind w:left="948" w:hanging="360"/>
      </w:pPr>
    </w:lvl>
    <w:lvl w:ilvl="1" w:tplc="BB5AEC54">
      <w:start w:val="1"/>
      <w:numFmt w:val="lowerLetter"/>
      <w:lvlText w:val="%2."/>
      <w:lvlJc w:val="left"/>
      <w:pPr>
        <w:ind w:left="1668" w:hanging="360"/>
      </w:pPr>
    </w:lvl>
    <w:lvl w:ilvl="2" w:tplc="D3760D24">
      <w:start w:val="1"/>
      <w:numFmt w:val="lowerRoman"/>
      <w:lvlText w:val="%3."/>
      <w:lvlJc w:val="right"/>
      <w:pPr>
        <w:ind w:left="2388" w:hanging="180"/>
      </w:pPr>
    </w:lvl>
    <w:lvl w:ilvl="3" w:tplc="A47EE18A">
      <w:start w:val="1"/>
      <w:numFmt w:val="decimal"/>
      <w:lvlText w:val="%4."/>
      <w:lvlJc w:val="left"/>
      <w:pPr>
        <w:ind w:left="3108" w:hanging="360"/>
      </w:pPr>
    </w:lvl>
    <w:lvl w:ilvl="4" w:tplc="04DE2908">
      <w:start w:val="1"/>
      <w:numFmt w:val="lowerLetter"/>
      <w:lvlText w:val="%5."/>
      <w:lvlJc w:val="left"/>
      <w:pPr>
        <w:ind w:left="3828" w:hanging="360"/>
      </w:pPr>
    </w:lvl>
    <w:lvl w:ilvl="5" w:tplc="78DAB0D6">
      <w:start w:val="1"/>
      <w:numFmt w:val="lowerRoman"/>
      <w:lvlText w:val="%6."/>
      <w:lvlJc w:val="right"/>
      <w:pPr>
        <w:ind w:left="4548" w:hanging="180"/>
      </w:pPr>
    </w:lvl>
    <w:lvl w:ilvl="6" w:tplc="6F14B9D0">
      <w:start w:val="1"/>
      <w:numFmt w:val="decimal"/>
      <w:lvlText w:val="%7."/>
      <w:lvlJc w:val="left"/>
      <w:pPr>
        <w:ind w:left="5268" w:hanging="360"/>
      </w:pPr>
    </w:lvl>
    <w:lvl w:ilvl="7" w:tplc="F3C21B24">
      <w:start w:val="1"/>
      <w:numFmt w:val="lowerLetter"/>
      <w:lvlText w:val="%8."/>
      <w:lvlJc w:val="left"/>
      <w:pPr>
        <w:ind w:left="5988" w:hanging="360"/>
      </w:pPr>
    </w:lvl>
    <w:lvl w:ilvl="8" w:tplc="A4B8A8F0">
      <w:start w:val="1"/>
      <w:numFmt w:val="lowerRoman"/>
      <w:lvlText w:val="%9."/>
      <w:lvlJc w:val="right"/>
      <w:pPr>
        <w:ind w:left="6708" w:hanging="180"/>
      </w:pPr>
    </w:lvl>
  </w:abstractNum>
  <w:abstractNum w:abstractNumId="3" w15:restartNumberingAfterBreak="0">
    <w:nsid w:val="09A232C0"/>
    <w:multiLevelType w:val="hybridMultilevel"/>
    <w:tmpl w:val="46766B82"/>
    <w:lvl w:ilvl="0" w:tplc="2190162A">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27559B"/>
    <w:multiLevelType w:val="hybridMultilevel"/>
    <w:tmpl w:val="E56C0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A05826"/>
    <w:multiLevelType w:val="hybridMultilevel"/>
    <w:tmpl w:val="64E4EC60"/>
    <w:lvl w:ilvl="0" w:tplc="924631A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B71677"/>
    <w:multiLevelType w:val="hybridMultilevel"/>
    <w:tmpl w:val="ECFC3F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35F347D"/>
    <w:multiLevelType w:val="multilevel"/>
    <w:tmpl w:val="04FC7FF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9073A59"/>
    <w:multiLevelType w:val="hybridMultilevel"/>
    <w:tmpl w:val="5532E328"/>
    <w:lvl w:ilvl="0" w:tplc="F5F08F90">
      <w:start w:val="1"/>
      <w:numFmt w:val="bullet"/>
      <w:lvlText w:val=""/>
      <w:lvlJc w:val="left"/>
      <w:pPr>
        <w:ind w:left="720" w:hanging="360"/>
      </w:pPr>
      <w:rPr>
        <w:rFonts w:ascii="Symbol" w:hAnsi="Symbol" w:hint="default"/>
      </w:rPr>
    </w:lvl>
    <w:lvl w:ilvl="1" w:tplc="EC1C7FF2">
      <w:start w:val="1"/>
      <w:numFmt w:val="bullet"/>
      <w:lvlText w:val="o"/>
      <w:lvlJc w:val="left"/>
      <w:pPr>
        <w:ind w:left="1440" w:hanging="360"/>
      </w:pPr>
      <w:rPr>
        <w:rFonts w:ascii="Courier New" w:hAnsi="Courier New" w:hint="default"/>
      </w:rPr>
    </w:lvl>
    <w:lvl w:ilvl="2" w:tplc="D896A0FA">
      <w:start w:val="1"/>
      <w:numFmt w:val="bullet"/>
      <w:lvlText w:val=""/>
      <w:lvlJc w:val="left"/>
      <w:pPr>
        <w:ind w:left="2160" w:hanging="360"/>
      </w:pPr>
      <w:rPr>
        <w:rFonts w:ascii="Wingdings" w:hAnsi="Wingdings" w:hint="default"/>
      </w:rPr>
    </w:lvl>
    <w:lvl w:ilvl="3" w:tplc="28406E10">
      <w:start w:val="1"/>
      <w:numFmt w:val="bullet"/>
      <w:lvlText w:val=""/>
      <w:lvlJc w:val="left"/>
      <w:pPr>
        <w:ind w:left="2880" w:hanging="360"/>
      </w:pPr>
      <w:rPr>
        <w:rFonts w:ascii="Symbol" w:hAnsi="Symbol" w:hint="default"/>
      </w:rPr>
    </w:lvl>
    <w:lvl w:ilvl="4" w:tplc="C570F01A">
      <w:start w:val="1"/>
      <w:numFmt w:val="bullet"/>
      <w:lvlText w:val="o"/>
      <w:lvlJc w:val="left"/>
      <w:pPr>
        <w:ind w:left="3600" w:hanging="360"/>
      </w:pPr>
      <w:rPr>
        <w:rFonts w:ascii="Courier New" w:hAnsi="Courier New" w:hint="default"/>
      </w:rPr>
    </w:lvl>
    <w:lvl w:ilvl="5" w:tplc="D256CD9E">
      <w:start w:val="1"/>
      <w:numFmt w:val="bullet"/>
      <w:lvlText w:val=""/>
      <w:lvlJc w:val="left"/>
      <w:pPr>
        <w:ind w:left="4320" w:hanging="360"/>
      </w:pPr>
      <w:rPr>
        <w:rFonts w:ascii="Wingdings" w:hAnsi="Wingdings" w:hint="default"/>
      </w:rPr>
    </w:lvl>
    <w:lvl w:ilvl="6" w:tplc="D92C1D5E">
      <w:start w:val="1"/>
      <w:numFmt w:val="bullet"/>
      <w:lvlText w:val=""/>
      <w:lvlJc w:val="left"/>
      <w:pPr>
        <w:ind w:left="5040" w:hanging="360"/>
      </w:pPr>
      <w:rPr>
        <w:rFonts w:ascii="Symbol" w:hAnsi="Symbol" w:hint="default"/>
      </w:rPr>
    </w:lvl>
    <w:lvl w:ilvl="7" w:tplc="FFBA35A2">
      <w:start w:val="1"/>
      <w:numFmt w:val="bullet"/>
      <w:lvlText w:val="o"/>
      <w:lvlJc w:val="left"/>
      <w:pPr>
        <w:ind w:left="5760" w:hanging="360"/>
      </w:pPr>
      <w:rPr>
        <w:rFonts w:ascii="Courier New" w:hAnsi="Courier New" w:hint="default"/>
      </w:rPr>
    </w:lvl>
    <w:lvl w:ilvl="8" w:tplc="D6226494">
      <w:start w:val="1"/>
      <w:numFmt w:val="bullet"/>
      <w:lvlText w:val=""/>
      <w:lvlJc w:val="left"/>
      <w:pPr>
        <w:ind w:left="6480" w:hanging="360"/>
      </w:pPr>
      <w:rPr>
        <w:rFonts w:ascii="Wingdings" w:hAnsi="Wingdings" w:hint="default"/>
      </w:rPr>
    </w:lvl>
  </w:abstractNum>
  <w:abstractNum w:abstractNumId="9" w15:restartNumberingAfterBreak="0">
    <w:nsid w:val="345D0A01"/>
    <w:multiLevelType w:val="hybridMultilevel"/>
    <w:tmpl w:val="FC0CEDD4"/>
    <w:lvl w:ilvl="0" w:tplc="730AD33C">
      <w:start w:val="1"/>
      <w:numFmt w:val="bullet"/>
      <w:lvlText w:val=""/>
      <w:lvlJc w:val="left"/>
      <w:pPr>
        <w:ind w:left="720" w:hanging="360"/>
      </w:pPr>
      <w:rPr>
        <w:rFonts w:ascii="Symbol" w:hAnsi="Symbol" w:hint="default"/>
      </w:rPr>
    </w:lvl>
    <w:lvl w:ilvl="1" w:tplc="66D68EF8">
      <w:start w:val="1"/>
      <w:numFmt w:val="bullet"/>
      <w:lvlText w:val="o"/>
      <w:lvlJc w:val="left"/>
      <w:pPr>
        <w:ind w:left="1440" w:hanging="360"/>
      </w:pPr>
      <w:rPr>
        <w:rFonts w:ascii="Courier New" w:hAnsi="Courier New" w:hint="default"/>
      </w:rPr>
    </w:lvl>
    <w:lvl w:ilvl="2" w:tplc="637C093A">
      <w:start w:val="1"/>
      <w:numFmt w:val="bullet"/>
      <w:lvlText w:val=""/>
      <w:lvlJc w:val="left"/>
      <w:pPr>
        <w:ind w:left="2160" w:hanging="360"/>
      </w:pPr>
      <w:rPr>
        <w:rFonts w:ascii="Wingdings" w:hAnsi="Wingdings" w:hint="default"/>
      </w:rPr>
    </w:lvl>
    <w:lvl w:ilvl="3" w:tplc="74509B06">
      <w:start w:val="1"/>
      <w:numFmt w:val="bullet"/>
      <w:lvlText w:val=""/>
      <w:lvlJc w:val="left"/>
      <w:pPr>
        <w:ind w:left="2880" w:hanging="360"/>
      </w:pPr>
      <w:rPr>
        <w:rFonts w:ascii="Symbol" w:hAnsi="Symbol" w:hint="default"/>
      </w:rPr>
    </w:lvl>
    <w:lvl w:ilvl="4" w:tplc="AE10144A">
      <w:start w:val="1"/>
      <w:numFmt w:val="bullet"/>
      <w:lvlText w:val="o"/>
      <w:lvlJc w:val="left"/>
      <w:pPr>
        <w:ind w:left="3600" w:hanging="360"/>
      </w:pPr>
      <w:rPr>
        <w:rFonts w:ascii="Courier New" w:hAnsi="Courier New" w:hint="default"/>
      </w:rPr>
    </w:lvl>
    <w:lvl w:ilvl="5" w:tplc="C5AA83B8">
      <w:start w:val="1"/>
      <w:numFmt w:val="bullet"/>
      <w:lvlText w:val=""/>
      <w:lvlJc w:val="left"/>
      <w:pPr>
        <w:ind w:left="4320" w:hanging="360"/>
      </w:pPr>
      <w:rPr>
        <w:rFonts w:ascii="Wingdings" w:hAnsi="Wingdings" w:hint="default"/>
      </w:rPr>
    </w:lvl>
    <w:lvl w:ilvl="6" w:tplc="A0F20040">
      <w:start w:val="1"/>
      <w:numFmt w:val="bullet"/>
      <w:lvlText w:val=""/>
      <w:lvlJc w:val="left"/>
      <w:pPr>
        <w:ind w:left="5040" w:hanging="360"/>
      </w:pPr>
      <w:rPr>
        <w:rFonts w:ascii="Symbol" w:hAnsi="Symbol" w:hint="default"/>
      </w:rPr>
    </w:lvl>
    <w:lvl w:ilvl="7" w:tplc="12EE9E2E">
      <w:start w:val="1"/>
      <w:numFmt w:val="bullet"/>
      <w:lvlText w:val="o"/>
      <w:lvlJc w:val="left"/>
      <w:pPr>
        <w:ind w:left="5760" w:hanging="360"/>
      </w:pPr>
      <w:rPr>
        <w:rFonts w:ascii="Courier New" w:hAnsi="Courier New" w:hint="default"/>
      </w:rPr>
    </w:lvl>
    <w:lvl w:ilvl="8" w:tplc="E9529196">
      <w:start w:val="1"/>
      <w:numFmt w:val="bullet"/>
      <w:lvlText w:val=""/>
      <w:lvlJc w:val="left"/>
      <w:pPr>
        <w:ind w:left="6480" w:hanging="360"/>
      </w:pPr>
      <w:rPr>
        <w:rFonts w:ascii="Wingdings" w:hAnsi="Wingdings" w:hint="default"/>
      </w:rPr>
    </w:lvl>
  </w:abstractNum>
  <w:abstractNum w:abstractNumId="10" w15:restartNumberingAfterBreak="0">
    <w:nsid w:val="37E3366F"/>
    <w:multiLevelType w:val="multilevel"/>
    <w:tmpl w:val="F81CF96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43D45F73"/>
    <w:multiLevelType w:val="multilevel"/>
    <w:tmpl w:val="222C3486"/>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65C7A82"/>
    <w:multiLevelType w:val="hybridMultilevel"/>
    <w:tmpl w:val="160C2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EE1EC7"/>
    <w:multiLevelType w:val="multilevel"/>
    <w:tmpl w:val="81B2E992"/>
    <w:lvl w:ilvl="0">
      <w:start w:val="4"/>
      <w:numFmt w:val="decimal"/>
      <w:lvlText w:val="%1"/>
      <w:lvlJc w:val="left"/>
      <w:pPr>
        <w:ind w:left="360" w:hanging="360"/>
      </w:pPr>
      <w:rPr>
        <w:rFonts w:hint="default"/>
      </w:rPr>
    </w:lvl>
    <w:lvl w:ilvl="1">
      <w:start w:val="1"/>
      <w:numFmt w:val="decimal"/>
      <w:pStyle w:val="Heading3"/>
      <w:lvlText w:val="5.%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B442F1E"/>
    <w:multiLevelType w:val="hybridMultilevel"/>
    <w:tmpl w:val="77AC6D1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5C3A6B12"/>
    <w:multiLevelType w:val="hybridMultilevel"/>
    <w:tmpl w:val="CC3472CA"/>
    <w:lvl w:ilvl="0" w:tplc="1D64DFD6">
      <w:start w:val="1"/>
      <w:numFmt w:val="bullet"/>
      <w:lvlText w:val=""/>
      <w:lvlJc w:val="left"/>
      <w:pPr>
        <w:ind w:left="720" w:hanging="360"/>
      </w:pPr>
      <w:rPr>
        <w:rFonts w:ascii="Symbol" w:hAnsi="Symbol" w:hint="default"/>
      </w:rPr>
    </w:lvl>
    <w:lvl w:ilvl="1" w:tplc="A69E8A80">
      <w:start w:val="1"/>
      <w:numFmt w:val="bullet"/>
      <w:lvlText w:val="o"/>
      <w:lvlJc w:val="left"/>
      <w:pPr>
        <w:ind w:left="1440" w:hanging="360"/>
      </w:pPr>
      <w:rPr>
        <w:rFonts w:ascii="Courier New" w:hAnsi="Courier New" w:hint="default"/>
      </w:rPr>
    </w:lvl>
    <w:lvl w:ilvl="2" w:tplc="BDBC71BA">
      <w:start w:val="1"/>
      <w:numFmt w:val="bullet"/>
      <w:lvlText w:val=""/>
      <w:lvlJc w:val="left"/>
      <w:pPr>
        <w:ind w:left="2160" w:hanging="360"/>
      </w:pPr>
      <w:rPr>
        <w:rFonts w:ascii="Wingdings" w:hAnsi="Wingdings" w:hint="default"/>
      </w:rPr>
    </w:lvl>
    <w:lvl w:ilvl="3" w:tplc="760E7242">
      <w:start w:val="1"/>
      <w:numFmt w:val="bullet"/>
      <w:lvlText w:val=""/>
      <w:lvlJc w:val="left"/>
      <w:pPr>
        <w:ind w:left="2880" w:hanging="360"/>
      </w:pPr>
      <w:rPr>
        <w:rFonts w:ascii="Symbol" w:hAnsi="Symbol" w:hint="default"/>
      </w:rPr>
    </w:lvl>
    <w:lvl w:ilvl="4" w:tplc="EE66774C">
      <w:start w:val="1"/>
      <w:numFmt w:val="bullet"/>
      <w:lvlText w:val="o"/>
      <w:lvlJc w:val="left"/>
      <w:pPr>
        <w:ind w:left="3600" w:hanging="360"/>
      </w:pPr>
      <w:rPr>
        <w:rFonts w:ascii="Courier New" w:hAnsi="Courier New" w:hint="default"/>
      </w:rPr>
    </w:lvl>
    <w:lvl w:ilvl="5" w:tplc="33D6FC5A">
      <w:start w:val="1"/>
      <w:numFmt w:val="bullet"/>
      <w:lvlText w:val=""/>
      <w:lvlJc w:val="left"/>
      <w:pPr>
        <w:ind w:left="4320" w:hanging="360"/>
      </w:pPr>
      <w:rPr>
        <w:rFonts w:ascii="Wingdings" w:hAnsi="Wingdings" w:hint="default"/>
      </w:rPr>
    </w:lvl>
    <w:lvl w:ilvl="6" w:tplc="94BA0A2A">
      <w:start w:val="1"/>
      <w:numFmt w:val="bullet"/>
      <w:lvlText w:val=""/>
      <w:lvlJc w:val="left"/>
      <w:pPr>
        <w:ind w:left="5040" w:hanging="360"/>
      </w:pPr>
      <w:rPr>
        <w:rFonts w:ascii="Symbol" w:hAnsi="Symbol" w:hint="default"/>
      </w:rPr>
    </w:lvl>
    <w:lvl w:ilvl="7" w:tplc="3A5C2BCC">
      <w:start w:val="1"/>
      <w:numFmt w:val="bullet"/>
      <w:lvlText w:val="o"/>
      <w:lvlJc w:val="left"/>
      <w:pPr>
        <w:ind w:left="5760" w:hanging="360"/>
      </w:pPr>
      <w:rPr>
        <w:rFonts w:ascii="Courier New" w:hAnsi="Courier New" w:hint="default"/>
      </w:rPr>
    </w:lvl>
    <w:lvl w:ilvl="8" w:tplc="A5DA19C0">
      <w:start w:val="1"/>
      <w:numFmt w:val="bullet"/>
      <w:lvlText w:val=""/>
      <w:lvlJc w:val="left"/>
      <w:pPr>
        <w:ind w:left="6480" w:hanging="360"/>
      </w:pPr>
      <w:rPr>
        <w:rFonts w:ascii="Wingdings" w:hAnsi="Wingdings" w:hint="default"/>
      </w:rPr>
    </w:lvl>
  </w:abstractNum>
  <w:abstractNum w:abstractNumId="16" w15:restartNumberingAfterBreak="0">
    <w:nsid w:val="64D219C8"/>
    <w:multiLevelType w:val="hybridMultilevel"/>
    <w:tmpl w:val="A442023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6A033D41"/>
    <w:multiLevelType w:val="hybridMultilevel"/>
    <w:tmpl w:val="3A9273F4"/>
    <w:lvl w:ilvl="0" w:tplc="C0E816E0">
      <w:start w:val="1"/>
      <w:numFmt w:val="bullet"/>
      <w:lvlText w:val=""/>
      <w:lvlJc w:val="left"/>
      <w:pPr>
        <w:ind w:left="720" w:hanging="360"/>
      </w:pPr>
      <w:rPr>
        <w:rFonts w:ascii="Symbol" w:hAnsi="Symbol" w:hint="default"/>
      </w:rPr>
    </w:lvl>
    <w:lvl w:ilvl="1" w:tplc="11566A9C">
      <w:start w:val="1"/>
      <w:numFmt w:val="bullet"/>
      <w:lvlText w:val="o"/>
      <w:lvlJc w:val="left"/>
      <w:pPr>
        <w:ind w:left="1440" w:hanging="360"/>
      </w:pPr>
      <w:rPr>
        <w:rFonts w:ascii="Courier New" w:hAnsi="Courier New" w:hint="default"/>
      </w:rPr>
    </w:lvl>
    <w:lvl w:ilvl="2" w:tplc="6FA6B34C">
      <w:start w:val="1"/>
      <w:numFmt w:val="bullet"/>
      <w:lvlText w:val=""/>
      <w:lvlJc w:val="left"/>
      <w:pPr>
        <w:ind w:left="2160" w:hanging="360"/>
      </w:pPr>
      <w:rPr>
        <w:rFonts w:ascii="Wingdings" w:hAnsi="Wingdings" w:hint="default"/>
      </w:rPr>
    </w:lvl>
    <w:lvl w:ilvl="3" w:tplc="0AC814E2">
      <w:start w:val="1"/>
      <w:numFmt w:val="bullet"/>
      <w:lvlText w:val=""/>
      <w:lvlJc w:val="left"/>
      <w:pPr>
        <w:ind w:left="2880" w:hanging="360"/>
      </w:pPr>
      <w:rPr>
        <w:rFonts w:ascii="Symbol" w:hAnsi="Symbol" w:hint="default"/>
      </w:rPr>
    </w:lvl>
    <w:lvl w:ilvl="4" w:tplc="7DF0DFEA">
      <w:start w:val="1"/>
      <w:numFmt w:val="bullet"/>
      <w:lvlText w:val="o"/>
      <w:lvlJc w:val="left"/>
      <w:pPr>
        <w:ind w:left="3600" w:hanging="360"/>
      </w:pPr>
      <w:rPr>
        <w:rFonts w:ascii="Courier New" w:hAnsi="Courier New" w:hint="default"/>
      </w:rPr>
    </w:lvl>
    <w:lvl w:ilvl="5" w:tplc="B5725C8E">
      <w:start w:val="1"/>
      <w:numFmt w:val="bullet"/>
      <w:lvlText w:val=""/>
      <w:lvlJc w:val="left"/>
      <w:pPr>
        <w:ind w:left="4320" w:hanging="360"/>
      </w:pPr>
      <w:rPr>
        <w:rFonts w:ascii="Wingdings" w:hAnsi="Wingdings" w:hint="default"/>
      </w:rPr>
    </w:lvl>
    <w:lvl w:ilvl="6" w:tplc="3F10D4DA">
      <w:start w:val="1"/>
      <w:numFmt w:val="bullet"/>
      <w:lvlText w:val=""/>
      <w:lvlJc w:val="left"/>
      <w:pPr>
        <w:ind w:left="5040" w:hanging="360"/>
      </w:pPr>
      <w:rPr>
        <w:rFonts w:ascii="Symbol" w:hAnsi="Symbol" w:hint="default"/>
      </w:rPr>
    </w:lvl>
    <w:lvl w:ilvl="7" w:tplc="28A25D24">
      <w:start w:val="1"/>
      <w:numFmt w:val="bullet"/>
      <w:lvlText w:val="o"/>
      <w:lvlJc w:val="left"/>
      <w:pPr>
        <w:ind w:left="5760" w:hanging="360"/>
      </w:pPr>
      <w:rPr>
        <w:rFonts w:ascii="Courier New" w:hAnsi="Courier New" w:hint="default"/>
      </w:rPr>
    </w:lvl>
    <w:lvl w:ilvl="8" w:tplc="A9406DB8">
      <w:start w:val="1"/>
      <w:numFmt w:val="bullet"/>
      <w:lvlText w:val=""/>
      <w:lvlJc w:val="left"/>
      <w:pPr>
        <w:ind w:left="6480" w:hanging="360"/>
      </w:pPr>
      <w:rPr>
        <w:rFonts w:ascii="Wingdings" w:hAnsi="Wingdings" w:hint="default"/>
      </w:rPr>
    </w:lvl>
  </w:abstractNum>
  <w:abstractNum w:abstractNumId="18" w15:restartNumberingAfterBreak="0">
    <w:nsid w:val="77461037"/>
    <w:multiLevelType w:val="hybridMultilevel"/>
    <w:tmpl w:val="A35C8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15"/>
  </w:num>
  <w:num w:numId="4">
    <w:abstractNumId w:val="8"/>
  </w:num>
  <w:num w:numId="5">
    <w:abstractNumId w:val="2"/>
  </w:num>
  <w:num w:numId="6">
    <w:abstractNumId w:val="4"/>
  </w:num>
  <w:num w:numId="7">
    <w:abstractNumId w:val="5"/>
  </w:num>
  <w:num w:numId="8">
    <w:abstractNumId w:val="18"/>
  </w:num>
  <w:num w:numId="9">
    <w:abstractNumId w:val="0"/>
  </w:num>
  <w:num w:numId="10">
    <w:abstractNumId w:val="2"/>
  </w:num>
  <w:num w:numId="11">
    <w:abstractNumId w:val="16"/>
  </w:num>
  <w:num w:numId="12">
    <w:abstractNumId w:val="14"/>
  </w:num>
  <w:num w:numId="13">
    <w:abstractNumId w:val="12"/>
  </w:num>
  <w:num w:numId="14">
    <w:abstractNumId w:val="6"/>
  </w:num>
  <w:num w:numId="15">
    <w:abstractNumId w:val="3"/>
  </w:num>
  <w:num w:numId="16">
    <w:abstractNumId w:val="1"/>
  </w:num>
  <w:num w:numId="17">
    <w:abstractNumId w:val="13"/>
  </w:num>
  <w:num w:numId="18">
    <w:abstractNumId w:val="13"/>
    <w:lvlOverride w:ilvl="0">
      <w:startOverride w:val="5"/>
    </w:lvlOverride>
    <w:lvlOverride w:ilvl="1">
      <w:startOverride w:val="1"/>
    </w:lvlOverride>
  </w:num>
  <w:num w:numId="19">
    <w:abstractNumId w:val="13"/>
    <w:lvlOverride w:ilvl="0">
      <w:startOverride w:val="5"/>
    </w:lvlOverride>
    <w:lvlOverride w:ilvl="1">
      <w:startOverride w:val="1"/>
    </w:lvlOverride>
  </w:num>
  <w:num w:numId="20">
    <w:abstractNumId w:val="1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5"/>
    </w:lvlOverride>
    <w:lvlOverride w:ilvl="1">
      <w:startOverride w:val="1"/>
    </w:lvlOverride>
  </w:num>
  <w:num w:numId="22">
    <w:abstractNumId w:val="13"/>
    <w:lvlOverride w:ilvl="0">
      <w:startOverride w:val="5"/>
    </w:lvlOverride>
    <w:lvlOverride w:ilvl="1">
      <w:startOverride w:val="1"/>
    </w:lvlOverride>
  </w:num>
  <w:num w:numId="23">
    <w:abstractNumId w:val="13"/>
    <w:lvlOverride w:ilvl="0">
      <w:startOverride w:val="5"/>
    </w:lvlOverride>
    <w:lvlOverride w:ilvl="1">
      <w:startOverride w:val="1"/>
    </w:lvlOverride>
  </w:num>
  <w:num w:numId="24">
    <w:abstractNumId w:val="13"/>
  </w:num>
  <w:num w:numId="25">
    <w:abstractNumId w:val="7"/>
  </w:num>
  <w:num w:numId="26">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lt;/FontName&gt;&lt;FontSize&gt;12&lt;/FontSize&gt;&lt;ReflistTitle&gt;&lt;/ReflistTitle&gt;&lt;StartingRefnum&gt;1&lt;/StartingRefnum&gt;&lt;FirstLineIndent&gt;0&lt;/FirstLineIndent&gt;&lt;HangingIndent&gt;0&lt;/HangingIndent&gt;&lt;LineSpacing&gt;0&lt;/LineSpacing&gt;&lt;SpaceAfter&gt;0&lt;/SpaceAfter&gt;&lt;/ENLayout&gt;"/>
    <w:docVar w:name="EN.Libraries" w:val="&lt;Libraries&gt;&lt;/Libraries&gt;"/>
  </w:docVars>
  <w:rsids>
    <w:rsidRoot w:val="00932A49"/>
    <w:rsid w:val="00001FAF"/>
    <w:rsid w:val="00003D89"/>
    <w:rsid w:val="000055AB"/>
    <w:rsid w:val="000057AC"/>
    <w:rsid w:val="00005A47"/>
    <w:rsid w:val="000075BC"/>
    <w:rsid w:val="00011D35"/>
    <w:rsid w:val="00016D56"/>
    <w:rsid w:val="00022009"/>
    <w:rsid w:val="00022029"/>
    <w:rsid w:val="00022A46"/>
    <w:rsid w:val="00023C95"/>
    <w:rsid w:val="00025971"/>
    <w:rsid w:val="00033DD2"/>
    <w:rsid w:val="000345D6"/>
    <w:rsid w:val="00041490"/>
    <w:rsid w:val="000477F1"/>
    <w:rsid w:val="00047A8E"/>
    <w:rsid w:val="00047B6C"/>
    <w:rsid w:val="0005104F"/>
    <w:rsid w:val="000521EB"/>
    <w:rsid w:val="0005563B"/>
    <w:rsid w:val="0005653C"/>
    <w:rsid w:val="00071D87"/>
    <w:rsid w:val="00072E80"/>
    <w:rsid w:val="00075D3A"/>
    <w:rsid w:val="000778E6"/>
    <w:rsid w:val="00086106"/>
    <w:rsid w:val="00091270"/>
    <w:rsid w:val="00095FA3"/>
    <w:rsid w:val="000A0EA0"/>
    <w:rsid w:val="000A20EF"/>
    <w:rsid w:val="000A7944"/>
    <w:rsid w:val="000B0199"/>
    <w:rsid w:val="000B0E55"/>
    <w:rsid w:val="000B1007"/>
    <w:rsid w:val="000B3196"/>
    <w:rsid w:val="000B3BD2"/>
    <w:rsid w:val="000B61D0"/>
    <w:rsid w:val="000C1F95"/>
    <w:rsid w:val="000C40B2"/>
    <w:rsid w:val="000C412B"/>
    <w:rsid w:val="000C52A0"/>
    <w:rsid w:val="000C5D35"/>
    <w:rsid w:val="000C601F"/>
    <w:rsid w:val="000D01DE"/>
    <w:rsid w:val="000D5922"/>
    <w:rsid w:val="000D6436"/>
    <w:rsid w:val="000E2690"/>
    <w:rsid w:val="000E3521"/>
    <w:rsid w:val="000F0931"/>
    <w:rsid w:val="00101189"/>
    <w:rsid w:val="00103B48"/>
    <w:rsid w:val="00103DFA"/>
    <w:rsid w:val="001068A2"/>
    <w:rsid w:val="00107FCF"/>
    <w:rsid w:val="001116D2"/>
    <w:rsid w:val="00114AF6"/>
    <w:rsid w:val="00115CE0"/>
    <w:rsid w:val="00117582"/>
    <w:rsid w:val="00122032"/>
    <w:rsid w:val="001239F9"/>
    <w:rsid w:val="00124436"/>
    <w:rsid w:val="00125C5F"/>
    <w:rsid w:val="00126F54"/>
    <w:rsid w:val="001325CE"/>
    <w:rsid w:val="001359EC"/>
    <w:rsid w:val="001362FD"/>
    <w:rsid w:val="0013715D"/>
    <w:rsid w:val="00137DE5"/>
    <w:rsid w:val="00144346"/>
    <w:rsid w:val="0014499C"/>
    <w:rsid w:val="00145634"/>
    <w:rsid w:val="00146117"/>
    <w:rsid w:val="00146788"/>
    <w:rsid w:val="001500B5"/>
    <w:rsid w:val="00150FBE"/>
    <w:rsid w:val="00151B47"/>
    <w:rsid w:val="0015388A"/>
    <w:rsid w:val="00154135"/>
    <w:rsid w:val="00155ECE"/>
    <w:rsid w:val="0016237A"/>
    <w:rsid w:val="001624B3"/>
    <w:rsid w:val="00162CE3"/>
    <w:rsid w:val="00164CC0"/>
    <w:rsid w:val="00164E73"/>
    <w:rsid w:val="001657E2"/>
    <w:rsid w:val="00166A3C"/>
    <w:rsid w:val="0016ACAE"/>
    <w:rsid w:val="00174FED"/>
    <w:rsid w:val="00177881"/>
    <w:rsid w:val="00181F3F"/>
    <w:rsid w:val="00182710"/>
    <w:rsid w:val="00182786"/>
    <w:rsid w:val="00183FE5"/>
    <w:rsid w:val="00183FEF"/>
    <w:rsid w:val="00184501"/>
    <w:rsid w:val="00187C9B"/>
    <w:rsid w:val="00193C90"/>
    <w:rsid w:val="00194746"/>
    <w:rsid w:val="001A037E"/>
    <w:rsid w:val="001A1FAE"/>
    <w:rsid w:val="001A3F39"/>
    <w:rsid w:val="001A65C5"/>
    <w:rsid w:val="001A7E91"/>
    <w:rsid w:val="001B1DB3"/>
    <w:rsid w:val="001B2BF2"/>
    <w:rsid w:val="001B4244"/>
    <w:rsid w:val="001B4F19"/>
    <w:rsid w:val="001B5677"/>
    <w:rsid w:val="001B6ED2"/>
    <w:rsid w:val="001B70B0"/>
    <w:rsid w:val="001C23EC"/>
    <w:rsid w:val="001C5D6E"/>
    <w:rsid w:val="001C63A5"/>
    <w:rsid w:val="001D2EB4"/>
    <w:rsid w:val="001D5E26"/>
    <w:rsid w:val="001D7196"/>
    <w:rsid w:val="001E05F9"/>
    <w:rsid w:val="001E1069"/>
    <w:rsid w:val="001E2851"/>
    <w:rsid w:val="001E4234"/>
    <w:rsid w:val="001E6A44"/>
    <w:rsid w:val="001E6E2E"/>
    <w:rsid w:val="001E7D86"/>
    <w:rsid w:val="001F0277"/>
    <w:rsid w:val="001F2A2D"/>
    <w:rsid w:val="001F3BE7"/>
    <w:rsid w:val="001F4087"/>
    <w:rsid w:val="001F47EC"/>
    <w:rsid w:val="001F58B7"/>
    <w:rsid w:val="001F6C54"/>
    <w:rsid w:val="001F7DE4"/>
    <w:rsid w:val="002018EF"/>
    <w:rsid w:val="002038F7"/>
    <w:rsid w:val="00204802"/>
    <w:rsid w:val="00205120"/>
    <w:rsid w:val="00206F25"/>
    <w:rsid w:val="00210759"/>
    <w:rsid w:val="00214336"/>
    <w:rsid w:val="00216D06"/>
    <w:rsid w:val="00222D38"/>
    <w:rsid w:val="00224F8E"/>
    <w:rsid w:val="00225F47"/>
    <w:rsid w:val="00235B2F"/>
    <w:rsid w:val="002369A9"/>
    <w:rsid w:val="00237BF1"/>
    <w:rsid w:val="00243672"/>
    <w:rsid w:val="002501E8"/>
    <w:rsid w:val="002507D6"/>
    <w:rsid w:val="00253412"/>
    <w:rsid w:val="00253E70"/>
    <w:rsid w:val="002568D8"/>
    <w:rsid w:val="00257DE1"/>
    <w:rsid w:val="00260F8A"/>
    <w:rsid w:val="002631AF"/>
    <w:rsid w:val="002634D4"/>
    <w:rsid w:val="0027082D"/>
    <w:rsid w:val="00270E22"/>
    <w:rsid w:val="00272F29"/>
    <w:rsid w:val="00275243"/>
    <w:rsid w:val="00275C1E"/>
    <w:rsid w:val="002805E6"/>
    <w:rsid w:val="00281052"/>
    <w:rsid w:val="00281D86"/>
    <w:rsid w:val="00284533"/>
    <w:rsid w:val="00284544"/>
    <w:rsid w:val="00286385"/>
    <w:rsid w:val="00286B12"/>
    <w:rsid w:val="00291A59"/>
    <w:rsid w:val="00293863"/>
    <w:rsid w:val="0029690E"/>
    <w:rsid w:val="002A433C"/>
    <w:rsid w:val="002A43D4"/>
    <w:rsid w:val="002A537F"/>
    <w:rsid w:val="002B0CD4"/>
    <w:rsid w:val="002B181F"/>
    <w:rsid w:val="002B1FA9"/>
    <w:rsid w:val="002B2665"/>
    <w:rsid w:val="002B4500"/>
    <w:rsid w:val="002B6070"/>
    <w:rsid w:val="002C03F0"/>
    <w:rsid w:val="002C0B26"/>
    <w:rsid w:val="002C1CB3"/>
    <w:rsid w:val="002C30FE"/>
    <w:rsid w:val="002C5090"/>
    <w:rsid w:val="002C71A3"/>
    <w:rsid w:val="002D4E26"/>
    <w:rsid w:val="002D4EE5"/>
    <w:rsid w:val="002E057F"/>
    <w:rsid w:val="002E1D39"/>
    <w:rsid w:val="002E20E4"/>
    <w:rsid w:val="002E7592"/>
    <w:rsid w:val="002F1C66"/>
    <w:rsid w:val="002F324B"/>
    <w:rsid w:val="002F40F9"/>
    <w:rsid w:val="002F567A"/>
    <w:rsid w:val="002F609B"/>
    <w:rsid w:val="002F6DD2"/>
    <w:rsid w:val="00301B84"/>
    <w:rsid w:val="0030436E"/>
    <w:rsid w:val="0030710D"/>
    <w:rsid w:val="00315DD1"/>
    <w:rsid w:val="00315E90"/>
    <w:rsid w:val="0031682E"/>
    <w:rsid w:val="003179C9"/>
    <w:rsid w:val="00321F1E"/>
    <w:rsid w:val="003227C4"/>
    <w:rsid w:val="00322858"/>
    <w:rsid w:val="00322928"/>
    <w:rsid w:val="00330559"/>
    <w:rsid w:val="00330D90"/>
    <w:rsid w:val="00332DAB"/>
    <w:rsid w:val="0033386F"/>
    <w:rsid w:val="00333B4F"/>
    <w:rsid w:val="00337160"/>
    <w:rsid w:val="00337262"/>
    <w:rsid w:val="00337904"/>
    <w:rsid w:val="0034036C"/>
    <w:rsid w:val="00341DB7"/>
    <w:rsid w:val="003436FC"/>
    <w:rsid w:val="00346982"/>
    <w:rsid w:val="0035700E"/>
    <w:rsid w:val="00357927"/>
    <w:rsid w:val="00360B4A"/>
    <w:rsid w:val="00362ABD"/>
    <w:rsid w:val="00362B77"/>
    <w:rsid w:val="00364842"/>
    <w:rsid w:val="00364FFD"/>
    <w:rsid w:val="00367F57"/>
    <w:rsid w:val="003705FE"/>
    <w:rsid w:val="00370E05"/>
    <w:rsid w:val="00371BD3"/>
    <w:rsid w:val="00374D87"/>
    <w:rsid w:val="003805E3"/>
    <w:rsid w:val="00380E6D"/>
    <w:rsid w:val="00381F38"/>
    <w:rsid w:val="003852DC"/>
    <w:rsid w:val="00391D63"/>
    <w:rsid w:val="00393535"/>
    <w:rsid w:val="00393CBD"/>
    <w:rsid w:val="003A5A91"/>
    <w:rsid w:val="003B1DBF"/>
    <w:rsid w:val="003B325A"/>
    <w:rsid w:val="003B3E16"/>
    <w:rsid w:val="003B53B9"/>
    <w:rsid w:val="003B653F"/>
    <w:rsid w:val="003B6BD1"/>
    <w:rsid w:val="003C67F4"/>
    <w:rsid w:val="003D0156"/>
    <w:rsid w:val="003D12B9"/>
    <w:rsid w:val="003D3447"/>
    <w:rsid w:val="003D61B0"/>
    <w:rsid w:val="003E2582"/>
    <w:rsid w:val="003E30F0"/>
    <w:rsid w:val="003F05A8"/>
    <w:rsid w:val="003F1F85"/>
    <w:rsid w:val="003F36B7"/>
    <w:rsid w:val="003F450E"/>
    <w:rsid w:val="003F4FB8"/>
    <w:rsid w:val="00400111"/>
    <w:rsid w:val="004017E5"/>
    <w:rsid w:val="004028F2"/>
    <w:rsid w:val="00404144"/>
    <w:rsid w:val="00407831"/>
    <w:rsid w:val="00407F76"/>
    <w:rsid w:val="0041025E"/>
    <w:rsid w:val="00414002"/>
    <w:rsid w:val="00414D4B"/>
    <w:rsid w:val="004152A3"/>
    <w:rsid w:val="004152B2"/>
    <w:rsid w:val="00422C9B"/>
    <w:rsid w:val="004239C5"/>
    <w:rsid w:val="004324D1"/>
    <w:rsid w:val="00432791"/>
    <w:rsid w:val="00434F28"/>
    <w:rsid w:val="004350C6"/>
    <w:rsid w:val="00436E87"/>
    <w:rsid w:val="00443102"/>
    <w:rsid w:val="004457A8"/>
    <w:rsid w:val="00446112"/>
    <w:rsid w:val="00450BC1"/>
    <w:rsid w:val="00453C82"/>
    <w:rsid w:val="00454683"/>
    <w:rsid w:val="004570F4"/>
    <w:rsid w:val="004572BE"/>
    <w:rsid w:val="0046011B"/>
    <w:rsid w:val="0046217A"/>
    <w:rsid w:val="0046262E"/>
    <w:rsid w:val="004630AC"/>
    <w:rsid w:val="00463BAE"/>
    <w:rsid w:val="00466186"/>
    <w:rsid w:val="00467194"/>
    <w:rsid w:val="00467CD0"/>
    <w:rsid w:val="00471DAA"/>
    <w:rsid w:val="00472E42"/>
    <w:rsid w:val="00476DA6"/>
    <w:rsid w:val="00480D2F"/>
    <w:rsid w:val="00482DB0"/>
    <w:rsid w:val="00483012"/>
    <w:rsid w:val="00484160"/>
    <w:rsid w:val="00486229"/>
    <w:rsid w:val="00491505"/>
    <w:rsid w:val="0049275E"/>
    <w:rsid w:val="00496D77"/>
    <w:rsid w:val="00496EC6"/>
    <w:rsid w:val="00496ED7"/>
    <w:rsid w:val="004A53BB"/>
    <w:rsid w:val="004B03E0"/>
    <w:rsid w:val="004B03EE"/>
    <w:rsid w:val="004B05A6"/>
    <w:rsid w:val="004B3A59"/>
    <w:rsid w:val="004B5861"/>
    <w:rsid w:val="004B7B03"/>
    <w:rsid w:val="004B7B12"/>
    <w:rsid w:val="004C14A6"/>
    <w:rsid w:val="004C212B"/>
    <w:rsid w:val="004C4434"/>
    <w:rsid w:val="004C5E5D"/>
    <w:rsid w:val="004C74FF"/>
    <w:rsid w:val="004D0194"/>
    <w:rsid w:val="004D2144"/>
    <w:rsid w:val="004D220F"/>
    <w:rsid w:val="004D35E5"/>
    <w:rsid w:val="004D7886"/>
    <w:rsid w:val="004E2276"/>
    <w:rsid w:val="004E401F"/>
    <w:rsid w:val="004E52F4"/>
    <w:rsid w:val="004E55EB"/>
    <w:rsid w:val="004E7530"/>
    <w:rsid w:val="004E7E51"/>
    <w:rsid w:val="004F1525"/>
    <w:rsid w:val="004F1E55"/>
    <w:rsid w:val="004F3979"/>
    <w:rsid w:val="004F5DB8"/>
    <w:rsid w:val="004F7560"/>
    <w:rsid w:val="005014DC"/>
    <w:rsid w:val="0050321D"/>
    <w:rsid w:val="00503E1D"/>
    <w:rsid w:val="00504278"/>
    <w:rsid w:val="0050540E"/>
    <w:rsid w:val="00512721"/>
    <w:rsid w:val="005139BC"/>
    <w:rsid w:val="00513E35"/>
    <w:rsid w:val="0051491B"/>
    <w:rsid w:val="00516BA0"/>
    <w:rsid w:val="00526124"/>
    <w:rsid w:val="00530C97"/>
    <w:rsid w:val="00531F62"/>
    <w:rsid w:val="00534841"/>
    <w:rsid w:val="00534E0C"/>
    <w:rsid w:val="0053567D"/>
    <w:rsid w:val="0053640C"/>
    <w:rsid w:val="005467B6"/>
    <w:rsid w:val="00550CBA"/>
    <w:rsid w:val="005511E3"/>
    <w:rsid w:val="00554DA0"/>
    <w:rsid w:val="0055611B"/>
    <w:rsid w:val="00561A36"/>
    <w:rsid w:val="00561E92"/>
    <w:rsid w:val="0056390E"/>
    <w:rsid w:val="00563988"/>
    <w:rsid w:val="00563F43"/>
    <w:rsid w:val="00567783"/>
    <w:rsid w:val="00570088"/>
    <w:rsid w:val="005702AD"/>
    <w:rsid w:val="0057054E"/>
    <w:rsid w:val="00571946"/>
    <w:rsid w:val="0057242C"/>
    <w:rsid w:val="00574959"/>
    <w:rsid w:val="00575414"/>
    <w:rsid w:val="005779C9"/>
    <w:rsid w:val="00577FE1"/>
    <w:rsid w:val="00586C5D"/>
    <w:rsid w:val="00587426"/>
    <w:rsid w:val="0059344C"/>
    <w:rsid w:val="0059348A"/>
    <w:rsid w:val="005937D0"/>
    <w:rsid w:val="00596635"/>
    <w:rsid w:val="00597473"/>
    <w:rsid w:val="005A033F"/>
    <w:rsid w:val="005A3CC1"/>
    <w:rsid w:val="005A3F61"/>
    <w:rsid w:val="005A6583"/>
    <w:rsid w:val="005B1119"/>
    <w:rsid w:val="005B2E86"/>
    <w:rsid w:val="005B4458"/>
    <w:rsid w:val="005B4936"/>
    <w:rsid w:val="005B75C8"/>
    <w:rsid w:val="005C1DF7"/>
    <w:rsid w:val="005D5903"/>
    <w:rsid w:val="005D6CE0"/>
    <w:rsid w:val="005D7960"/>
    <w:rsid w:val="005D7C1A"/>
    <w:rsid w:val="005E2268"/>
    <w:rsid w:val="005F11C4"/>
    <w:rsid w:val="005F2AB3"/>
    <w:rsid w:val="005F38FC"/>
    <w:rsid w:val="005F3C56"/>
    <w:rsid w:val="005F61F9"/>
    <w:rsid w:val="005F72A0"/>
    <w:rsid w:val="005F7D2D"/>
    <w:rsid w:val="006000FF"/>
    <w:rsid w:val="006025D3"/>
    <w:rsid w:val="00604DF5"/>
    <w:rsid w:val="00606E76"/>
    <w:rsid w:val="006100CA"/>
    <w:rsid w:val="006116C3"/>
    <w:rsid w:val="00612E11"/>
    <w:rsid w:val="006151A2"/>
    <w:rsid w:val="00616B1D"/>
    <w:rsid w:val="00616FE6"/>
    <w:rsid w:val="00617893"/>
    <w:rsid w:val="00617B1E"/>
    <w:rsid w:val="00620CC9"/>
    <w:rsid w:val="00620E40"/>
    <w:rsid w:val="00621381"/>
    <w:rsid w:val="006234A4"/>
    <w:rsid w:val="006240ED"/>
    <w:rsid w:val="00625CC3"/>
    <w:rsid w:val="00625E6C"/>
    <w:rsid w:val="006306BE"/>
    <w:rsid w:val="00631908"/>
    <w:rsid w:val="00633C8B"/>
    <w:rsid w:val="00634E05"/>
    <w:rsid w:val="006352ED"/>
    <w:rsid w:val="006358A5"/>
    <w:rsid w:val="006364C3"/>
    <w:rsid w:val="0064372F"/>
    <w:rsid w:val="00643EE0"/>
    <w:rsid w:val="00645919"/>
    <w:rsid w:val="00647C47"/>
    <w:rsid w:val="00652560"/>
    <w:rsid w:val="0065302B"/>
    <w:rsid w:val="0065368C"/>
    <w:rsid w:val="00654092"/>
    <w:rsid w:val="00654966"/>
    <w:rsid w:val="00655D3C"/>
    <w:rsid w:val="00657E72"/>
    <w:rsid w:val="00667CFF"/>
    <w:rsid w:val="00667EC2"/>
    <w:rsid w:val="00670F23"/>
    <w:rsid w:val="00673EB8"/>
    <w:rsid w:val="00674C48"/>
    <w:rsid w:val="00684C71"/>
    <w:rsid w:val="00690FAA"/>
    <w:rsid w:val="00693961"/>
    <w:rsid w:val="006960C2"/>
    <w:rsid w:val="0069695A"/>
    <w:rsid w:val="006A2406"/>
    <w:rsid w:val="006A2C31"/>
    <w:rsid w:val="006B1B94"/>
    <w:rsid w:val="006B29E2"/>
    <w:rsid w:val="006B3772"/>
    <w:rsid w:val="006B382A"/>
    <w:rsid w:val="006B48EB"/>
    <w:rsid w:val="006C3CEE"/>
    <w:rsid w:val="006C5306"/>
    <w:rsid w:val="006C6CED"/>
    <w:rsid w:val="006D091C"/>
    <w:rsid w:val="006D1344"/>
    <w:rsid w:val="006E05FA"/>
    <w:rsid w:val="006E36A8"/>
    <w:rsid w:val="006E3915"/>
    <w:rsid w:val="006E3F6C"/>
    <w:rsid w:val="006E4AA8"/>
    <w:rsid w:val="006E6078"/>
    <w:rsid w:val="006E7554"/>
    <w:rsid w:val="006F1364"/>
    <w:rsid w:val="006F2BA8"/>
    <w:rsid w:val="006F3DF0"/>
    <w:rsid w:val="00701484"/>
    <w:rsid w:val="007029BD"/>
    <w:rsid w:val="007100E5"/>
    <w:rsid w:val="00710659"/>
    <w:rsid w:val="0071176E"/>
    <w:rsid w:val="00717517"/>
    <w:rsid w:val="00721CCF"/>
    <w:rsid w:val="00721E7D"/>
    <w:rsid w:val="0072545C"/>
    <w:rsid w:val="00725EF9"/>
    <w:rsid w:val="00726C87"/>
    <w:rsid w:val="00727950"/>
    <w:rsid w:val="00730FD0"/>
    <w:rsid w:val="00731294"/>
    <w:rsid w:val="007334F2"/>
    <w:rsid w:val="00734F36"/>
    <w:rsid w:val="00735C53"/>
    <w:rsid w:val="00740A42"/>
    <w:rsid w:val="00740EC3"/>
    <w:rsid w:val="0074429F"/>
    <w:rsid w:val="00744851"/>
    <w:rsid w:val="00745233"/>
    <w:rsid w:val="00747A34"/>
    <w:rsid w:val="0075342B"/>
    <w:rsid w:val="00754792"/>
    <w:rsid w:val="007552E1"/>
    <w:rsid w:val="00756BB3"/>
    <w:rsid w:val="00756CE1"/>
    <w:rsid w:val="00757BAB"/>
    <w:rsid w:val="00761905"/>
    <w:rsid w:val="007627DC"/>
    <w:rsid w:val="007639DF"/>
    <w:rsid w:val="0076491E"/>
    <w:rsid w:val="007700D1"/>
    <w:rsid w:val="0077584D"/>
    <w:rsid w:val="007810DB"/>
    <w:rsid w:val="00783C23"/>
    <w:rsid w:val="007911F9"/>
    <w:rsid w:val="00793950"/>
    <w:rsid w:val="00797416"/>
    <w:rsid w:val="007A0E11"/>
    <w:rsid w:val="007A105A"/>
    <w:rsid w:val="007A2E7E"/>
    <w:rsid w:val="007A4A7D"/>
    <w:rsid w:val="007A7368"/>
    <w:rsid w:val="007B053B"/>
    <w:rsid w:val="007B1B61"/>
    <w:rsid w:val="007B2FB5"/>
    <w:rsid w:val="007B3208"/>
    <w:rsid w:val="007B406C"/>
    <w:rsid w:val="007C1371"/>
    <w:rsid w:val="007C1E15"/>
    <w:rsid w:val="007C238B"/>
    <w:rsid w:val="007C2ADD"/>
    <w:rsid w:val="007C3437"/>
    <w:rsid w:val="007C553E"/>
    <w:rsid w:val="007C5DCD"/>
    <w:rsid w:val="007C62C0"/>
    <w:rsid w:val="007C64A9"/>
    <w:rsid w:val="007C7102"/>
    <w:rsid w:val="007C7AF0"/>
    <w:rsid w:val="007C7DC5"/>
    <w:rsid w:val="007D023E"/>
    <w:rsid w:val="007D087A"/>
    <w:rsid w:val="007D195D"/>
    <w:rsid w:val="007D24B1"/>
    <w:rsid w:val="007D60A6"/>
    <w:rsid w:val="007D6AD2"/>
    <w:rsid w:val="007D6CAA"/>
    <w:rsid w:val="007E0E89"/>
    <w:rsid w:val="007E5157"/>
    <w:rsid w:val="007F0858"/>
    <w:rsid w:val="007F10DC"/>
    <w:rsid w:val="007F2278"/>
    <w:rsid w:val="007F3090"/>
    <w:rsid w:val="007F4BD6"/>
    <w:rsid w:val="007F6CD5"/>
    <w:rsid w:val="007F7D07"/>
    <w:rsid w:val="00800AED"/>
    <w:rsid w:val="00800DE7"/>
    <w:rsid w:val="00803CDE"/>
    <w:rsid w:val="00806A2B"/>
    <w:rsid w:val="008134EC"/>
    <w:rsid w:val="0081385F"/>
    <w:rsid w:val="00813A98"/>
    <w:rsid w:val="0081414A"/>
    <w:rsid w:val="00814804"/>
    <w:rsid w:val="00814FCC"/>
    <w:rsid w:val="00821537"/>
    <w:rsid w:val="00821DBA"/>
    <w:rsid w:val="00822602"/>
    <w:rsid w:val="00823271"/>
    <w:rsid w:val="008244CA"/>
    <w:rsid w:val="00832961"/>
    <w:rsid w:val="0083485B"/>
    <w:rsid w:val="00843A05"/>
    <w:rsid w:val="00847CAC"/>
    <w:rsid w:val="008516B6"/>
    <w:rsid w:val="00853078"/>
    <w:rsid w:val="00854E68"/>
    <w:rsid w:val="0085641F"/>
    <w:rsid w:val="00864089"/>
    <w:rsid w:val="008642C0"/>
    <w:rsid w:val="00867422"/>
    <w:rsid w:val="008709C5"/>
    <w:rsid w:val="00871FD1"/>
    <w:rsid w:val="00872202"/>
    <w:rsid w:val="00887D80"/>
    <w:rsid w:val="00896B97"/>
    <w:rsid w:val="008A0B59"/>
    <w:rsid w:val="008A1037"/>
    <w:rsid w:val="008A1363"/>
    <w:rsid w:val="008A4558"/>
    <w:rsid w:val="008A4E7E"/>
    <w:rsid w:val="008A5F51"/>
    <w:rsid w:val="008A5F95"/>
    <w:rsid w:val="008A6C19"/>
    <w:rsid w:val="008B032C"/>
    <w:rsid w:val="008B0A49"/>
    <w:rsid w:val="008C21B9"/>
    <w:rsid w:val="008C274F"/>
    <w:rsid w:val="008C2E22"/>
    <w:rsid w:val="008C3CA1"/>
    <w:rsid w:val="008D1CDC"/>
    <w:rsid w:val="008D1E91"/>
    <w:rsid w:val="008D3972"/>
    <w:rsid w:val="008D3E97"/>
    <w:rsid w:val="008D4C54"/>
    <w:rsid w:val="008D58F0"/>
    <w:rsid w:val="008D7489"/>
    <w:rsid w:val="008D75A8"/>
    <w:rsid w:val="008E2280"/>
    <w:rsid w:val="008E2883"/>
    <w:rsid w:val="008E4BFA"/>
    <w:rsid w:val="008F0F17"/>
    <w:rsid w:val="008F0F7B"/>
    <w:rsid w:val="008F3273"/>
    <w:rsid w:val="008F3B18"/>
    <w:rsid w:val="008F5E85"/>
    <w:rsid w:val="008F68DB"/>
    <w:rsid w:val="009060CD"/>
    <w:rsid w:val="00906783"/>
    <w:rsid w:val="00907298"/>
    <w:rsid w:val="0090733D"/>
    <w:rsid w:val="00907EFC"/>
    <w:rsid w:val="00910C5A"/>
    <w:rsid w:val="00910CD3"/>
    <w:rsid w:val="00911829"/>
    <w:rsid w:val="00915600"/>
    <w:rsid w:val="00915877"/>
    <w:rsid w:val="00915A6E"/>
    <w:rsid w:val="009167DF"/>
    <w:rsid w:val="009179BB"/>
    <w:rsid w:val="00923420"/>
    <w:rsid w:val="00931C3C"/>
    <w:rsid w:val="00932A49"/>
    <w:rsid w:val="0093728D"/>
    <w:rsid w:val="0094229B"/>
    <w:rsid w:val="00946055"/>
    <w:rsid w:val="00947B9C"/>
    <w:rsid w:val="00951095"/>
    <w:rsid w:val="0095166D"/>
    <w:rsid w:val="00951891"/>
    <w:rsid w:val="00952265"/>
    <w:rsid w:val="00953110"/>
    <w:rsid w:val="009533E3"/>
    <w:rsid w:val="00961A02"/>
    <w:rsid w:val="00962124"/>
    <w:rsid w:val="00962BC9"/>
    <w:rsid w:val="0096438A"/>
    <w:rsid w:val="009662D7"/>
    <w:rsid w:val="00971A13"/>
    <w:rsid w:val="00971C91"/>
    <w:rsid w:val="009733C5"/>
    <w:rsid w:val="009810A3"/>
    <w:rsid w:val="00983AB0"/>
    <w:rsid w:val="00992573"/>
    <w:rsid w:val="00994FC7"/>
    <w:rsid w:val="0099563F"/>
    <w:rsid w:val="00995744"/>
    <w:rsid w:val="00996ACF"/>
    <w:rsid w:val="0099743E"/>
    <w:rsid w:val="00997B85"/>
    <w:rsid w:val="00997D22"/>
    <w:rsid w:val="009A1789"/>
    <w:rsid w:val="009A212B"/>
    <w:rsid w:val="009A2169"/>
    <w:rsid w:val="009A70F4"/>
    <w:rsid w:val="009A79DD"/>
    <w:rsid w:val="009B0BB2"/>
    <w:rsid w:val="009B398B"/>
    <w:rsid w:val="009B66D2"/>
    <w:rsid w:val="009B6C52"/>
    <w:rsid w:val="009B6C65"/>
    <w:rsid w:val="009C1C01"/>
    <w:rsid w:val="009C326D"/>
    <w:rsid w:val="009D0075"/>
    <w:rsid w:val="009D4C98"/>
    <w:rsid w:val="009D7E82"/>
    <w:rsid w:val="009E0265"/>
    <w:rsid w:val="009E1566"/>
    <w:rsid w:val="009E7CC3"/>
    <w:rsid w:val="009F0F26"/>
    <w:rsid w:val="009F26DE"/>
    <w:rsid w:val="009F52D9"/>
    <w:rsid w:val="00A00270"/>
    <w:rsid w:val="00A0295F"/>
    <w:rsid w:val="00A0517E"/>
    <w:rsid w:val="00A10785"/>
    <w:rsid w:val="00A10E69"/>
    <w:rsid w:val="00A16067"/>
    <w:rsid w:val="00A169FB"/>
    <w:rsid w:val="00A171A5"/>
    <w:rsid w:val="00A20450"/>
    <w:rsid w:val="00A20B44"/>
    <w:rsid w:val="00A226B8"/>
    <w:rsid w:val="00A25379"/>
    <w:rsid w:val="00A2616C"/>
    <w:rsid w:val="00A262C3"/>
    <w:rsid w:val="00A300F1"/>
    <w:rsid w:val="00A32B3E"/>
    <w:rsid w:val="00A41FE0"/>
    <w:rsid w:val="00A473A0"/>
    <w:rsid w:val="00A47981"/>
    <w:rsid w:val="00A518B1"/>
    <w:rsid w:val="00A5234E"/>
    <w:rsid w:val="00A531FF"/>
    <w:rsid w:val="00A64111"/>
    <w:rsid w:val="00A65D5C"/>
    <w:rsid w:val="00A66E79"/>
    <w:rsid w:val="00A67AB0"/>
    <w:rsid w:val="00A73117"/>
    <w:rsid w:val="00A74CDC"/>
    <w:rsid w:val="00A805FD"/>
    <w:rsid w:val="00A85DDD"/>
    <w:rsid w:val="00A8737B"/>
    <w:rsid w:val="00A87B4A"/>
    <w:rsid w:val="00A90A37"/>
    <w:rsid w:val="00A90A7C"/>
    <w:rsid w:val="00A91FBA"/>
    <w:rsid w:val="00A92469"/>
    <w:rsid w:val="00A936F1"/>
    <w:rsid w:val="00A94713"/>
    <w:rsid w:val="00A95C60"/>
    <w:rsid w:val="00A974C1"/>
    <w:rsid w:val="00AA11FD"/>
    <w:rsid w:val="00AA18C9"/>
    <w:rsid w:val="00AA48A1"/>
    <w:rsid w:val="00AA4EAA"/>
    <w:rsid w:val="00AA5101"/>
    <w:rsid w:val="00AA74E3"/>
    <w:rsid w:val="00AB06FB"/>
    <w:rsid w:val="00AB2C0A"/>
    <w:rsid w:val="00AB36AC"/>
    <w:rsid w:val="00AB4867"/>
    <w:rsid w:val="00AC1E65"/>
    <w:rsid w:val="00AC21E3"/>
    <w:rsid w:val="00AC27CB"/>
    <w:rsid w:val="00AC4267"/>
    <w:rsid w:val="00AD016B"/>
    <w:rsid w:val="00AD5233"/>
    <w:rsid w:val="00AD6596"/>
    <w:rsid w:val="00AD7305"/>
    <w:rsid w:val="00AD7B02"/>
    <w:rsid w:val="00AE0603"/>
    <w:rsid w:val="00AE0679"/>
    <w:rsid w:val="00AE6987"/>
    <w:rsid w:val="00AE7045"/>
    <w:rsid w:val="00AF0690"/>
    <w:rsid w:val="00AF43EF"/>
    <w:rsid w:val="00AF5333"/>
    <w:rsid w:val="00AF5889"/>
    <w:rsid w:val="00AF61A6"/>
    <w:rsid w:val="00B0015E"/>
    <w:rsid w:val="00B00174"/>
    <w:rsid w:val="00B0245C"/>
    <w:rsid w:val="00B029B5"/>
    <w:rsid w:val="00B059F9"/>
    <w:rsid w:val="00B1508E"/>
    <w:rsid w:val="00B154B3"/>
    <w:rsid w:val="00B1614C"/>
    <w:rsid w:val="00B17E80"/>
    <w:rsid w:val="00B201E3"/>
    <w:rsid w:val="00B218AC"/>
    <w:rsid w:val="00B22642"/>
    <w:rsid w:val="00B25E31"/>
    <w:rsid w:val="00B27D23"/>
    <w:rsid w:val="00B31843"/>
    <w:rsid w:val="00B31CC5"/>
    <w:rsid w:val="00B3415D"/>
    <w:rsid w:val="00B36EBC"/>
    <w:rsid w:val="00B40391"/>
    <w:rsid w:val="00B407B1"/>
    <w:rsid w:val="00B4302F"/>
    <w:rsid w:val="00B46412"/>
    <w:rsid w:val="00B50437"/>
    <w:rsid w:val="00B54A70"/>
    <w:rsid w:val="00B56ED0"/>
    <w:rsid w:val="00B60E7B"/>
    <w:rsid w:val="00B64CBA"/>
    <w:rsid w:val="00B64FDB"/>
    <w:rsid w:val="00B67EEC"/>
    <w:rsid w:val="00B70591"/>
    <w:rsid w:val="00B7245D"/>
    <w:rsid w:val="00B7333D"/>
    <w:rsid w:val="00B77C48"/>
    <w:rsid w:val="00B835BC"/>
    <w:rsid w:val="00B8446A"/>
    <w:rsid w:val="00B87C33"/>
    <w:rsid w:val="00B90508"/>
    <w:rsid w:val="00B91C91"/>
    <w:rsid w:val="00B9322F"/>
    <w:rsid w:val="00B94A50"/>
    <w:rsid w:val="00BA043C"/>
    <w:rsid w:val="00BA39FD"/>
    <w:rsid w:val="00BA4DF7"/>
    <w:rsid w:val="00BB2CDC"/>
    <w:rsid w:val="00BB420A"/>
    <w:rsid w:val="00BB448C"/>
    <w:rsid w:val="00BB780B"/>
    <w:rsid w:val="00BC03E4"/>
    <w:rsid w:val="00BC0CD9"/>
    <w:rsid w:val="00BC1A92"/>
    <w:rsid w:val="00BC3A08"/>
    <w:rsid w:val="00BC51FB"/>
    <w:rsid w:val="00BC67AB"/>
    <w:rsid w:val="00BC6F24"/>
    <w:rsid w:val="00BC761D"/>
    <w:rsid w:val="00BD2C37"/>
    <w:rsid w:val="00BE0EF7"/>
    <w:rsid w:val="00BE305C"/>
    <w:rsid w:val="00BE48DD"/>
    <w:rsid w:val="00BE51A7"/>
    <w:rsid w:val="00BE6BD7"/>
    <w:rsid w:val="00BE74A2"/>
    <w:rsid w:val="00BE775F"/>
    <w:rsid w:val="00BF11CF"/>
    <w:rsid w:val="00BF77E1"/>
    <w:rsid w:val="00C0470E"/>
    <w:rsid w:val="00C115C8"/>
    <w:rsid w:val="00C13D27"/>
    <w:rsid w:val="00C152D0"/>
    <w:rsid w:val="00C20C41"/>
    <w:rsid w:val="00C219E7"/>
    <w:rsid w:val="00C21E00"/>
    <w:rsid w:val="00C2264B"/>
    <w:rsid w:val="00C26037"/>
    <w:rsid w:val="00C30C45"/>
    <w:rsid w:val="00C3116B"/>
    <w:rsid w:val="00C31B73"/>
    <w:rsid w:val="00C34CB1"/>
    <w:rsid w:val="00C36BE9"/>
    <w:rsid w:val="00C37FD8"/>
    <w:rsid w:val="00C42B68"/>
    <w:rsid w:val="00C46AB2"/>
    <w:rsid w:val="00C510B9"/>
    <w:rsid w:val="00C53504"/>
    <w:rsid w:val="00C60284"/>
    <w:rsid w:val="00C62277"/>
    <w:rsid w:val="00C6447C"/>
    <w:rsid w:val="00C652F5"/>
    <w:rsid w:val="00C65D4F"/>
    <w:rsid w:val="00C661D3"/>
    <w:rsid w:val="00C6712E"/>
    <w:rsid w:val="00C72403"/>
    <w:rsid w:val="00C729FB"/>
    <w:rsid w:val="00C730A1"/>
    <w:rsid w:val="00C73D78"/>
    <w:rsid w:val="00C76587"/>
    <w:rsid w:val="00C80526"/>
    <w:rsid w:val="00C82002"/>
    <w:rsid w:val="00C83649"/>
    <w:rsid w:val="00C84F28"/>
    <w:rsid w:val="00C9021D"/>
    <w:rsid w:val="00C90B60"/>
    <w:rsid w:val="00C90EC8"/>
    <w:rsid w:val="00C92C94"/>
    <w:rsid w:val="00C93450"/>
    <w:rsid w:val="00C97B9D"/>
    <w:rsid w:val="00CA639B"/>
    <w:rsid w:val="00CA6897"/>
    <w:rsid w:val="00CA6BD5"/>
    <w:rsid w:val="00CA6D28"/>
    <w:rsid w:val="00CA79C9"/>
    <w:rsid w:val="00CB166A"/>
    <w:rsid w:val="00CB2D6B"/>
    <w:rsid w:val="00CB655D"/>
    <w:rsid w:val="00CC0C05"/>
    <w:rsid w:val="00CC17F4"/>
    <w:rsid w:val="00CC1D4E"/>
    <w:rsid w:val="00CC2EBB"/>
    <w:rsid w:val="00CC4EFD"/>
    <w:rsid w:val="00CC5DEB"/>
    <w:rsid w:val="00CC63A3"/>
    <w:rsid w:val="00CC6494"/>
    <w:rsid w:val="00CC77BF"/>
    <w:rsid w:val="00CC7E80"/>
    <w:rsid w:val="00CD0759"/>
    <w:rsid w:val="00CD420C"/>
    <w:rsid w:val="00CD51E4"/>
    <w:rsid w:val="00CD63AF"/>
    <w:rsid w:val="00CD7006"/>
    <w:rsid w:val="00CD769A"/>
    <w:rsid w:val="00CE02D9"/>
    <w:rsid w:val="00CF3D2B"/>
    <w:rsid w:val="00CF788B"/>
    <w:rsid w:val="00D007E2"/>
    <w:rsid w:val="00D01264"/>
    <w:rsid w:val="00D053EF"/>
    <w:rsid w:val="00D10312"/>
    <w:rsid w:val="00D13657"/>
    <w:rsid w:val="00D14F07"/>
    <w:rsid w:val="00D22D12"/>
    <w:rsid w:val="00D23019"/>
    <w:rsid w:val="00D26B53"/>
    <w:rsid w:val="00D2FFEC"/>
    <w:rsid w:val="00D3148B"/>
    <w:rsid w:val="00D32EC6"/>
    <w:rsid w:val="00D34CF9"/>
    <w:rsid w:val="00D34D0E"/>
    <w:rsid w:val="00D40D0E"/>
    <w:rsid w:val="00D41D4B"/>
    <w:rsid w:val="00D41E80"/>
    <w:rsid w:val="00D42DB7"/>
    <w:rsid w:val="00D4551F"/>
    <w:rsid w:val="00D54E33"/>
    <w:rsid w:val="00D5768E"/>
    <w:rsid w:val="00D6022E"/>
    <w:rsid w:val="00D60582"/>
    <w:rsid w:val="00D61731"/>
    <w:rsid w:val="00D63248"/>
    <w:rsid w:val="00D72B56"/>
    <w:rsid w:val="00D733EB"/>
    <w:rsid w:val="00D765EB"/>
    <w:rsid w:val="00D77005"/>
    <w:rsid w:val="00D779AC"/>
    <w:rsid w:val="00D878F8"/>
    <w:rsid w:val="00D91035"/>
    <w:rsid w:val="00D93FE6"/>
    <w:rsid w:val="00D9511E"/>
    <w:rsid w:val="00D97BFF"/>
    <w:rsid w:val="00DA089A"/>
    <w:rsid w:val="00DA0A2B"/>
    <w:rsid w:val="00DA130C"/>
    <w:rsid w:val="00DA4562"/>
    <w:rsid w:val="00DA4B94"/>
    <w:rsid w:val="00DA5639"/>
    <w:rsid w:val="00DB3DE0"/>
    <w:rsid w:val="00DB7082"/>
    <w:rsid w:val="00DC290B"/>
    <w:rsid w:val="00DC7823"/>
    <w:rsid w:val="00DC7CD3"/>
    <w:rsid w:val="00DD1739"/>
    <w:rsid w:val="00DD1D29"/>
    <w:rsid w:val="00DD5F55"/>
    <w:rsid w:val="00DE1C4D"/>
    <w:rsid w:val="00DE581D"/>
    <w:rsid w:val="00DE77A3"/>
    <w:rsid w:val="00DF228D"/>
    <w:rsid w:val="00DF2BF1"/>
    <w:rsid w:val="00DF4E4E"/>
    <w:rsid w:val="00DF52C6"/>
    <w:rsid w:val="00DF5E21"/>
    <w:rsid w:val="00DF7DC3"/>
    <w:rsid w:val="00E02BE1"/>
    <w:rsid w:val="00E10893"/>
    <w:rsid w:val="00E13B8D"/>
    <w:rsid w:val="00E17628"/>
    <w:rsid w:val="00E214B0"/>
    <w:rsid w:val="00E23678"/>
    <w:rsid w:val="00E245DA"/>
    <w:rsid w:val="00E262D8"/>
    <w:rsid w:val="00E26782"/>
    <w:rsid w:val="00E31CB0"/>
    <w:rsid w:val="00E3399C"/>
    <w:rsid w:val="00E37C06"/>
    <w:rsid w:val="00E443B8"/>
    <w:rsid w:val="00E4441D"/>
    <w:rsid w:val="00E447F0"/>
    <w:rsid w:val="00E45393"/>
    <w:rsid w:val="00E4700C"/>
    <w:rsid w:val="00E54BEE"/>
    <w:rsid w:val="00E550E8"/>
    <w:rsid w:val="00E60B97"/>
    <w:rsid w:val="00E671A8"/>
    <w:rsid w:val="00E72181"/>
    <w:rsid w:val="00E747D0"/>
    <w:rsid w:val="00E7592F"/>
    <w:rsid w:val="00E776A7"/>
    <w:rsid w:val="00E812F5"/>
    <w:rsid w:val="00E83A0A"/>
    <w:rsid w:val="00E87534"/>
    <w:rsid w:val="00E921FE"/>
    <w:rsid w:val="00E93F65"/>
    <w:rsid w:val="00E941A4"/>
    <w:rsid w:val="00E95E6E"/>
    <w:rsid w:val="00EA0A74"/>
    <w:rsid w:val="00EA0BB1"/>
    <w:rsid w:val="00EA3D96"/>
    <w:rsid w:val="00EA4E1C"/>
    <w:rsid w:val="00EA52E5"/>
    <w:rsid w:val="00EA5990"/>
    <w:rsid w:val="00EA72EC"/>
    <w:rsid w:val="00EA72F6"/>
    <w:rsid w:val="00EA734D"/>
    <w:rsid w:val="00EB0A43"/>
    <w:rsid w:val="00EB1B05"/>
    <w:rsid w:val="00EB5F98"/>
    <w:rsid w:val="00EB6880"/>
    <w:rsid w:val="00EB74DA"/>
    <w:rsid w:val="00EC10FF"/>
    <w:rsid w:val="00EC11E8"/>
    <w:rsid w:val="00EC6F69"/>
    <w:rsid w:val="00EC7591"/>
    <w:rsid w:val="00ED66A6"/>
    <w:rsid w:val="00EE19C2"/>
    <w:rsid w:val="00EE55E4"/>
    <w:rsid w:val="00EE6766"/>
    <w:rsid w:val="00EF00AC"/>
    <w:rsid w:val="00EF7B2E"/>
    <w:rsid w:val="00F026B8"/>
    <w:rsid w:val="00F0530D"/>
    <w:rsid w:val="00F05963"/>
    <w:rsid w:val="00F05AD8"/>
    <w:rsid w:val="00F05F90"/>
    <w:rsid w:val="00F07E41"/>
    <w:rsid w:val="00F11578"/>
    <w:rsid w:val="00F11F43"/>
    <w:rsid w:val="00F12CA7"/>
    <w:rsid w:val="00F2435C"/>
    <w:rsid w:val="00F3282A"/>
    <w:rsid w:val="00F32A1A"/>
    <w:rsid w:val="00F35CD3"/>
    <w:rsid w:val="00F35EE9"/>
    <w:rsid w:val="00F3725D"/>
    <w:rsid w:val="00F42DD9"/>
    <w:rsid w:val="00F612B3"/>
    <w:rsid w:val="00F62E45"/>
    <w:rsid w:val="00F6430F"/>
    <w:rsid w:val="00F645F8"/>
    <w:rsid w:val="00F6720E"/>
    <w:rsid w:val="00F67C0E"/>
    <w:rsid w:val="00F71D29"/>
    <w:rsid w:val="00F72465"/>
    <w:rsid w:val="00F7484B"/>
    <w:rsid w:val="00F804BD"/>
    <w:rsid w:val="00F810BA"/>
    <w:rsid w:val="00F823D8"/>
    <w:rsid w:val="00F830D7"/>
    <w:rsid w:val="00F847FE"/>
    <w:rsid w:val="00F8492B"/>
    <w:rsid w:val="00FA6394"/>
    <w:rsid w:val="00FA79FA"/>
    <w:rsid w:val="00FB01B2"/>
    <w:rsid w:val="00FB5666"/>
    <w:rsid w:val="00FC2422"/>
    <w:rsid w:val="00FC5F21"/>
    <w:rsid w:val="00FD0BB0"/>
    <w:rsid w:val="00FD3522"/>
    <w:rsid w:val="00FD65A5"/>
    <w:rsid w:val="00FD752D"/>
    <w:rsid w:val="00FE68C0"/>
    <w:rsid w:val="00FF042F"/>
    <w:rsid w:val="00FF160D"/>
    <w:rsid w:val="00FF3145"/>
    <w:rsid w:val="00FF51E9"/>
    <w:rsid w:val="014FB415"/>
    <w:rsid w:val="01FF731F"/>
    <w:rsid w:val="0278EEBE"/>
    <w:rsid w:val="027B1A83"/>
    <w:rsid w:val="02A385A0"/>
    <w:rsid w:val="02D0B8D7"/>
    <w:rsid w:val="030E1355"/>
    <w:rsid w:val="0335E88E"/>
    <w:rsid w:val="03A365E7"/>
    <w:rsid w:val="03B90608"/>
    <w:rsid w:val="03FE3D42"/>
    <w:rsid w:val="043B0DFE"/>
    <w:rsid w:val="045EDE69"/>
    <w:rsid w:val="0494F626"/>
    <w:rsid w:val="049EA732"/>
    <w:rsid w:val="04CDAFB9"/>
    <w:rsid w:val="04D3160E"/>
    <w:rsid w:val="04F30F54"/>
    <w:rsid w:val="05061624"/>
    <w:rsid w:val="05323A76"/>
    <w:rsid w:val="053F3648"/>
    <w:rsid w:val="056FED85"/>
    <w:rsid w:val="05B58163"/>
    <w:rsid w:val="067BFD4C"/>
    <w:rsid w:val="069A9F80"/>
    <w:rsid w:val="06E58E7D"/>
    <w:rsid w:val="07176158"/>
    <w:rsid w:val="075EDDD2"/>
    <w:rsid w:val="07C4AB7D"/>
    <w:rsid w:val="07F5445B"/>
    <w:rsid w:val="083FE79D"/>
    <w:rsid w:val="0844B699"/>
    <w:rsid w:val="084CDCFA"/>
    <w:rsid w:val="08C010D8"/>
    <w:rsid w:val="08CB1FA6"/>
    <w:rsid w:val="092071DF"/>
    <w:rsid w:val="0949FE41"/>
    <w:rsid w:val="095F1EE4"/>
    <w:rsid w:val="09BD012C"/>
    <w:rsid w:val="09C98D2F"/>
    <w:rsid w:val="0A26B647"/>
    <w:rsid w:val="0A3A02F0"/>
    <w:rsid w:val="0AC03088"/>
    <w:rsid w:val="0B74C7F3"/>
    <w:rsid w:val="0BA26338"/>
    <w:rsid w:val="0BA5D5AF"/>
    <w:rsid w:val="0BE2CEEA"/>
    <w:rsid w:val="0BFAED40"/>
    <w:rsid w:val="0C12C412"/>
    <w:rsid w:val="0C2F6FF1"/>
    <w:rsid w:val="0C926189"/>
    <w:rsid w:val="0CE4648F"/>
    <w:rsid w:val="0D48E2AB"/>
    <w:rsid w:val="0D63A937"/>
    <w:rsid w:val="0D8BF72B"/>
    <w:rsid w:val="0DF1A21C"/>
    <w:rsid w:val="0DF20B55"/>
    <w:rsid w:val="0E022CA1"/>
    <w:rsid w:val="0E38BF37"/>
    <w:rsid w:val="0E7CE412"/>
    <w:rsid w:val="0E9115B8"/>
    <w:rsid w:val="0EB1901D"/>
    <w:rsid w:val="0EB46708"/>
    <w:rsid w:val="0ED2C7B4"/>
    <w:rsid w:val="0ED56138"/>
    <w:rsid w:val="0F613C04"/>
    <w:rsid w:val="0F91D3EB"/>
    <w:rsid w:val="0F9808A6"/>
    <w:rsid w:val="0FB95405"/>
    <w:rsid w:val="106480FB"/>
    <w:rsid w:val="106FF7A6"/>
    <w:rsid w:val="10876C03"/>
    <w:rsid w:val="10C4DD08"/>
    <w:rsid w:val="10E6B7C1"/>
    <w:rsid w:val="1105F749"/>
    <w:rsid w:val="112D1E17"/>
    <w:rsid w:val="11583BA1"/>
    <w:rsid w:val="11DFA203"/>
    <w:rsid w:val="11F483A0"/>
    <w:rsid w:val="1227AA6F"/>
    <w:rsid w:val="126C8451"/>
    <w:rsid w:val="12B35DF2"/>
    <w:rsid w:val="12BDA411"/>
    <w:rsid w:val="12D7CC6A"/>
    <w:rsid w:val="1344125D"/>
    <w:rsid w:val="139BAC76"/>
    <w:rsid w:val="13EA5BC1"/>
    <w:rsid w:val="14145B8D"/>
    <w:rsid w:val="14643268"/>
    <w:rsid w:val="14B97CBE"/>
    <w:rsid w:val="14F9C218"/>
    <w:rsid w:val="1536B5B7"/>
    <w:rsid w:val="155D4798"/>
    <w:rsid w:val="157450DB"/>
    <w:rsid w:val="15F6B47D"/>
    <w:rsid w:val="160D63D1"/>
    <w:rsid w:val="16220DCD"/>
    <w:rsid w:val="16537D3F"/>
    <w:rsid w:val="16A379A5"/>
    <w:rsid w:val="17B5930C"/>
    <w:rsid w:val="17BE426C"/>
    <w:rsid w:val="18094C47"/>
    <w:rsid w:val="182EB089"/>
    <w:rsid w:val="183D1E41"/>
    <w:rsid w:val="1862FD88"/>
    <w:rsid w:val="18879501"/>
    <w:rsid w:val="18C6AB39"/>
    <w:rsid w:val="19016F51"/>
    <w:rsid w:val="190345EF"/>
    <w:rsid w:val="1928F3AE"/>
    <w:rsid w:val="1937A38B"/>
    <w:rsid w:val="1949BA4A"/>
    <w:rsid w:val="194F136F"/>
    <w:rsid w:val="1951149F"/>
    <w:rsid w:val="1996CD37"/>
    <w:rsid w:val="19D8EEA2"/>
    <w:rsid w:val="19DDE085"/>
    <w:rsid w:val="1A293410"/>
    <w:rsid w:val="1A783BE2"/>
    <w:rsid w:val="1A87DCC0"/>
    <w:rsid w:val="1AAB11E8"/>
    <w:rsid w:val="1AC7874C"/>
    <w:rsid w:val="1B778646"/>
    <w:rsid w:val="1B992E41"/>
    <w:rsid w:val="1BB5992C"/>
    <w:rsid w:val="1BF97D3F"/>
    <w:rsid w:val="1C22E768"/>
    <w:rsid w:val="1C609470"/>
    <w:rsid w:val="1C74A36C"/>
    <w:rsid w:val="1CA89600"/>
    <w:rsid w:val="1CC7E60A"/>
    <w:rsid w:val="1CD228F6"/>
    <w:rsid w:val="1CF73B60"/>
    <w:rsid w:val="1D3CAA99"/>
    <w:rsid w:val="1DC3D44F"/>
    <w:rsid w:val="1DFC5036"/>
    <w:rsid w:val="1E03A4F7"/>
    <w:rsid w:val="1E235A98"/>
    <w:rsid w:val="1E38ED8C"/>
    <w:rsid w:val="1EB93F2E"/>
    <w:rsid w:val="1EC44040"/>
    <w:rsid w:val="1ECA7A05"/>
    <w:rsid w:val="1EE8E880"/>
    <w:rsid w:val="1EEB0181"/>
    <w:rsid w:val="1F3CC991"/>
    <w:rsid w:val="20B6E5C3"/>
    <w:rsid w:val="20CE8B58"/>
    <w:rsid w:val="21A46102"/>
    <w:rsid w:val="21E9A020"/>
    <w:rsid w:val="2231A6BF"/>
    <w:rsid w:val="223BCAA0"/>
    <w:rsid w:val="229D2619"/>
    <w:rsid w:val="23249679"/>
    <w:rsid w:val="23679BD3"/>
    <w:rsid w:val="238F6FD5"/>
    <w:rsid w:val="239636BE"/>
    <w:rsid w:val="23D2D535"/>
    <w:rsid w:val="24581D91"/>
    <w:rsid w:val="24E2E7C4"/>
    <w:rsid w:val="24EAAD00"/>
    <w:rsid w:val="2537C58F"/>
    <w:rsid w:val="2564CAD9"/>
    <w:rsid w:val="259247CF"/>
    <w:rsid w:val="2592E2B8"/>
    <w:rsid w:val="25FE2A50"/>
    <w:rsid w:val="2605D910"/>
    <w:rsid w:val="26472AE1"/>
    <w:rsid w:val="26C2498E"/>
    <w:rsid w:val="26DAD208"/>
    <w:rsid w:val="26DD4883"/>
    <w:rsid w:val="277C0535"/>
    <w:rsid w:val="27A3F559"/>
    <w:rsid w:val="282A2A5C"/>
    <w:rsid w:val="285833EE"/>
    <w:rsid w:val="28602174"/>
    <w:rsid w:val="2888B329"/>
    <w:rsid w:val="28C50A25"/>
    <w:rsid w:val="29226441"/>
    <w:rsid w:val="294C2926"/>
    <w:rsid w:val="29971A3E"/>
    <w:rsid w:val="29BBB3A3"/>
    <w:rsid w:val="29F13E99"/>
    <w:rsid w:val="2A326D34"/>
    <w:rsid w:val="2ACE9EE5"/>
    <w:rsid w:val="2B164ECF"/>
    <w:rsid w:val="2B3EB943"/>
    <w:rsid w:val="2B4ED393"/>
    <w:rsid w:val="2B578404"/>
    <w:rsid w:val="2B7E99D9"/>
    <w:rsid w:val="2B9F90B9"/>
    <w:rsid w:val="2C359000"/>
    <w:rsid w:val="2C5752A5"/>
    <w:rsid w:val="2D5CA1EF"/>
    <w:rsid w:val="2DEE2547"/>
    <w:rsid w:val="2E13BEFC"/>
    <w:rsid w:val="2EC43A6E"/>
    <w:rsid w:val="2ECB6149"/>
    <w:rsid w:val="2EE6CEF9"/>
    <w:rsid w:val="2EFBD30E"/>
    <w:rsid w:val="2F760A04"/>
    <w:rsid w:val="2F80551B"/>
    <w:rsid w:val="2FFED469"/>
    <w:rsid w:val="3027C69A"/>
    <w:rsid w:val="30507FB3"/>
    <w:rsid w:val="30520AFC"/>
    <w:rsid w:val="30C630C0"/>
    <w:rsid w:val="314D5EA5"/>
    <w:rsid w:val="32551624"/>
    <w:rsid w:val="327BBA26"/>
    <w:rsid w:val="32DCC51E"/>
    <w:rsid w:val="3353952B"/>
    <w:rsid w:val="33915A2A"/>
    <w:rsid w:val="347CB100"/>
    <w:rsid w:val="349FFFEF"/>
    <w:rsid w:val="34CA03D9"/>
    <w:rsid w:val="350EDD9C"/>
    <w:rsid w:val="3516313C"/>
    <w:rsid w:val="352D2A8B"/>
    <w:rsid w:val="352F9428"/>
    <w:rsid w:val="353EA47C"/>
    <w:rsid w:val="358CB6E6"/>
    <w:rsid w:val="366429C2"/>
    <w:rsid w:val="367EECCB"/>
    <w:rsid w:val="36CB6489"/>
    <w:rsid w:val="3737CAB8"/>
    <w:rsid w:val="378E2501"/>
    <w:rsid w:val="37A6C86D"/>
    <w:rsid w:val="37A8300A"/>
    <w:rsid w:val="37A84FAA"/>
    <w:rsid w:val="37ADCFA3"/>
    <w:rsid w:val="37C6EEBF"/>
    <w:rsid w:val="37FFFA23"/>
    <w:rsid w:val="382AC584"/>
    <w:rsid w:val="38730082"/>
    <w:rsid w:val="3A329D1B"/>
    <w:rsid w:val="3AD28822"/>
    <w:rsid w:val="3AF85D39"/>
    <w:rsid w:val="3B22307F"/>
    <w:rsid w:val="3BDE6D4F"/>
    <w:rsid w:val="3BEB547F"/>
    <w:rsid w:val="3C5C1361"/>
    <w:rsid w:val="3C809310"/>
    <w:rsid w:val="3CB712AC"/>
    <w:rsid w:val="3CC35B13"/>
    <w:rsid w:val="3CD36B46"/>
    <w:rsid w:val="3CE1257F"/>
    <w:rsid w:val="3D8724E0"/>
    <w:rsid w:val="3D9E2EFB"/>
    <w:rsid w:val="3DAE92D6"/>
    <w:rsid w:val="3DB3B937"/>
    <w:rsid w:val="3DB49BA8"/>
    <w:rsid w:val="3DDD3FCE"/>
    <w:rsid w:val="3E4E4F81"/>
    <w:rsid w:val="3E617986"/>
    <w:rsid w:val="3E654C84"/>
    <w:rsid w:val="3E7DB8F1"/>
    <w:rsid w:val="3F0832E4"/>
    <w:rsid w:val="3F446C59"/>
    <w:rsid w:val="3FBB206C"/>
    <w:rsid w:val="3FC8B735"/>
    <w:rsid w:val="40275E60"/>
    <w:rsid w:val="40ED6761"/>
    <w:rsid w:val="414C08D2"/>
    <w:rsid w:val="42127C37"/>
    <w:rsid w:val="4213A5DB"/>
    <w:rsid w:val="421B22FD"/>
    <w:rsid w:val="424FD770"/>
    <w:rsid w:val="4251EE69"/>
    <w:rsid w:val="427F1614"/>
    <w:rsid w:val="42F4FBFC"/>
    <w:rsid w:val="441AE675"/>
    <w:rsid w:val="446751AA"/>
    <w:rsid w:val="4493927B"/>
    <w:rsid w:val="44B8471E"/>
    <w:rsid w:val="4556F13A"/>
    <w:rsid w:val="46163A7F"/>
    <w:rsid w:val="461EB592"/>
    <w:rsid w:val="4624AF38"/>
    <w:rsid w:val="467EEE03"/>
    <w:rsid w:val="468D4139"/>
    <w:rsid w:val="4699C4E2"/>
    <w:rsid w:val="46EDFE52"/>
    <w:rsid w:val="47079BFB"/>
    <w:rsid w:val="4709E0DF"/>
    <w:rsid w:val="47A381BD"/>
    <w:rsid w:val="47A528E7"/>
    <w:rsid w:val="47AAED53"/>
    <w:rsid w:val="47B51105"/>
    <w:rsid w:val="47F0E0FC"/>
    <w:rsid w:val="480D396D"/>
    <w:rsid w:val="4868EF19"/>
    <w:rsid w:val="48F0F3DB"/>
    <w:rsid w:val="495F1618"/>
    <w:rsid w:val="4988609A"/>
    <w:rsid w:val="49A0B377"/>
    <w:rsid w:val="4A1DF0D0"/>
    <w:rsid w:val="4A2DAF0B"/>
    <w:rsid w:val="4AD9415F"/>
    <w:rsid w:val="4AE37F8C"/>
    <w:rsid w:val="4C2072C8"/>
    <w:rsid w:val="4C453DD1"/>
    <w:rsid w:val="4CA6BA5D"/>
    <w:rsid w:val="4D23BC21"/>
    <w:rsid w:val="4D478623"/>
    <w:rsid w:val="4D64E863"/>
    <w:rsid w:val="4D6D3A2C"/>
    <w:rsid w:val="4D9DE058"/>
    <w:rsid w:val="4F005356"/>
    <w:rsid w:val="4F6AFD09"/>
    <w:rsid w:val="4F8A5C0A"/>
    <w:rsid w:val="4F8CEE2A"/>
    <w:rsid w:val="4F9884CE"/>
    <w:rsid w:val="4F9EE70E"/>
    <w:rsid w:val="4FD64522"/>
    <w:rsid w:val="50093155"/>
    <w:rsid w:val="5024578C"/>
    <w:rsid w:val="502B202E"/>
    <w:rsid w:val="50545269"/>
    <w:rsid w:val="5057AE71"/>
    <w:rsid w:val="505E23E0"/>
    <w:rsid w:val="50A6C792"/>
    <w:rsid w:val="50AB0830"/>
    <w:rsid w:val="51562708"/>
    <w:rsid w:val="519083FE"/>
    <w:rsid w:val="51929CFF"/>
    <w:rsid w:val="51A43972"/>
    <w:rsid w:val="51A451E2"/>
    <w:rsid w:val="51EBBC8B"/>
    <w:rsid w:val="520FF919"/>
    <w:rsid w:val="523CAAFD"/>
    <w:rsid w:val="5277AEC6"/>
    <w:rsid w:val="52AF1F90"/>
    <w:rsid w:val="52C4C3C9"/>
    <w:rsid w:val="52C7C706"/>
    <w:rsid w:val="52ED7AED"/>
    <w:rsid w:val="532C545F"/>
    <w:rsid w:val="533EE365"/>
    <w:rsid w:val="534B28D9"/>
    <w:rsid w:val="5379589C"/>
    <w:rsid w:val="537C8A71"/>
    <w:rsid w:val="539BBFDE"/>
    <w:rsid w:val="53DE6854"/>
    <w:rsid w:val="54275696"/>
    <w:rsid w:val="547A4F01"/>
    <w:rsid w:val="547CC36E"/>
    <w:rsid w:val="54817D94"/>
    <w:rsid w:val="54908DE8"/>
    <w:rsid w:val="54B1580B"/>
    <w:rsid w:val="54DF7194"/>
    <w:rsid w:val="558450DB"/>
    <w:rsid w:val="55958BB2"/>
    <w:rsid w:val="55B3FA2D"/>
    <w:rsid w:val="55F0F26E"/>
    <w:rsid w:val="560144C5"/>
    <w:rsid w:val="56137463"/>
    <w:rsid w:val="564B8FCC"/>
    <w:rsid w:val="56E407A9"/>
    <w:rsid w:val="56F508FF"/>
    <w:rsid w:val="572F3173"/>
    <w:rsid w:val="57516E8C"/>
    <w:rsid w:val="5759E642"/>
    <w:rsid w:val="57E5581F"/>
    <w:rsid w:val="587FD80A"/>
    <w:rsid w:val="58A3156C"/>
    <w:rsid w:val="58AF3085"/>
    <w:rsid w:val="58D519FA"/>
    <w:rsid w:val="58E0805F"/>
    <w:rsid w:val="59356E08"/>
    <w:rsid w:val="59BCD00A"/>
    <w:rsid w:val="5A174C3D"/>
    <w:rsid w:val="5A6FF58C"/>
    <w:rsid w:val="5AA83649"/>
    <w:rsid w:val="5B0FBAF1"/>
    <w:rsid w:val="5B211240"/>
    <w:rsid w:val="5B947763"/>
    <w:rsid w:val="5B9BF392"/>
    <w:rsid w:val="5BCF4411"/>
    <w:rsid w:val="5C3B4F59"/>
    <w:rsid w:val="5C6C9211"/>
    <w:rsid w:val="5C6F4F1F"/>
    <w:rsid w:val="5C8C8F79"/>
    <w:rsid w:val="5D397C9A"/>
    <w:rsid w:val="5D46A8DE"/>
    <w:rsid w:val="5D9AA3CE"/>
    <w:rsid w:val="5DEDD9E7"/>
    <w:rsid w:val="5DF32613"/>
    <w:rsid w:val="5E5A7FC2"/>
    <w:rsid w:val="5E776152"/>
    <w:rsid w:val="5EABC980"/>
    <w:rsid w:val="5EB7FD00"/>
    <w:rsid w:val="5F0F562E"/>
    <w:rsid w:val="5FD600FB"/>
    <w:rsid w:val="603227B1"/>
    <w:rsid w:val="60877214"/>
    <w:rsid w:val="60E38A41"/>
    <w:rsid w:val="60FBECDF"/>
    <w:rsid w:val="611E20FD"/>
    <w:rsid w:val="613E9CD0"/>
    <w:rsid w:val="616C6E2D"/>
    <w:rsid w:val="6195E186"/>
    <w:rsid w:val="619687FC"/>
    <w:rsid w:val="61CA4CC2"/>
    <w:rsid w:val="622BB3FA"/>
    <w:rsid w:val="6266C801"/>
    <w:rsid w:val="626A32C4"/>
    <w:rsid w:val="62A372E3"/>
    <w:rsid w:val="62E4EA79"/>
    <w:rsid w:val="631F2243"/>
    <w:rsid w:val="639F047C"/>
    <w:rsid w:val="63CA82F9"/>
    <w:rsid w:val="63FBDE26"/>
    <w:rsid w:val="64363B1C"/>
    <w:rsid w:val="64E84F11"/>
    <w:rsid w:val="65305FF7"/>
    <w:rsid w:val="65479C52"/>
    <w:rsid w:val="657E181D"/>
    <w:rsid w:val="661A40FE"/>
    <w:rsid w:val="664A6F99"/>
    <w:rsid w:val="6652C43D"/>
    <w:rsid w:val="665C6BD8"/>
    <w:rsid w:val="66B8136E"/>
    <w:rsid w:val="66B9D507"/>
    <w:rsid w:val="67891D3C"/>
    <w:rsid w:val="6817AEEB"/>
    <w:rsid w:val="683FB609"/>
    <w:rsid w:val="6885D725"/>
    <w:rsid w:val="6890B10D"/>
    <w:rsid w:val="68CE694C"/>
    <w:rsid w:val="69BDE18C"/>
    <w:rsid w:val="6A0434B0"/>
    <w:rsid w:val="6A4B394D"/>
    <w:rsid w:val="6AD5A4B2"/>
    <w:rsid w:val="6B0ED068"/>
    <w:rsid w:val="6B15E0B5"/>
    <w:rsid w:val="6B3E6838"/>
    <w:rsid w:val="6B52B57C"/>
    <w:rsid w:val="6B579095"/>
    <w:rsid w:val="6BE8BE93"/>
    <w:rsid w:val="6C3CA25C"/>
    <w:rsid w:val="6C9DC2A2"/>
    <w:rsid w:val="6D9C6D7B"/>
    <w:rsid w:val="6DEB4DC5"/>
    <w:rsid w:val="6E15B499"/>
    <w:rsid w:val="6E7222CC"/>
    <w:rsid w:val="6E76C5BB"/>
    <w:rsid w:val="6EA5E71F"/>
    <w:rsid w:val="6FB6CC7B"/>
    <w:rsid w:val="700FC05A"/>
    <w:rsid w:val="703419E2"/>
    <w:rsid w:val="70DD3933"/>
    <w:rsid w:val="7164E98F"/>
    <w:rsid w:val="72671E87"/>
    <w:rsid w:val="73497FE5"/>
    <w:rsid w:val="73C86CB5"/>
    <w:rsid w:val="73C8E451"/>
    <w:rsid w:val="73E22777"/>
    <w:rsid w:val="73F6ADCE"/>
    <w:rsid w:val="74342195"/>
    <w:rsid w:val="74494D45"/>
    <w:rsid w:val="7458900D"/>
    <w:rsid w:val="752446DC"/>
    <w:rsid w:val="75CA5C45"/>
    <w:rsid w:val="75FB1ABD"/>
    <w:rsid w:val="7601FAF4"/>
    <w:rsid w:val="7603A952"/>
    <w:rsid w:val="7622E7FB"/>
    <w:rsid w:val="76D1111A"/>
    <w:rsid w:val="7710B504"/>
    <w:rsid w:val="7717ED76"/>
    <w:rsid w:val="7745F981"/>
    <w:rsid w:val="778A71E5"/>
    <w:rsid w:val="7832DC93"/>
    <w:rsid w:val="79416060"/>
    <w:rsid w:val="79AE7501"/>
    <w:rsid w:val="79CA8233"/>
    <w:rsid w:val="79CDFEB3"/>
    <w:rsid w:val="7A226D6C"/>
    <w:rsid w:val="7A39A29E"/>
    <w:rsid w:val="7A4EE09C"/>
    <w:rsid w:val="7A59A65E"/>
    <w:rsid w:val="7A6429E5"/>
    <w:rsid w:val="7BCC47FD"/>
    <w:rsid w:val="7BE45F36"/>
    <w:rsid w:val="7C0E08CE"/>
    <w:rsid w:val="7C0E9F1C"/>
    <w:rsid w:val="7C26DE10"/>
    <w:rsid w:val="7C49A690"/>
    <w:rsid w:val="7C7CD178"/>
    <w:rsid w:val="7CF849E9"/>
    <w:rsid w:val="7D020769"/>
    <w:rsid w:val="7D14FE31"/>
    <w:rsid w:val="7D57D493"/>
    <w:rsid w:val="7D85EC72"/>
    <w:rsid w:val="7D99C233"/>
    <w:rsid w:val="7E4400A9"/>
    <w:rsid w:val="7E6B20CE"/>
    <w:rsid w:val="7E8AA8CA"/>
    <w:rsid w:val="7EB22DB3"/>
    <w:rsid w:val="7EF1AA7B"/>
    <w:rsid w:val="7EF3678B"/>
    <w:rsid w:val="7F196B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8A21FC"/>
  <w14:defaultImageDpi w14:val="32767"/>
  <w15:docId w15:val="{4976CF18-4F3F-A84E-833E-9CCEF10C0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233"/>
    <w:pPr>
      <w:spacing w:line="480" w:lineRule="auto"/>
      <w:ind w:firstLine="567"/>
      <w:jc w:val="both"/>
    </w:pPr>
    <w:rPr>
      <w:rFonts w:ascii="Helvetica" w:eastAsia="Times New Roman" w:hAnsi="Helvetica"/>
      <w:color w:val="000000" w:themeColor="text1"/>
      <w:lang w:eastAsia="en-GB"/>
    </w:rPr>
  </w:style>
  <w:style w:type="paragraph" w:styleId="Heading1">
    <w:name w:val="heading 1"/>
    <w:basedOn w:val="Normal"/>
    <w:next w:val="Normal"/>
    <w:link w:val="Heading1Char"/>
    <w:uiPriority w:val="9"/>
    <w:qFormat/>
    <w:rsid w:val="00745233"/>
    <w:pPr>
      <w:keepNext/>
      <w:keepLines/>
      <w:spacing w:before="240"/>
      <w:ind w:firstLine="0"/>
      <w:outlineLvl w:val="0"/>
    </w:pPr>
    <w:rPr>
      <w:rFonts w:cstheme="majorBidi"/>
      <w:b/>
      <w:bCs/>
    </w:rPr>
  </w:style>
  <w:style w:type="paragraph" w:styleId="Heading2">
    <w:name w:val="heading 2"/>
    <w:basedOn w:val="Normal"/>
    <w:next w:val="Normal"/>
    <w:link w:val="Heading2Char"/>
    <w:uiPriority w:val="9"/>
    <w:unhideWhenUsed/>
    <w:qFormat/>
    <w:rsid w:val="003D3447"/>
    <w:pPr>
      <w:keepNext/>
      <w:keepLines/>
      <w:numPr>
        <w:numId w:val="5"/>
      </w:numPr>
      <w:spacing w:before="40"/>
      <w:ind w:left="284"/>
      <w:outlineLvl w:val="1"/>
    </w:pPr>
    <w:rPr>
      <w:rFonts w:eastAsiaTheme="majorEastAsia" w:cstheme="majorBidi"/>
      <w:b/>
      <w:bCs/>
      <w:color w:val="2F5496" w:themeColor="accent1" w:themeShade="BF"/>
    </w:rPr>
  </w:style>
  <w:style w:type="paragraph" w:styleId="Heading3">
    <w:name w:val="heading 3"/>
    <w:basedOn w:val="Normal"/>
    <w:next w:val="Normal"/>
    <w:link w:val="Heading3Char"/>
    <w:uiPriority w:val="9"/>
    <w:unhideWhenUsed/>
    <w:qFormat/>
    <w:rsid w:val="0030436E"/>
    <w:pPr>
      <w:keepNext/>
      <w:keepLines/>
      <w:numPr>
        <w:ilvl w:val="1"/>
        <w:numId w:val="24"/>
      </w:numPr>
      <w:spacing w:before="40"/>
      <w:outlineLvl w:val="2"/>
    </w:pPr>
    <w:rPr>
      <w:rFonts w:eastAsia="Calibri Light"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00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0088"/>
    <w:rPr>
      <w:rFonts w:ascii="Times New Roman" w:hAnsi="Times New Roman" w:cs="Times New Roman"/>
      <w:sz w:val="18"/>
      <w:szCs w:val="18"/>
    </w:rPr>
  </w:style>
  <w:style w:type="character" w:styleId="Hyperlink">
    <w:name w:val="Hyperlink"/>
    <w:basedOn w:val="DefaultParagraphFont"/>
    <w:uiPriority w:val="99"/>
    <w:unhideWhenUsed/>
    <w:rsid w:val="00731294"/>
    <w:rPr>
      <w:color w:val="323E4F" w:themeColor="text2" w:themeShade="BF"/>
      <w:u w:val="single"/>
    </w:rPr>
  </w:style>
  <w:style w:type="character" w:customStyle="1" w:styleId="Heading1Char">
    <w:name w:val="Heading 1 Char"/>
    <w:basedOn w:val="DefaultParagraphFont"/>
    <w:link w:val="Heading1"/>
    <w:uiPriority w:val="9"/>
    <w:rsid w:val="00745233"/>
    <w:rPr>
      <w:rFonts w:ascii="Helvetica" w:eastAsia="Times New Roman" w:hAnsi="Helvetica" w:cstheme="majorBidi"/>
      <w:b/>
      <w:bCs/>
      <w:noProof/>
      <w:color w:val="000000" w:themeColor="text1"/>
      <w:lang w:eastAsia="en-GB"/>
    </w:rPr>
  </w:style>
  <w:style w:type="character" w:styleId="CommentReference">
    <w:name w:val="annotation reference"/>
    <w:basedOn w:val="DefaultParagraphFont"/>
    <w:uiPriority w:val="99"/>
    <w:semiHidden/>
    <w:unhideWhenUsed/>
    <w:rsid w:val="00932A49"/>
    <w:rPr>
      <w:sz w:val="16"/>
      <w:szCs w:val="16"/>
    </w:rPr>
  </w:style>
  <w:style w:type="paragraph" w:styleId="CommentText">
    <w:name w:val="annotation text"/>
    <w:basedOn w:val="Normal"/>
    <w:link w:val="CommentTextChar"/>
    <w:uiPriority w:val="99"/>
    <w:unhideWhenUsed/>
    <w:rsid w:val="00932A49"/>
    <w:rPr>
      <w:sz w:val="20"/>
      <w:szCs w:val="20"/>
    </w:rPr>
  </w:style>
  <w:style w:type="character" w:customStyle="1" w:styleId="CommentTextChar">
    <w:name w:val="Comment Text Char"/>
    <w:basedOn w:val="DefaultParagraphFont"/>
    <w:link w:val="CommentText"/>
    <w:uiPriority w:val="99"/>
    <w:rsid w:val="00932A49"/>
    <w:rPr>
      <w:rFonts w:eastAsiaTheme="minorEastAsia"/>
      <w:sz w:val="20"/>
      <w:szCs w:val="20"/>
      <w:lang w:eastAsia="en-GB"/>
    </w:rPr>
  </w:style>
  <w:style w:type="paragraph" w:styleId="ListParagraph">
    <w:name w:val="List Paragraph"/>
    <w:basedOn w:val="Normal"/>
    <w:uiPriority w:val="34"/>
    <w:qFormat/>
    <w:rsid w:val="00932A49"/>
    <w:pPr>
      <w:ind w:left="720"/>
      <w:contextualSpacing/>
    </w:pPr>
  </w:style>
  <w:style w:type="paragraph" w:styleId="Title">
    <w:name w:val="Title"/>
    <w:basedOn w:val="Normal"/>
    <w:next w:val="Normal"/>
    <w:link w:val="TitleChar"/>
    <w:uiPriority w:val="10"/>
    <w:qFormat/>
    <w:rsid w:val="00932A49"/>
    <w:pPr>
      <w:contextualSpacing/>
    </w:pPr>
    <w:rPr>
      <w:rFonts w:cstheme="majorBidi"/>
      <w:b/>
      <w:bCs/>
      <w:spacing w:val="-10"/>
      <w:kern w:val="28"/>
      <w:sz w:val="28"/>
      <w:szCs w:val="28"/>
    </w:rPr>
  </w:style>
  <w:style w:type="character" w:customStyle="1" w:styleId="TitleChar">
    <w:name w:val="Title Char"/>
    <w:basedOn w:val="DefaultParagraphFont"/>
    <w:link w:val="Title"/>
    <w:uiPriority w:val="10"/>
    <w:rsid w:val="00932A49"/>
    <w:rPr>
      <w:rFonts w:ascii="Helvetica" w:eastAsia="Times New Roman" w:hAnsi="Helvetica" w:cstheme="majorBidi"/>
      <w:b/>
      <w:bCs/>
      <w:spacing w:val="-10"/>
      <w:kern w:val="28"/>
      <w:sz w:val="28"/>
      <w:szCs w:val="28"/>
      <w:lang w:eastAsia="en-GB"/>
    </w:rPr>
  </w:style>
  <w:style w:type="paragraph" w:customStyle="1" w:styleId="EndNoteBibliographyTitle">
    <w:name w:val="EndNote Bibliography Title"/>
    <w:basedOn w:val="Normal"/>
    <w:link w:val="EndNoteBibliographyTitleChar"/>
    <w:rsid w:val="00932A49"/>
    <w:pPr>
      <w:jc w:val="center"/>
    </w:pPr>
    <w:rPr>
      <w:rFonts w:cs="Calibri"/>
    </w:rPr>
  </w:style>
  <w:style w:type="character" w:customStyle="1" w:styleId="EndNoteBibliographyTitleChar">
    <w:name w:val="EndNote Bibliography Title Char"/>
    <w:basedOn w:val="DefaultParagraphFont"/>
    <w:link w:val="EndNoteBibliographyTitle"/>
    <w:rsid w:val="00932A49"/>
    <w:rPr>
      <w:rFonts w:ascii="Helvetica" w:eastAsia="Times New Roman" w:hAnsi="Helvetica" w:cs="Calibri"/>
      <w:color w:val="000000" w:themeColor="text1"/>
      <w:lang w:eastAsia="en-GB"/>
    </w:rPr>
  </w:style>
  <w:style w:type="paragraph" w:customStyle="1" w:styleId="EndNoteBibliography">
    <w:name w:val="EndNote Bibliography"/>
    <w:basedOn w:val="Normal"/>
    <w:link w:val="EndNoteBibliographyChar"/>
    <w:rsid w:val="00932A49"/>
    <w:pPr>
      <w:spacing w:line="240" w:lineRule="auto"/>
    </w:pPr>
    <w:rPr>
      <w:rFonts w:cs="Calibri"/>
    </w:rPr>
  </w:style>
  <w:style w:type="character" w:customStyle="1" w:styleId="EndNoteBibliographyChar">
    <w:name w:val="EndNote Bibliography Char"/>
    <w:basedOn w:val="DefaultParagraphFont"/>
    <w:link w:val="EndNoteBibliography"/>
    <w:rsid w:val="00932A49"/>
    <w:rPr>
      <w:rFonts w:ascii="Helvetica" w:eastAsia="Times New Roman" w:hAnsi="Helvetica" w:cs="Calibri"/>
      <w:color w:val="000000" w:themeColor="text1"/>
      <w:lang w:eastAsia="en-GB"/>
    </w:rPr>
  </w:style>
  <w:style w:type="paragraph" w:styleId="CommentSubject">
    <w:name w:val="annotation subject"/>
    <w:basedOn w:val="CommentText"/>
    <w:next w:val="CommentText"/>
    <w:link w:val="CommentSubjectChar"/>
    <w:uiPriority w:val="99"/>
    <w:semiHidden/>
    <w:unhideWhenUsed/>
    <w:rsid w:val="00D54E33"/>
    <w:rPr>
      <w:b/>
      <w:bCs/>
    </w:rPr>
  </w:style>
  <w:style w:type="character" w:customStyle="1" w:styleId="CommentSubjectChar">
    <w:name w:val="Comment Subject Char"/>
    <w:basedOn w:val="CommentTextChar"/>
    <w:link w:val="CommentSubject"/>
    <w:uiPriority w:val="99"/>
    <w:semiHidden/>
    <w:rsid w:val="00D54E33"/>
    <w:rPr>
      <w:rFonts w:eastAsiaTheme="minorEastAsia"/>
      <w:b/>
      <w:bCs/>
      <w:sz w:val="20"/>
      <w:szCs w:val="20"/>
      <w:lang w:eastAsia="en-GB"/>
    </w:rPr>
  </w:style>
  <w:style w:type="character" w:customStyle="1" w:styleId="Heading2Char">
    <w:name w:val="Heading 2 Char"/>
    <w:basedOn w:val="DefaultParagraphFont"/>
    <w:link w:val="Heading2"/>
    <w:uiPriority w:val="9"/>
    <w:rsid w:val="003D3447"/>
    <w:rPr>
      <w:rFonts w:ascii="Helvetica" w:eastAsiaTheme="majorEastAsia" w:hAnsi="Helvetica" w:cstheme="majorBidi"/>
      <w:b/>
      <w:bCs/>
      <w:color w:val="2F5496" w:themeColor="accent1" w:themeShade="BF"/>
      <w:lang w:eastAsia="en-GB"/>
    </w:rPr>
  </w:style>
  <w:style w:type="paragraph" w:styleId="Footer">
    <w:name w:val="footer"/>
    <w:basedOn w:val="Normal"/>
    <w:link w:val="FooterChar"/>
    <w:uiPriority w:val="99"/>
    <w:unhideWhenUsed/>
    <w:rsid w:val="00853078"/>
    <w:pPr>
      <w:tabs>
        <w:tab w:val="center" w:pos="4680"/>
        <w:tab w:val="right" w:pos="9360"/>
      </w:tabs>
    </w:pPr>
  </w:style>
  <w:style w:type="character" w:customStyle="1" w:styleId="FooterChar">
    <w:name w:val="Footer Char"/>
    <w:basedOn w:val="DefaultParagraphFont"/>
    <w:link w:val="Footer"/>
    <w:uiPriority w:val="99"/>
    <w:rsid w:val="00853078"/>
    <w:rPr>
      <w:rFonts w:eastAsiaTheme="minorEastAsia"/>
      <w:lang w:eastAsia="en-GB"/>
    </w:rPr>
  </w:style>
  <w:style w:type="character" w:styleId="PageNumber">
    <w:name w:val="page number"/>
    <w:basedOn w:val="DefaultParagraphFont"/>
    <w:uiPriority w:val="99"/>
    <w:semiHidden/>
    <w:unhideWhenUsed/>
    <w:rsid w:val="00853078"/>
  </w:style>
  <w:style w:type="paragraph" w:styleId="Revision">
    <w:name w:val="Revision"/>
    <w:hidden/>
    <w:uiPriority w:val="99"/>
    <w:semiHidden/>
    <w:rsid w:val="00BC0CD9"/>
    <w:rPr>
      <w:rFonts w:eastAsiaTheme="minorEastAsia"/>
      <w:lang w:eastAsia="en-GB"/>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Pr>
      <w:rFonts w:eastAsiaTheme="minorEastAsia"/>
      <w:lang w:eastAsia="en-GB"/>
    </w:rPr>
  </w:style>
  <w:style w:type="paragraph" w:styleId="Header">
    <w:name w:val="header"/>
    <w:basedOn w:val="Normal"/>
    <w:link w:val="HeaderChar"/>
    <w:uiPriority w:val="99"/>
    <w:unhideWhenUsed/>
    <w:pPr>
      <w:tabs>
        <w:tab w:val="center" w:pos="4680"/>
        <w:tab w:val="right" w:pos="9360"/>
      </w:tabs>
    </w:p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rPr>
      <w:rFonts w:eastAsiaTheme="minorEastAsia"/>
      <w:sz w:val="20"/>
      <w:szCs w:val="20"/>
      <w:lang w:eastAsia="en-GB"/>
    </w:rPr>
  </w:style>
  <w:style w:type="paragraph" w:styleId="FootnoteText">
    <w:name w:val="footnote text"/>
    <w:basedOn w:val="Normal"/>
    <w:link w:val="FootnoteTextChar"/>
    <w:uiPriority w:val="99"/>
    <w:unhideWhenUsed/>
    <w:rPr>
      <w:sz w:val="20"/>
      <w:szCs w:val="20"/>
    </w:rPr>
  </w:style>
  <w:style w:type="character" w:customStyle="1" w:styleId="Heading3Char">
    <w:name w:val="Heading 3 Char"/>
    <w:basedOn w:val="DefaultParagraphFont"/>
    <w:link w:val="Heading3"/>
    <w:uiPriority w:val="9"/>
    <w:rsid w:val="0030436E"/>
    <w:rPr>
      <w:rFonts w:ascii="Helvetica" w:eastAsia="Calibri Light" w:hAnsi="Helvetica" w:cstheme="majorBidi"/>
      <w:color w:val="1F3763" w:themeColor="accent1" w:themeShade="7F"/>
      <w:lang w:eastAsia="en-GB"/>
    </w:rPr>
  </w:style>
  <w:style w:type="character" w:customStyle="1" w:styleId="UnresolvedMention1">
    <w:name w:val="Unresolved Mention1"/>
    <w:basedOn w:val="DefaultParagraphFont"/>
    <w:uiPriority w:val="99"/>
    <w:semiHidden/>
    <w:unhideWhenUsed/>
    <w:rsid w:val="004F7560"/>
    <w:rPr>
      <w:color w:val="605E5C"/>
      <w:shd w:val="clear" w:color="auto" w:fill="E1DFDD"/>
    </w:rPr>
  </w:style>
  <w:style w:type="paragraph" w:customStyle="1" w:styleId="Abstract">
    <w:name w:val="Abstract"/>
    <w:basedOn w:val="Normal"/>
    <w:qFormat/>
    <w:rsid w:val="00745233"/>
  </w:style>
  <w:style w:type="paragraph" w:customStyle="1" w:styleId="References">
    <w:name w:val="References"/>
    <w:basedOn w:val="EndNoteBibliography"/>
    <w:qFormat/>
    <w:rsid w:val="00346982"/>
    <w:pPr>
      <w:ind w:firstLine="0"/>
    </w:pPr>
  </w:style>
  <w:style w:type="paragraph" w:styleId="EndnoteText">
    <w:name w:val="endnote text"/>
    <w:basedOn w:val="Normal"/>
    <w:link w:val="EndnoteTextChar"/>
    <w:uiPriority w:val="99"/>
    <w:semiHidden/>
    <w:unhideWhenUsed/>
    <w:rsid w:val="00814804"/>
    <w:pPr>
      <w:spacing w:line="240" w:lineRule="auto"/>
    </w:pPr>
    <w:rPr>
      <w:sz w:val="20"/>
      <w:szCs w:val="20"/>
    </w:rPr>
  </w:style>
  <w:style w:type="character" w:customStyle="1" w:styleId="EndnoteTextChar">
    <w:name w:val="Endnote Text Char"/>
    <w:basedOn w:val="DefaultParagraphFont"/>
    <w:link w:val="EndnoteText"/>
    <w:uiPriority w:val="99"/>
    <w:semiHidden/>
    <w:rsid w:val="00814804"/>
    <w:rPr>
      <w:rFonts w:ascii="Helvetica" w:eastAsia="Times New Roman" w:hAnsi="Helvetica"/>
      <w:noProof/>
      <w:color w:val="000000" w:themeColor="text1"/>
      <w:sz w:val="20"/>
      <w:szCs w:val="20"/>
      <w:lang w:eastAsia="en-GB"/>
    </w:rPr>
  </w:style>
  <w:style w:type="character" w:styleId="EndnoteReference">
    <w:name w:val="endnote reference"/>
    <w:basedOn w:val="DefaultParagraphFont"/>
    <w:uiPriority w:val="99"/>
    <w:semiHidden/>
    <w:unhideWhenUsed/>
    <w:rsid w:val="00814804"/>
    <w:rPr>
      <w:vertAlign w:val="superscript"/>
    </w:rPr>
  </w:style>
  <w:style w:type="paragraph" w:customStyle="1" w:styleId="paragraph">
    <w:name w:val="paragraph"/>
    <w:basedOn w:val="Normal"/>
    <w:rsid w:val="002631AF"/>
    <w:pPr>
      <w:spacing w:before="100" w:beforeAutospacing="1" w:after="100" w:afterAutospacing="1" w:line="240" w:lineRule="auto"/>
      <w:ind w:firstLine="0"/>
      <w:jc w:val="left"/>
    </w:pPr>
    <w:rPr>
      <w:rFonts w:ascii="Times New Roman" w:hAnsi="Times New Roman" w:cs="Times New Roman"/>
      <w:color w:val="auto"/>
    </w:rPr>
  </w:style>
  <w:style w:type="character" w:customStyle="1" w:styleId="normaltextrun">
    <w:name w:val="normaltextrun"/>
    <w:basedOn w:val="DefaultParagraphFont"/>
    <w:rsid w:val="002631AF"/>
  </w:style>
  <w:style w:type="character" w:customStyle="1" w:styleId="eop">
    <w:name w:val="eop"/>
    <w:basedOn w:val="DefaultParagraphFont"/>
    <w:rsid w:val="002631AF"/>
  </w:style>
  <w:style w:type="character" w:styleId="FollowedHyperlink">
    <w:name w:val="FollowedHyperlink"/>
    <w:basedOn w:val="DefaultParagraphFont"/>
    <w:uiPriority w:val="99"/>
    <w:semiHidden/>
    <w:unhideWhenUsed/>
    <w:rsid w:val="002C71A3"/>
    <w:rPr>
      <w:color w:val="954F72" w:themeColor="followedHyperlink"/>
      <w:u w:val="single"/>
    </w:rPr>
  </w:style>
  <w:style w:type="character" w:customStyle="1" w:styleId="UnresolvedMention2">
    <w:name w:val="Unresolved Mention2"/>
    <w:basedOn w:val="DefaultParagraphFont"/>
    <w:uiPriority w:val="99"/>
    <w:semiHidden/>
    <w:unhideWhenUsed/>
    <w:rsid w:val="003D3447"/>
    <w:rPr>
      <w:color w:val="605E5C"/>
      <w:shd w:val="clear" w:color="auto" w:fill="E1DFDD"/>
    </w:rPr>
  </w:style>
  <w:style w:type="table" w:customStyle="1" w:styleId="TableGrid1">
    <w:name w:val="Table Grid1"/>
    <w:basedOn w:val="TableNormal"/>
    <w:next w:val="TableGrid"/>
    <w:uiPriority w:val="39"/>
    <w:rsid w:val="004661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436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4143041">
      <w:bodyDiv w:val="1"/>
      <w:marLeft w:val="0"/>
      <w:marRight w:val="0"/>
      <w:marTop w:val="0"/>
      <w:marBottom w:val="0"/>
      <w:divBdr>
        <w:top w:val="none" w:sz="0" w:space="0" w:color="auto"/>
        <w:left w:val="none" w:sz="0" w:space="0" w:color="auto"/>
        <w:bottom w:val="none" w:sz="0" w:space="0" w:color="auto"/>
        <w:right w:val="none" w:sz="0" w:space="0" w:color="auto"/>
      </w:divBdr>
    </w:div>
    <w:div w:id="1571771558">
      <w:bodyDiv w:val="1"/>
      <w:marLeft w:val="0"/>
      <w:marRight w:val="0"/>
      <w:marTop w:val="0"/>
      <w:marBottom w:val="0"/>
      <w:divBdr>
        <w:top w:val="none" w:sz="0" w:space="0" w:color="auto"/>
        <w:left w:val="none" w:sz="0" w:space="0" w:color="auto"/>
        <w:bottom w:val="none" w:sz="0" w:space="0" w:color="auto"/>
        <w:right w:val="none" w:sz="0" w:space="0" w:color="auto"/>
      </w:divBdr>
    </w:div>
    <w:div w:id="1771462368">
      <w:bodyDiv w:val="1"/>
      <w:marLeft w:val="0"/>
      <w:marRight w:val="0"/>
      <w:marTop w:val="0"/>
      <w:marBottom w:val="0"/>
      <w:divBdr>
        <w:top w:val="none" w:sz="0" w:space="0" w:color="auto"/>
        <w:left w:val="none" w:sz="0" w:space="0" w:color="auto"/>
        <w:bottom w:val="none" w:sz="0" w:space="0" w:color="auto"/>
        <w:right w:val="none" w:sz="0" w:space="0" w:color="auto"/>
      </w:divBdr>
    </w:div>
    <w:div w:id="206198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jhgraham.com/2018/02/24/el-rancho-vegas/" TargetMode="Externa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jhgraham.com/2018/02/24/el-rancho-vegas/"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jhgraham.com/2018/02/24/el-rancho-vegas/"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A721B444D50A4CA4BE85FB41E97671" ma:contentTypeVersion="4" ma:contentTypeDescription="Create a new document." ma:contentTypeScope="" ma:versionID="a3d3c8287aa1fb7db1111c6973cec8c3">
  <xsd:schema xmlns:xsd="http://www.w3.org/2001/XMLSchema" xmlns:xs="http://www.w3.org/2001/XMLSchema" xmlns:p="http://schemas.microsoft.com/office/2006/metadata/properties" xmlns:ns2="0d7bfc8d-e26c-4541-8710-249a8e43ca1a" targetNamespace="http://schemas.microsoft.com/office/2006/metadata/properties" ma:root="true" ma:fieldsID="c007283124df2b0271e14e1d9fe87c39" ns2:_="">
    <xsd:import namespace="0d7bfc8d-e26c-4541-8710-249a8e43ca1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7bfc8d-e26c-4541-8710-249a8e43ca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3480D-BBBD-406C-AF09-32CBBA5519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7bfc8d-e26c-4541-8710-249a8e43ca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D77FFB-AD48-4444-88BB-871B8D51A413}">
  <ds:schemaRefs>
    <ds:schemaRef ds:uri="http://schemas.microsoft.com/sharepoint/v3/contenttype/forms"/>
  </ds:schemaRefs>
</ds:datastoreItem>
</file>

<file path=customXml/itemProps3.xml><?xml version="1.0" encoding="utf-8"?>
<ds:datastoreItem xmlns:ds="http://schemas.openxmlformats.org/officeDocument/2006/customXml" ds:itemID="{7752212F-4F09-4CC1-B68E-C85B69A21D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46EFF9A-20AE-449E-B7EA-001610742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8709</Words>
  <Characters>106646</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05</CharactersWithSpaces>
  <SharedDoc>false</SharedDoc>
  <HLinks>
    <vt:vector size="24" baseType="variant">
      <vt:variant>
        <vt:i4>131076</vt:i4>
      </vt:variant>
      <vt:variant>
        <vt:i4>223</vt:i4>
      </vt:variant>
      <vt:variant>
        <vt:i4>0</vt:i4>
      </vt:variant>
      <vt:variant>
        <vt:i4>5</vt:i4>
      </vt:variant>
      <vt:variant>
        <vt:lpwstr>a resort (https://veg</vt:lpwstr>
      </vt:variant>
      <vt:variant>
        <vt:lpwstr/>
      </vt:variant>
      <vt:variant>
        <vt:i4>2162761</vt:i4>
      </vt:variant>
      <vt:variant>
        <vt:i4>217</vt:i4>
      </vt:variant>
      <vt:variant>
        <vt:i4>0</vt:i4>
      </vt:variant>
      <vt:variant>
        <vt:i4>5</vt:i4>
      </vt:variant>
      <vt:variant>
        <vt:lpwstr> Phoenix_x000d_(</vt:lpwstr>
      </vt:variant>
      <vt:variant>
        <vt:lpwstr/>
      </vt:variant>
      <vt:variant>
        <vt:i4>1900615</vt:i4>
      </vt:variant>
      <vt:variant>
        <vt:i4>205</vt:i4>
      </vt:variant>
      <vt:variant>
        <vt:i4>0</vt:i4>
      </vt:variant>
      <vt:variant>
        <vt:i4>5</vt:i4>
      </vt:variant>
      <vt:variant>
        <vt:lpwstr>https://jhgraham.com/2018/02/24/el-rancho-vegas/</vt:lpwstr>
      </vt:variant>
      <vt:variant>
        <vt:lpwstr/>
      </vt:variant>
      <vt:variant>
        <vt:i4>1900615</vt:i4>
      </vt:variant>
      <vt:variant>
        <vt:i4>202</vt:i4>
      </vt:variant>
      <vt:variant>
        <vt:i4>0</vt:i4>
      </vt:variant>
      <vt:variant>
        <vt:i4>5</vt:i4>
      </vt:variant>
      <vt:variant>
        <vt:lpwstr>https://jhgraham.com/2018/02/24/el-rancho-vega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es, Josiane</dc:creator>
  <cp:keywords/>
  <dc:description/>
  <cp:lastModifiedBy>Fernandes, Josiane</cp:lastModifiedBy>
  <cp:revision>2</cp:revision>
  <dcterms:created xsi:type="dcterms:W3CDTF">2021-05-28T15:02:00Z</dcterms:created>
  <dcterms:modified xsi:type="dcterms:W3CDTF">2021-05-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A721B444D50A4CA4BE85FB41E97671</vt:lpwstr>
  </property>
</Properties>
</file>